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080CF" w14:textId="4B52BA83" w:rsidR="00A7688C" w:rsidRPr="009F378A" w:rsidRDefault="006305D7" w:rsidP="007A4DD6">
      <w:pPr>
        <w:rPr>
          <w:color w:val="808080"/>
        </w:rPr>
      </w:pPr>
      <w:r w:rsidRPr="009F378A">
        <w:rPr>
          <w:b/>
          <w:bCs/>
        </w:rPr>
        <w:t>TITLE:</w:t>
      </w:r>
    </w:p>
    <w:p w14:paraId="2C1A4C02" w14:textId="3FCA003E" w:rsidR="00A7688C" w:rsidRPr="009F378A" w:rsidRDefault="0074516B" w:rsidP="007A4DD6">
      <w:pPr>
        <w:rPr>
          <w:bCs/>
          <w:color w:val="000000" w:themeColor="text1"/>
        </w:rPr>
      </w:pPr>
      <w:r w:rsidRPr="009F378A">
        <w:rPr>
          <w:bCs/>
          <w:color w:val="000000" w:themeColor="text1"/>
        </w:rPr>
        <w:t>Mammary Epithelial and E</w:t>
      </w:r>
      <w:r w:rsidR="00A7688C" w:rsidRPr="009F378A">
        <w:rPr>
          <w:bCs/>
          <w:color w:val="000000" w:themeColor="text1"/>
        </w:rPr>
        <w:t xml:space="preserve">ndothelial Cell </w:t>
      </w:r>
      <w:r w:rsidR="00F1064E" w:rsidRPr="009F378A">
        <w:rPr>
          <w:bCs/>
          <w:color w:val="000000" w:themeColor="text1"/>
        </w:rPr>
        <w:t xml:space="preserve">Spheroids </w:t>
      </w:r>
      <w:r w:rsidR="00A7688C" w:rsidRPr="009F378A">
        <w:rPr>
          <w:bCs/>
          <w:color w:val="000000" w:themeColor="text1"/>
        </w:rPr>
        <w:t xml:space="preserve">as a Potential Functional </w:t>
      </w:r>
      <w:r w:rsidR="00A36F12" w:rsidRPr="009F378A">
        <w:rPr>
          <w:bCs/>
          <w:i/>
          <w:color w:val="000000" w:themeColor="text1"/>
        </w:rPr>
        <w:t>I</w:t>
      </w:r>
      <w:r w:rsidR="00F1064E" w:rsidRPr="009F378A">
        <w:rPr>
          <w:bCs/>
          <w:i/>
          <w:color w:val="000000" w:themeColor="text1"/>
        </w:rPr>
        <w:t>n Vitro</w:t>
      </w:r>
      <w:r w:rsidR="00A7688C" w:rsidRPr="009F378A">
        <w:rPr>
          <w:bCs/>
          <w:color w:val="000000" w:themeColor="text1"/>
        </w:rPr>
        <w:t xml:space="preserve"> Model for Breast Cancer Research</w:t>
      </w:r>
    </w:p>
    <w:p w14:paraId="07E2B528" w14:textId="77777777" w:rsidR="007A4DD6" w:rsidRPr="009F378A" w:rsidRDefault="007A4DD6" w:rsidP="001B1519">
      <w:pPr>
        <w:rPr>
          <w:b/>
          <w:bCs/>
        </w:rPr>
      </w:pPr>
    </w:p>
    <w:p w14:paraId="1F4C7D80" w14:textId="43781D65" w:rsidR="006305D7" w:rsidRPr="009F378A" w:rsidRDefault="006305D7" w:rsidP="001B1519">
      <w:pPr>
        <w:rPr>
          <w:color w:val="808080" w:themeColor="background1" w:themeShade="80"/>
        </w:rPr>
      </w:pPr>
      <w:r w:rsidRPr="009F378A">
        <w:rPr>
          <w:b/>
          <w:bCs/>
        </w:rPr>
        <w:t>AUTHORS</w:t>
      </w:r>
      <w:r w:rsidR="000B662E" w:rsidRPr="009F378A">
        <w:rPr>
          <w:b/>
          <w:bCs/>
        </w:rPr>
        <w:t xml:space="preserve"> </w:t>
      </w:r>
      <w:r w:rsidR="00086FF5" w:rsidRPr="009F378A">
        <w:rPr>
          <w:b/>
          <w:bCs/>
        </w:rPr>
        <w:t xml:space="preserve">AND </w:t>
      </w:r>
      <w:r w:rsidR="000B662E" w:rsidRPr="009F378A">
        <w:rPr>
          <w:b/>
          <w:bCs/>
        </w:rPr>
        <w:t>AFFILIATIONS</w:t>
      </w:r>
      <w:r w:rsidRPr="009F378A">
        <w:rPr>
          <w:b/>
          <w:bCs/>
        </w:rPr>
        <w:t>:</w:t>
      </w:r>
    </w:p>
    <w:p w14:paraId="5477534B" w14:textId="720C817B" w:rsidR="007A4DD6" w:rsidRPr="009F378A" w:rsidRDefault="00245B12" w:rsidP="007A4DD6">
      <w:pPr>
        <w:rPr>
          <w:color w:val="000000" w:themeColor="text1"/>
        </w:rPr>
      </w:pPr>
      <w:r w:rsidRPr="009F378A">
        <w:rPr>
          <w:color w:val="000000" w:themeColor="text1"/>
        </w:rPr>
        <w:t>Giovanna Azzarito</w:t>
      </w:r>
      <w:r w:rsidRPr="009F378A">
        <w:rPr>
          <w:color w:val="000000" w:themeColor="text1"/>
          <w:vertAlign w:val="superscript"/>
        </w:rPr>
        <w:t>1</w:t>
      </w:r>
      <w:r w:rsidRPr="009F378A">
        <w:rPr>
          <w:color w:val="000000" w:themeColor="text1"/>
        </w:rPr>
        <w:t xml:space="preserve">, </w:t>
      </w:r>
      <w:r w:rsidR="005543CD" w:rsidRPr="009F378A">
        <w:rPr>
          <w:color w:val="000000" w:themeColor="text1"/>
        </w:rPr>
        <w:t xml:space="preserve">Marta </w:t>
      </w:r>
      <w:proofErr w:type="spellStart"/>
      <w:r w:rsidR="005543CD" w:rsidRPr="009F378A">
        <w:rPr>
          <w:color w:val="000000" w:themeColor="text1"/>
        </w:rPr>
        <w:t>Ewa</w:t>
      </w:r>
      <w:proofErr w:type="spellEnd"/>
      <w:r w:rsidR="005543CD" w:rsidRPr="009F378A">
        <w:rPr>
          <w:color w:val="000000" w:themeColor="text1"/>
        </w:rPr>
        <w:t xml:space="preserve"> Szutkowska</w:t>
      </w:r>
      <w:r w:rsidR="005543CD" w:rsidRPr="009F378A">
        <w:rPr>
          <w:color w:val="000000" w:themeColor="text1"/>
          <w:vertAlign w:val="superscript"/>
        </w:rPr>
        <w:t>1</w:t>
      </w:r>
      <w:r w:rsidR="005543CD" w:rsidRPr="009F378A">
        <w:rPr>
          <w:color w:val="000000" w:themeColor="text1"/>
        </w:rPr>
        <w:t xml:space="preserve">, </w:t>
      </w:r>
      <w:r w:rsidRPr="009F378A">
        <w:rPr>
          <w:color w:val="000000" w:themeColor="text1"/>
        </w:rPr>
        <w:t>Annalisa Saltari</w:t>
      </w:r>
      <w:r w:rsidRPr="009F378A">
        <w:rPr>
          <w:color w:val="000000" w:themeColor="text1"/>
          <w:vertAlign w:val="superscript"/>
        </w:rPr>
        <w:t>2</w:t>
      </w:r>
      <w:r w:rsidRPr="009F378A">
        <w:rPr>
          <w:color w:val="000000" w:themeColor="text1"/>
        </w:rPr>
        <w:t>, Edwin K. Jackson</w:t>
      </w:r>
      <w:r w:rsidRPr="009F378A">
        <w:rPr>
          <w:color w:val="000000" w:themeColor="text1"/>
          <w:vertAlign w:val="superscript"/>
        </w:rPr>
        <w:t>3</w:t>
      </w:r>
      <w:r w:rsidRPr="009F378A">
        <w:rPr>
          <w:color w:val="000000" w:themeColor="text1"/>
        </w:rPr>
        <w:t>,</w:t>
      </w:r>
      <w:r w:rsidR="005543CD" w:rsidRPr="009F378A">
        <w:rPr>
          <w:color w:val="000000" w:themeColor="text1"/>
        </w:rPr>
        <w:t xml:space="preserve"> Brigitte Leeners</w:t>
      </w:r>
      <w:r w:rsidR="005543CD" w:rsidRPr="009F378A">
        <w:rPr>
          <w:color w:val="000000" w:themeColor="text1"/>
          <w:vertAlign w:val="superscript"/>
        </w:rPr>
        <w:t>1</w:t>
      </w:r>
      <w:r w:rsidR="005543CD" w:rsidRPr="009F378A">
        <w:rPr>
          <w:color w:val="000000" w:themeColor="text1"/>
        </w:rPr>
        <w:t>,</w:t>
      </w:r>
      <w:r w:rsidRPr="009F378A">
        <w:rPr>
          <w:color w:val="000000" w:themeColor="text1"/>
        </w:rPr>
        <w:t xml:space="preserve"> </w:t>
      </w:r>
      <w:proofErr w:type="spellStart"/>
      <w:r w:rsidRPr="009F378A">
        <w:rPr>
          <w:color w:val="000000" w:themeColor="text1"/>
        </w:rPr>
        <w:t>Marinella</w:t>
      </w:r>
      <w:proofErr w:type="spellEnd"/>
      <w:r w:rsidRPr="009F378A">
        <w:rPr>
          <w:color w:val="000000" w:themeColor="text1"/>
        </w:rPr>
        <w:t xml:space="preserve"> </w:t>
      </w:r>
      <w:proofErr w:type="spellStart"/>
      <w:r w:rsidRPr="009F378A">
        <w:rPr>
          <w:color w:val="000000" w:themeColor="text1"/>
        </w:rPr>
        <w:t>Rosselli</w:t>
      </w:r>
      <w:proofErr w:type="spellEnd"/>
      <w:r w:rsidRPr="009F378A">
        <w:rPr>
          <w:color w:val="000000" w:themeColor="text1"/>
        </w:rPr>
        <w:t xml:space="preserve"> </w:t>
      </w:r>
      <w:r w:rsidRPr="009F378A">
        <w:rPr>
          <w:color w:val="000000" w:themeColor="text1"/>
          <w:vertAlign w:val="superscript"/>
        </w:rPr>
        <w:t>1</w:t>
      </w:r>
      <w:r w:rsidRPr="009F378A">
        <w:rPr>
          <w:color w:val="000000" w:themeColor="text1"/>
        </w:rPr>
        <w:t>,</w:t>
      </w:r>
      <w:r w:rsidR="00C86EE0" w:rsidRPr="009F378A">
        <w:rPr>
          <w:color w:val="000000" w:themeColor="text1"/>
        </w:rPr>
        <w:t xml:space="preserve"> </w:t>
      </w:r>
      <w:proofErr w:type="spellStart"/>
      <w:r w:rsidRPr="009F378A">
        <w:rPr>
          <w:color w:val="000000" w:themeColor="text1"/>
        </w:rPr>
        <w:t>Raghvendra</w:t>
      </w:r>
      <w:proofErr w:type="spellEnd"/>
      <w:r w:rsidRPr="009F378A">
        <w:rPr>
          <w:color w:val="000000" w:themeColor="text1"/>
        </w:rPr>
        <w:t xml:space="preserve"> K. Dubey</w:t>
      </w:r>
      <w:r w:rsidRPr="009F378A">
        <w:rPr>
          <w:color w:val="000000" w:themeColor="text1"/>
          <w:vertAlign w:val="superscript"/>
        </w:rPr>
        <w:t>1,3</w:t>
      </w:r>
    </w:p>
    <w:p w14:paraId="00C33C24" w14:textId="77777777" w:rsidR="00245B12" w:rsidRPr="009F378A" w:rsidRDefault="00245B12" w:rsidP="007A4DD6"/>
    <w:p w14:paraId="1C1F8B66" w14:textId="0F405CF0" w:rsidR="00C86EE0" w:rsidRPr="009F378A" w:rsidRDefault="00245B12" w:rsidP="00245B12">
      <w:pPr>
        <w:rPr>
          <w:color w:val="000000" w:themeColor="text1"/>
        </w:rPr>
      </w:pPr>
      <w:r w:rsidRPr="009F378A">
        <w:rPr>
          <w:color w:val="000000" w:themeColor="text1"/>
          <w:vertAlign w:val="superscript"/>
        </w:rPr>
        <w:t>1</w:t>
      </w:r>
      <w:r w:rsidRPr="009F378A">
        <w:rPr>
          <w:color w:val="000000" w:themeColor="text1"/>
        </w:rPr>
        <w:t xml:space="preserve">Department of Reproductive Endocrinology, </w:t>
      </w:r>
      <w:proofErr w:type="spellStart"/>
      <w:r w:rsidRPr="009F378A">
        <w:rPr>
          <w:color w:val="000000" w:themeColor="text1"/>
        </w:rPr>
        <w:t>Wagistrasse</w:t>
      </w:r>
      <w:proofErr w:type="spellEnd"/>
      <w:r w:rsidRPr="009F378A">
        <w:rPr>
          <w:color w:val="000000" w:themeColor="text1"/>
        </w:rPr>
        <w:t xml:space="preserve"> 14</w:t>
      </w:r>
      <w:r w:rsidR="00C86EE0" w:rsidRPr="009F378A">
        <w:rPr>
          <w:color w:val="000000" w:themeColor="text1"/>
        </w:rPr>
        <w:t>, University of Zurich and University Hospital Zurich, 8952 Schlieren, Switzerland</w:t>
      </w:r>
    </w:p>
    <w:p w14:paraId="5CE6E706" w14:textId="64D04B0F" w:rsidR="00245B12" w:rsidRPr="009F378A" w:rsidRDefault="00245B12" w:rsidP="00245B12">
      <w:pPr>
        <w:rPr>
          <w:color w:val="000000" w:themeColor="text1"/>
        </w:rPr>
      </w:pPr>
      <w:r w:rsidRPr="009F378A">
        <w:rPr>
          <w:color w:val="000000" w:themeColor="text1"/>
          <w:vertAlign w:val="superscript"/>
        </w:rPr>
        <w:t>2</w:t>
      </w:r>
      <w:r w:rsidRPr="009F378A">
        <w:rPr>
          <w:color w:val="000000" w:themeColor="text1"/>
        </w:rPr>
        <w:t xml:space="preserve">Department of Dermatology, </w:t>
      </w:r>
      <w:proofErr w:type="spellStart"/>
      <w:r w:rsidRPr="009F378A">
        <w:rPr>
          <w:color w:val="000000" w:themeColor="text1"/>
        </w:rPr>
        <w:t>Wagistrasse</w:t>
      </w:r>
      <w:proofErr w:type="spellEnd"/>
      <w:r w:rsidR="004472F8" w:rsidRPr="009F378A">
        <w:rPr>
          <w:color w:val="000000" w:themeColor="text1"/>
        </w:rPr>
        <w:t xml:space="preserve"> 18, University of Zurich and</w:t>
      </w:r>
      <w:r w:rsidRPr="009F378A">
        <w:rPr>
          <w:color w:val="000000" w:themeColor="text1"/>
        </w:rPr>
        <w:t xml:space="preserve"> University Hospital Zurich,</w:t>
      </w:r>
      <w:r w:rsidR="00745AFC" w:rsidRPr="009F378A">
        <w:rPr>
          <w:color w:val="000000" w:themeColor="text1"/>
        </w:rPr>
        <w:t xml:space="preserve"> </w:t>
      </w:r>
      <w:r w:rsidRPr="009F378A">
        <w:rPr>
          <w:color w:val="000000" w:themeColor="text1"/>
        </w:rPr>
        <w:t>8952 Schlieren, Switzerland</w:t>
      </w:r>
    </w:p>
    <w:p w14:paraId="2139C8FE" w14:textId="25DC7690" w:rsidR="00245B12" w:rsidRPr="009F378A" w:rsidRDefault="00245B12" w:rsidP="00245B12">
      <w:pPr>
        <w:rPr>
          <w:color w:val="000000" w:themeColor="text1"/>
        </w:rPr>
      </w:pPr>
      <w:r w:rsidRPr="009F378A">
        <w:rPr>
          <w:color w:val="000000" w:themeColor="text1"/>
          <w:vertAlign w:val="superscript"/>
        </w:rPr>
        <w:t>3</w:t>
      </w:r>
      <w:r w:rsidR="004472F8" w:rsidRPr="009F378A">
        <w:rPr>
          <w:color w:val="000000" w:themeColor="text1"/>
        </w:rPr>
        <w:t>Department of Pharmacology and</w:t>
      </w:r>
      <w:r w:rsidRPr="009F378A">
        <w:rPr>
          <w:color w:val="000000" w:themeColor="text1"/>
        </w:rPr>
        <w:t xml:space="preserve"> Chemical Biology, University of Pittsburgh, Pittsburgh, PA, USA</w:t>
      </w:r>
    </w:p>
    <w:p w14:paraId="4A5B1513" w14:textId="77777777" w:rsidR="00AE4C03" w:rsidRPr="009F378A" w:rsidRDefault="00AE4C03" w:rsidP="00AE4C03">
      <w:pPr>
        <w:rPr>
          <w:b/>
          <w:color w:val="000000" w:themeColor="text1"/>
        </w:rPr>
      </w:pPr>
    </w:p>
    <w:p w14:paraId="1AF7BE01" w14:textId="15BD2C4F" w:rsidR="00C86EE0" w:rsidRPr="009F378A" w:rsidRDefault="00AE4C03" w:rsidP="00AE4C03">
      <w:pPr>
        <w:rPr>
          <w:bCs/>
          <w:color w:val="000000" w:themeColor="text1"/>
        </w:rPr>
      </w:pPr>
      <w:r w:rsidRPr="009F378A">
        <w:rPr>
          <w:bCs/>
          <w:color w:val="000000" w:themeColor="text1"/>
        </w:rPr>
        <w:t>E-mail address of co-authors:</w:t>
      </w:r>
    </w:p>
    <w:p w14:paraId="7B4581DA" w14:textId="15599CCE" w:rsidR="00C86EE0" w:rsidRPr="009F378A" w:rsidRDefault="00AE4C03" w:rsidP="00AE4C03">
      <w:pPr>
        <w:rPr>
          <w:bCs/>
          <w:color w:val="000000" w:themeColor="text1"/>
        </w:rPr>
      </w:pPr>
      <w:r w:rsidRPr="009F378A">
        <w:rPr>
          <w:bCs/>
          <w:color w:val="000000" w:themeColor="text1"/>
        </w:rPr>
        <w:t xml:space="preserve">Giovanna </w:t>
      </w:r>
      <w:proofErr w:type="spellStart"/>
      <w:r w:rsidRPr="009F378A">
        <w:rPr>
          <w:bCs/>
          <w:color w:val="000000" w:themeColor="text1"/>
        </w:rPr>
        <w:t>Azzarito</w:t>
      </w:r>
      <w:proofErr w:type="spellEnd"/>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8" w:history="1">
        <w:r w:rsidR="00121304" w:rsidRPr="009F378A">
          <w:rPr>
            <w:rStyle w:val="Hyperlink"/>
            <w:bCs/>
            <w:color w:val="000000" w:themeColor="text1"/>
            <w:u w:val="none"/>
          </w:rPr>
          <w:t>giovanna.azzarito@usz.ch</w:t>
        </w:r>
      </w:hyperlink>
      <w:r w:rsidRPr="009F378A">
        <w:rPr>
          <w:bCs/>
          <w:color w:val="000000" w:themeColor="text1"/>
        </w:rPr>
        <w:t>)</w:t>
      </w:r>
    </w:p>
    <w:p w14:paraId="7E85B5F9" w14:textId="44D20A30" w:rsidR="00C86EE0" w:rsidRPr="009F378A" w:rsidRDefault="005543CD" w:rsidP="00AE4C03">
      <w:pPr>
        <w:rPr>
          <w:bCs/>
          <w:color w:val="000000" w:themeColor="text1"/>
        </w:rPr>
      </w:pPr>
      <w:r w:rsidRPr="009F378A">
        <w:rPr>
          <w:bCs/>
          <w:color w:val="000000" w:themeColor="text1"/>
        </w:rPr>
        <w:t xml:space="preserve">Marta </w:t>
      </w:r>
      <w:proofErr w:type="spellStart"/>
      <w:r w:rsidRPr="009F378A">
        <w:rPr>
          <w:bCs/>
          <w:color w:val="000000" w:themeColor="text1"/>
        </w:rPr>
        <w:t>Ewa</w:t>
      </w:r>
      <w:proofErr w:type="spellEnd"/>
      <w:r w:rsidRPr="009F378A">
        <w:rPr>
          <w:bCs/>
          <w:color w:val="000000" w:themeColor="text1"/>
        </w:rPr>
        <w:t xml:space="preserve"> </w:t>
      </w:r>
      <w:proofErr w:type="spellStart"/>
      <w:r w:rsidRPr="009F378A">
        <w:rPr>
          <w:bCs/>
          <w:color w:val="000000" w:themeColor="text1"/>
        </w:rPr>
        <w:t>Szutkowska</w:t>
      </w:r>
      <w:proofErr w:type="spellEnd"/>
      <w:r w:rsidR="00121304" w:rsidRPr="009F378A">
        <w:rPr>
          <w:bCs/>
          <w:color w:val="000000" w:themeColor="text1"/>
        </w:rPr>
        <w:tab/>
      </w:r>
      <w:r w:rsidRPr="009F378A">
        <w:rPr>
          <w:bCs/>
          <w:color w:val="000000" w:themeColor="text1"/>
        </w:rPr>
        <w:t>(</w:t>
      </w:r>
      <w:hyperlink r:id="rId9" w:history="1">
        <w:r w:rsidR="00C86EE0" w:rsidRPr="009F378A">
          <w:rPr>
            <w:rStyle w:val="Hyperlink"/>
            <w:bCs/>
            <w:color w:val="000000" w:themeColor="text1"/>
            <w:u w:val="none"/>
          </w:rPr>
          <w:t>marta.chou@wanadoo.fr</w:t>
        </w:r>
      </w:hyperlink>
      <w:r w:rsidRPr="009F378A">
        <w:rPr>
          <w:bCs/>
          <w:color w:val="000000" w:themeColor="text1"/>
        </w:rPr>
        <w:t>)</w:t>
      </w:r>
    </w:p>
    <w:p w14:paraId="224AB5DB" w14:textId="794505DF" w:rsidR="00C86EE0" w:rsidRPr="009F378A" w:rsidRDefault="005543CD" w:rsidP="00AE4C03">
      <w:pPr>
        <w:rPr>
          <w:bCs/>
          <w:color w:val="000000" w:themeColor="text1"/>
        </w:rPr>
      </w:pPr>
      <w:r w:rsidRPr="009F378A">
        <w:rPr>
          <w:bCs/>
          <w:color w:val="000000" w:themeColor="text1"/>
        </w:rPr>
        <w:t xml:space="preserve">Annalisa </w:t>
      </w:r>
      <w:proofErr w:type="spellStart"/>
      <w:r w:rsidRPr="009F378A">
        <w:rPr>
          <w:bCs/>
          <w:color w:val="000000" w:themeColor="text1"/>
        </w:rPr>
        <w:t>Saltari</w:t>
      </w:r>
      <w:proofErr w:type="spellEnd"/>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10" w:history="1">
        <w:r w:rsidR="00121304" w:rsidRPr="009F378A">
          <w:rPr>
            <w:rStyle w:val="Hyperlink"/>
            <w:bCs/>
            <w:color w:val="000000" w:themeColor="text1"/>
            <w:u w:val="none"/>
          </w:rPr>
          <w:t>annalisa.saltari@usz.ch</w:t>
        </w:r>
      </w:hyperlink>
      <w:r w:rsidRPr="009F378A">
        <w:rPr>
          <w:bCs/>
          <w:color w:val="000000" w:themeColor="text1"/>
        </w:rPr>
        <w:t>)</w:t>
      </w:r>
    </w:p>
    <w:p w14:paraId="5F0446D7" w14:textId="42716149" w:rsidR="00C86EE0" w:rsidRPr="009F378A" w:rsidRDefault="005543CD" w:rsidP="00AE4C03">
      <w:pPr>
        <w:rPr>
          <w:bCs/>
          <w:color w:val="000000" w:themeColor="text1"/>
        </w:rPr>
      </w:pPr>
      <w:r w:rsidRPr="009F378A">
        <w:rPr>
          <w:bCs/>
          <w:color w:val="000000" w:themeColor="text1"/>
        </w:rPr>
        <w:t>Edwin K. Jackson</w:t>
      </w:r>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11" w:history="1">
        <w:r w:rsidR="00C86EE0" w:rsidRPr="009F378A">
          <w:rPr>
            <w:rStyle w:val="Hyperlink"/>
            <w:bCs/>
            <w:color w:val="000000" w:themeColor="text1"/>
            <w:u w:val="none"/>
          </w:rPr>
          <w:t>edj@pitt.edu</w:t>
        </w:r>
      </w:hyperlink>
      <w:r w:rsidRPr="009F378A">
        <w:rPr>
          <w:bCs/>
          <w:color w:val="000000" w:themeColor="text1"/>
        </w:rPr>
        <w:t>)</w:t>
      </w:r>
    </w:p>
    <w:p w14:paraId="42D0E945" w14:textId="3ACA35AC" w:rsidR="00C86EE0" w:rsidRPr="009F378A" w:rsidRDefault="005543CD" w:rsidP="00AE4C03">
      <w:pPr>
        <w:rPr>
          <w:bCs/>
          <w:color w:val="000000" w:themeColor="text1"/>
        </w:rPr>
      </w:pPr>
      <w:r w:rsidRPr="009F378A">
        <w:rPr>
          <w:bCs/>
          <w:color w:val="000000" w:themeColor="text1"/>
        </w:rPr>
        <w:t xml:space="preserve">Brigitte </w:t>
      </w:r>
      <w:proofErr w:type="spellStart"/>
      <w:r w:rsidRPr="009F378A">
        <w:rPr>
          <w:bCs/>
          <w:color w:val="000000" w:themeColor="text1"/>
        </w:rPr>
        <w:t>Leeners</w:t>
      </w:r>
      <w:proofErr w:type="spellEnd"/>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12" w:history="1">
        <w:r w:rsidRPr="009F378A">
          <w:rPr>
            <w:rStyle w:val="Hyperlink"/>
            <w:bCs/>
            <w:color w:val="000000" w:themeColor="text1"/>
            <w:u w:val="none"/>
          </w:rPr>
          <w:t>brigitte.leeners@usz.ch</w:t>
        </w:r>
      </w:hyperlink>
      <w:r w:rsidRPr="009F378A">
        <w:rPr>
          <w:bCs/>
          <w:color w:val="000000" w:themeColor="text1"/>
        </w:rPr>
        <w:t>)</w:t>
      </w:r>
    </w:p>
    <w:p w14:paraId="1BCF0E45" w14:textId="7A79C838" w:rsidR="00C86EE0" w:rsidRPr="009F378A" w:rsidRDefault="00AE4C03" w:rsidP="00AE4C03">
      <w:pPr>
        <w:rPr>
          <w:bCs/>
          <w:color w:val="000000" w:themeColor="text1"/>
        </w:rPr>
      </w:pPr>
      <w:proofErr w:type="spellStart"/>
      <w:r w:rsidRPr="009F378A">
        <w:rPr>
          <w:bCs/>
          <w:color w:val="000000" w:themeColor="text1"/>
        </w:rPr>
        <w:t>Marinella</w:t>
      </w:r>
      <w:proofErr w:type="spellEnd"/>
      <w:r w:rsidRPr="009F378A">
        <w:rPr>
          <w:bCs/>
          <w:color w:val="000000" w:themeColor="text1"/>
        </w:rPr>
        <w:t xml:space="preserve"> </w:t>
      </w:r>
      <w:proofErr w:type="spellStart"/>
      <w:r w:rsidRPr="009F378A">
        <w:rPr>
          <w:bCs/>
          <w:color w:val="000000" w:themeColor="text1"/>
        </w:rPr>
        <w:t>Rosselli</w:t>
      </w:r>
      <w:proofErr w:type="spellEnd"/>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13" w:history="1">
        <w:r w:rsidRPr="009F378A">
          <w:rPr>
            <w:rStyle w:val="Hyperlink"/>
            <w:bCs/>
            <w:color w:val="000000" w:themeColor="text1"/>
            <w:u w:val="none"/>
          </w:rPr>
          <w:t>marinella.rosselli@usz.ch</w:t>
        </w:r>
      </w:hyperlink>
      <w:r w:rsidRPr="009F378A">
        <w:rPr>
          <w:bCs/>
          <w:color w:val="000000" w:themeColor="text1"/>
        </w:rPr>
        <w:t>)</w:t>
      </w:r>
    </w:p>
    <w:p w14:paraId="23446368" w14:textId="2D030A26" w:rsidR="00AE4C03" w:rsidRPr="009F378A" w:rsidRDefault="00AE4C03" w:rsidP="00AE4C03">
      <w:pPr>
        <w:rPr>
          <w:bCs/>
          <w:color w:val="000000" w:themeColor="text1"/>
        </w:rPr>
      </w:pPr>
      <w:proofErr w:type="spellStart"/>
      <w:r w:rsidRPr="009F378A">
        <w:rPr>
          <w:bCs/>
          <w:color w:val="000000" w:themeColor="text1"/>
        </w:rPr>
        <w:t>Raghvendra</w:t>
      </w:r>
      <w:proofErr w:type="spellEnd"/>
      <w:r w:rsidRPr="009F378A">
        <w:rPr>
          <w:bCs/>
          <w:color w:val="000000" w:themeColor="text1"/>
        </w:rPr>
        <w:t xml:space="preserve"> K Dubey</w:t>
      </w:r>
      <w:r w:rsidR="00121304" w:rsidRPr="009F378A">
        <w:rPr>
          <w:bCs/>
          <w:color w:val="000000" w:themeColor="text1"/>
        </w:rPr>
        <w:tab/>
      </w:r>
      <w:r w:rsidR="00121304" w:rsidRPr="009F378A">
        <w:rPr>
          <w:bCs/>
          <w:color w:val="000000" w:themeColor="text1"/>
        </w:rPr>
        <w:tab/>
      </w:r>
      <w:r w:rsidRPr="009F378A">
        <w:rPr>
          <w:bCs/>
          <w:color w:val="000000" w:themeColor="text1"/>
        </w:rPr>
        <w:t>(</w:t>
      </w:r>
      <w:hyperlink r:id="rId14" w:history="1">
        <w:r w:rsidR="00121304" w:rsidRPr="009F378A">
          <w:rPr>
            <w:rStyle w:val="Hyperlink"/>
            <w:bCs/>
            <w:color w:val="000000" w:themeColor="text1"/>
            <w:u w:val="none"/>
          </w:rPr>
          <w:t>raghvendra.dubey@usz.ch</w:t>
        </w:r>
      </w:hyperlink>
      <w:r w:rsidRPr="009F378A">
        <w:rPr>
          <w:bCs/>
          <w:color w:val="000000" w:themeColor="text1"/>
        </w:rPr>
        <w:t>)</w:t>
      </w:r>
    </w:p>
    <w:p w14:paraId="5975D2BD" w14:textId="264B3B7F" w:rsidR="00C86EE0" w:rsidRPr="009F378A" w:rsidRDefault="00C86EE0" w:rsidP="00AE4C03">
      <w:pPr>
        <w:rPr>
          <w:bCs/>
          <w:color w:val="000000" w:themeColor="text1"/>
        </w:rPr>
      </w:pPr>
    </w:p>
    <w:p w14:paraId="21696F03" w14:textId="68A92CBE" w:rsidR="00C86EE0" w:rsidRPr="009F378A" w:rsidRDefault="00C86EE0" w:rsidP="00AE4C03">
      <w:pPr>
        <w:rPr>
          <w:bCs/>
          <w:color w:val="000000" w:themeColor="text1"/>
        </w:rPr>
      </w:pPr>
      <w:r w:rsidRPr="009F378A">
        <w:rPr>
          <w:bCs/>
          <w:color w:val="000000" w:themeColor="text1"/>
        </w:rPr>
        <w:t>Corresponding author:</w:t>
      </w:r>
    </w:p>
    <w:p w14:paraId="2F363EFF" w14:textId="3D26662A" w:rsidR="00C86EE0" w:rsidRPr="009F378A" w:rsidRDefault="00C86EE0" w:rsidP="00AE4C03">
      <w:pPr>
        <w:rPr>
          <w:color w:val="000000" w:themeColor="text1"/>
        </w:rPr>
      </w:pPr>
      <w:proofErr w:type="spellStart"/>
      <w:r w:rsidRPr="009F378A">
        <w:rPr>
          <w:color w:val="000000" w:themeColor="text1"/>
        </w:rPr>
        <w:t>Raghvendra</w:t>
      </w:r>
      <w:proofErr w:type="spellEnd"/>
      <w:r w:rsidRPr="009F378A">
        <w:rPr>
          <w:color w:val="000000" w:themeColor="text1"/>
        </w:rPr>
        <w:t xml:space="preserve"> K. Dubey</w:t>
      </w:r>
      <w:r w:rsidR="00121304" w:rsidRPr="009F378A">
        <w:rPr>
          <w:color w:val="000000" w:themeColor="text1"/>
        </w:rPr>
        <w:tab/>
      </w:r>
      <w:r w:rsidR="00121304" w:rsidRPr="009F378A">
        <w:rPr>
          <w:color w:val="000000" w:themeColor="text1"/>
        </w:rPr>
        <w:tab/>
      </w:r>
      <w:r w:rsidRPr="009F378A">
        <w:rPr>
          <w:color w:val="000000" w:themeColor="text1"/>
        </w:rPr>
        <w:t>(</w:t>
      </w:r>
      <w:hyperlink r:id="rId15" w:history="1">
        <w:r w:rsidR="00121304" w:rsidRPr="009F378A">
          <w:rPr>
            <w:rStyle w:val="Hyperlink"/>
            <w:color w:val="000000" w:themeColor="text1"/>
            <w:u w:val="none"/>
          </w:rPr>
          <w:t>raghvendra.dubey@usz.ch</w:t>
        </w:r>
      </w:hyperlink>
      <w:r w:rsidRPr="009F378A">
        <w:rPr>
          <w:rStyle w:val="Hyperlink"/>
          <w:color w:val="000000" w:themeColor="text1"/>
          <w:u w:val="none"/>
        </w:rPr>
        <w:t>)</w:t>
      </w:r>
    </w:p>
    <w:p w14:paraId="11A64222" w14:textId="77777777" w:rsidR="00D04A95" w:rsidRPr="009F378A" w:rsidRDefault="00D04A95" w:rsidP="001B1519">
      <w:pPr>
        <w:rPr>
          <w:bCs/>
          <w:color w:val="808080" w:themeColor="background1" w:themeShade="80"/>
        </w:rPr>
      </w:pPr>
    </w:p>
    <w:p w14:paraId="3243D26B" w14:textId="052A3DBE" w:rsidR="006305D7" w:rsidRPr="009F378A" w:rsidRDefault="006305D7" w:rsidP="001B1519">
      <w:pPr>
        <w:pStyle w:val="NormalWeb"/>
        <w:spacing w:before="0" w:beforeAutospacing="0" w:after="0" w:afterAutospacing="0"/>
      </w:pPr>
      <w:r w:rsidRPr="009F378A">
        <w:rPr>
          <w:b/>
          <w:bCs/>
        </w:rPr>
        <w:t>KEYWORDS:</w:t>
      </w:r>
    </w:p>
    <w:p w14:paraId="6EEC11F5" w14:textId="7DC3FAFA" w:rsidR="007A4DD6" w:rsidRPr="009F378A" w:rsidRDefault="00C86EE0" w:rsidP="007A4DD6">
      <w:pPr>
        <w:rPr>
          <w:color w:val="000000" w:themeColor="text1"/>
        </w:rPr>
      </w:pPr>
      <w:r w:rsidRPr="009F378A">
        <w:rPr>
          <w:color w:val="000000" w:themeColor="text1"/>
        </w:rPr>
        <w:t>breast cancer</w:t>
      </w:r>
      <w:r w:rsidR="00245B12" w:rsidRPr="009F378A">
        <w:rPr>
          <w:color w:val="000000" w:themeColor="text1"/>
        </w:rPr>
        <w:t>, tumor,</w:t>
      </w:r>
      <w:r w:rsidR="005543CD" w:rsidRPr="009F378A">
        <w:rPr>
          <w:color w:val="000000" w:themeColor="text1"/>
        </w:rPr>
        <w:t xml:space="preserve"> </w:t>
      </w:r>
      <w:r w:rsidR="00D21AA7" w:rsidRPr="009F378A">
        <w:rPr>
          <w:color w:val="000000" w:themeColor="text1"/>
        </w:rPr>
        <w:t>s</w:t>
      </w:r>
      <w:r w:rsidR="005543CD" w:rsidRPr="009F378A">
        <w:rPr>
          <w:color w:val="000000" w:themeColor="text1"/>
        </w:rPr>
        <w:t>pheroids,</w:t>
      </w:r>
      <w:r w:rsidR="00245B12" w:rsidRPr="009F378A">
        <w:rPr>
          <w:color w:val="000000" w:themeColor="text1"/>
        </w:rPr>
        <w:t xml:space="preserve"> neovascularization, lymphatic vessels, tumor growth, endothelial cells, epithelial cells, cell proliferation.</w:t>
      </w:r>
    </w:p>
    <w:p w14:paraId="7179E1F5" w14:textId="77777777" w:rsidR="006305D7" w:rsidRPr="009F378A" w:rsidRDefault="006305D7" w:rsidP="001B1519">
      <w:pPr>
        <w:pStyle w:val="NormalWeb"/>
        <w:spacing w:before="0" w:beforeAutospacing="0" w:after="0" w:afterAutospacing="0"/>
      </w:pPr>
    </w:p>
    <w:p w14:paraId="6BDE5AE1" w14:textId="408F4564" w:rsidR="008F1244" w:rsidRPr="009F378A" w:rsidRDefault="00086FF5" w:rsidP="007A4DD6">
      <w:r w:rsidRPr="009F378A">
        <w:rPr>
          <w:b/>
          <w:bCs/>
        </w:rPr>
        <w:t>SUMMARY</w:t>
      </w:r>
      <w:r w:rsidR="006305D7" w:rsidRPr="009F378A">
        <w:rPr>
          <w:b/>
          <w:bCs/>
        </w:rPr>
        <w:t>:</w:t>
      </w:r>
    </w:p>
    <w:p w14:paraId="4C5152B6" w14:textId="5365DCFA" w:rsidR="007A4DD6" w:rsidRPr="009F378A" w:rsidRDefault="008F1244" w:rsidP="007A4DD6">
      <w:pPr>
        <w:rPr>
          <w:color w:val="000000" w:themeColor="text1"/>
        </w:rPr>
      </w:pPr>
      <w:r w:rsidRPr="009F378A">
        <w:rPr>
          <w:color w:val="000000" w:themeColor="text1"/>
        </w:rPr>
        <w:t>C</w:t>
      </w:r>
      <w:r w:rsidR="00333E06" w:rsidRPr="009F378A">
        <w:rPr>
          <w:color w:val="000000" w:themeColor="text1"/>
        </w:rPr>
        <w:t>ross</w:t>
      </w:r>
      <w:r w:rsidRPr="009F378A">
        <w:rPr>
          <w:color w:val="000000" w:themeColor="text1"/>
        </w:rPr>
        <w:t xml:space="preserve">talk between </w:t>
      </w:r>
      <w:r w:rsidR="00333E06" w:rsidRPr="009F378A">
        <w:rPr>
          <w:color w:val="000000" w:themeColor="text1"/>
        </w:rPr>
        <w:t xml:space="preserve">mammary </w:t>
      </w:r>
      <w:r w:rsidRPr="009F378A">
        <w:rPr>
          <w:color w:val="000000" w:themeColor="text1"/>
        </w:rPr>
        <w:t xml:space="preserve">epithelial cells </w:t>
      </w:r>
      <w:r w:rsidR="00624AD6" w:rsidRPr="009F378A">
        <w:rPr>
          <w:color w:val="000000" w:themeColor="text1"/>
        </w:rPr>
        <w:t xml:space="preserve">and </w:t>
      </w:r>
      <w:r w:rsidRPr="009F378A">
        <w:rPr>
          <w:color w:val="000000" w:themeColor="text1"/>
        </w:rPr>
        <w:t xml:space="preserve">endothelial cells </w:t>
      </w:r>
      <w:r w:rsidR="00333E06" w:rsidRPr="009F378A">
        <w:rPr>
          <w:color w:val="000000" w:themeColor="text1"/>
        </w:rPr>
        <w:t>importantly contributes to</w:t>
      </w:r>
      <w:r w:rsidRPr="009F378A">
        <w:rPr>
          <w:color w:val="000000" w:themeColor="text1"/>
        </w:rPr>
        <w:t xml:space="preserve"> breast cancer progression</w:t>
      </w:r>
      <w:r w:rsidR="00333E06" w:rsidRPr="009F378A">
        <w:rPr>
          <w:color w:val="000000" w:themeColor="text1"/>
        </w:rPr>
        <w:t>,</w:t>
      </w:r>
      <w:r w:rsidRPr="009F378A">
        <w:rPr>
          <w:color w:val="000000" w:themeColor="text1"/>
        </w:rPr>
        <w:t xml:space="preserve"> tumor growth</w:t>
      </w:r>
      <w:r w:rsidR="00121304" w:rsidRPr="009F378A">
        <w:rPr>
          <w:color w:val="000000" w:themeColor="text1"/>
        </w:rPr>
        <w:t>,</w:t>
      </w:r>
      <w:r w:rsidRPr="009F378A">
        <w:rPr>
          <w:color w:val="000000" w:themeColor="text1"/>
        </w:rPr>
        <w:t xml:space="preserve"> and metastasis. </w:t>
      </w:r>
      <w:r w:rsidR="00C86EE0" w:rsidRPr="009F378A">
        <w:rPr>
          <w:color w:val="000000" w:themeColor="text1"/>
        </w:rPr>
        <w:t>In this study</w:t>
      </w:r>
      <w:r w:rsidR="00121304" w:rsidRPr="009F378A">
        <w:rPr>
          <w:color w:val="000000" w:themeColor="text1"/>
        </w:rPr>
        <w:t>,</w:t>
      </w:r>
      <w:r w:rsidR="00C86EE0" w:rsidRPr="009F378A">
        <w:rPr>
          <w:color w:val="000000" w:themeColor="text1"/>
        </w:rPr>
        <w:t xml:space="preserve"> </w:t>
      </w:r>
      <w:r w:rsidR="00D21AA7" w:rsidRPr="009F378A">
        <w:rPr>
          <w:color w:val="000000" w:themeColor="text1"/>
        </w:rPr>
        <w:t>s</w:t>
      </w:r>
      <w:r w:rsidR="00597C86" w:rsidRPr="009F378A">
        <w:rPr>
          <w:color w:val="000000" w:themeColor="text1"/>
        </w:rPr>
        <w:t xml:space="preserve">pheroids </w:t>
      </w:r>
      <w:r w:rsidR="005543CD" w:rsidRPr="009F378A">
        <w:rPr>
          <w:color w:val="000000" w:themeColor="text1"/>
        </w:rPr>
        <w:t>have been</w:t>
      </w:r>
      <w:r w:rsidR="00333E06" w:rsidRPr="009F378A">
        <w:rPr>
          <w:color w:val="000000" w:themeColor="text1"/>
        </w:rPr>
        <w:t xml:space="preserve"> made from breast cancer cells together with vascular and/or lymphatic endothelial cells and demonstrate their applicability as an </w:t>
      </w:r>
      <w:r w:rsidR="003B72DC" w:rsidRPr="009F378A">
        <w:rPr>
          <w:i/>
          <w:color w:val="000000" w:themeColor="text1"/>
        </w:rPr>
        <w:t>in vitro</w:t>
      </w:r>
      <w:r w:rsidR="00333E06" w:rsidRPr="009F378A">
        <w:rPr>
          <w:color w:val="000000" w:themeColor="text1"/>
        </w:rPr>
        <w:t xml:space="preserve"> system for breast cancer research.</w:t>
      </w:r>
    </w:p>
    <w:p w14:paraId="66DEFC63" w14:textId="77777777" w:rsidR="006305D7" w:rsidRPr="009F378A" w:rsidRDefault="006305D7" w:rsidP="001B1519"/>
    <w:p w14:paraId="13854DDD" w14:textId="05DB3FE3" w:rsidR="006305D7" w:rsidRPr="009F378A" w:rsidRDefault="006305D7" w:rsidP="001B1519">
      <w:pPr>
        <w:rPr>
          <w:color w:val="808080"/>
        </w:rPr>
      </w:pPr>
      <w:r w:rsidRPr="009F378A">
        <w:rPr>
          <w:b/>
          <w:bCs/>
        </w:rPr>
        <w:t>ABSTRACT:</w:t>
      </w:r>
    </w:p>
    <w:p w14:paraId="0D0B15F6" w14:textId="472E8B81" w:rsidR="00B77D9E" w:rsidRPr="009F378A" w:rsidRDefault="00B77D9E" w:rsidP="00B77D9E">
      <w:pPr>
        <w:rPr>
          <w:color w:val="000000" w:themeColor="text1"/>
        </w:rPr>
      </w:pPr>
      <w:r w:rsidRPr="009F378A">
        <w:rPr>
          <w:color w:val="000000" w:themeColor="text1"/>
        </w:rPr>
        <w:t xml:space="preserve">Breast cancer is the leading cause </w:t>
      </w:r>
      <w:r w:rsidR="00121304" w:rsidRPr="009F378A">
        <w:rPr>
          <w:color w:val="000000" w:themeColor="text1"/>
        </w:rPr>
        <w:t xml:space="preserve">of </w:t>
      </w:r>
      <w:r w:rsidRPr="009F378A">
        <w:rPr>
          <w:color w:val="000000" w:themeColor="text1"/>
        </w:rPr>
        <w:t xml:space="preserve">mortality in women. </w:t>
      </w:r>
      <w:r w:rsidR="00121304" w:rsidRPr="009F378A">
        <w:rPr>
          <w:color w:val="000000" w:themeColor="text1"/>
        </w:rPr>
        <w:t xml:space="preserve">The growth </w:t>
      </w:r>
      <w:r w:rsidRPr="009F378A">
        <w:rPr>
          <w:color w:val="000000" w:themeColor="text1"/>
        </w:rPr>
        <w:t>of breast cancer cells and their subsequent metastasis is a key factor for its progression. Although the mechanisms involved in promoting breast cancer growth have been intensively studied using monocultures of breast cancer cells such as MCF-7 cells, the contribution of other cell types, such as vascular and lymphatic endothelial cells that are intimately involved in tumor growth</w:t>
      </w:r>
      <w:r w:rsidR="00121304" w:rsidRPr="009F378A">
        <w:rPr>
          <w:color w:val="000000" w:themeColor="text1"/>
        </w:rPr>
        <w:t>,</w:t>
      </w:r>
      <w:r w:rsidRPr="009F378A">
        <w:rPr>
          <w:color w:val="000000" w:themeColor="text1"/>
        </w:rPr>
        <w:t xml:space="preserve"> has not been investigated in depth.</w:t>
      </w:r>
      <w:r w:rsidR="00121304" w:rsidRPr="009F378A">
        <w:rPr>
          <w:color w:val="000000" w:themeColor="text1"/>
        </w:rPr>
        <w:t xml:space="preserve"> </w:t>
      </w:r>
      <w:r w:rsidRPr="009F378A">
        <w:rPr>
          <w:color w:val="000000" w:themeColor="text1"/>
        </w:rPr>
        <w:t>Cell-cell interaction play</w:t>
      </w:r>
      <w:r w:rsidR="00121304" w:rsidRPr="009F378A">
        <w:rPr>
          <w:color w:val="000000" w:themeColor="text1"/>
        </w:rPr>
        <w:t>s</w:t>
      </w:r>
      <w:r w:rsidRPr="009F378A">
        <w:rPr>
          <w:color w:val="000000" w:themeColor="text1"/>
        </w:rPr>
        <w:t xml:space="preserve"> a key role in tumor growth and progression. </w:t>
      </w:r>
      <w:proofErr w:type="spellStart"/>
      <w:r w:rsidRPr="009F378A">
        <w:rPr>
          <w:color w:val="000000" w:themeColor="text1"/>
        </w:rPr>
        <w:lastRenderedPageBreak/>
        <w:t>Neoangiogenesis</w:t>
      </w:r>
      <w:proofErr w:type="spellEnd"/>
      <w:r w:rsidR="00121304" w:rsidRPr="009F378A">
        <w:rPr>
          <w:color w:val="000000" w:themeColor="text1"/>
        </w:rPr>
        <w:t>,</w:t>
      </w:r>
      <w:r w:rsidRPr="009F378A">
        <w:rPr>
          <w:color w:val="000000" w:themeColor="text1"/>
        </w:rPr>
        <w:t xml:space="preserve"> or </w:t>
      </w:r>
      <w:r w:rsidR="00121304" w:rsidRPr="009F378A">
        <w:rPr>
          <w:color w:val="000000" w:themeColor="text1"/>
        </w:rPr>
        <w:t xml:space="preserve">the </w:t>
      </w:r>
      <w:r w:rsidRPr="009F378A">
        <w:rPr>
          <w:color w:val="000000" w:themeColor="text1"/>
        </w:rPr>
        <w:t>development of vessels</w:t>
      </w:r>
      <w:r w:rsidR="00121304" w:rsidRPr="009F378A">
        <w:rPr>
          <w:color w:val="000000" w:themeColor="text1"/>
        </w:rPr>
        <w:t>,</w:t>
      </w:r>
      <w:r w:rsidRPr="009F378A">
        <w:rPr>
          <w:color w:val="000000" w:themeColor="text1"/>
        </w:rPr>
        <w:t xml:space="preserve"> is essential for tumor growth</w:t>
      </w:r>
      <w:r w:rsidR="00121304" w:rsidRPr="009F378A">
        <w:rPr>
          <w:color w:val="000000" w:themeColor="text1"/>
        </w:rPr>
        <w:t>,</w:t>
      </w:r>
      <w:r w:rsidRPr="009F378A">
        <w:rPr>
          <w:color w:val="000000" w:themeColor="text1"/>
        </w:rPr>
        <w:t xml:space="preserve"> whereas the lymphatic system serves as a portal for cancer cell migration and subsequent metastasis. Recent studies provide evidence that vascular and lymphatic endothelial cells can significantly influence cancer cell growth. These observations imply a need for developing </w:t>
      </w:r>
      <w:r w:rsidRPr="009F378A">
        <w:rPr>
          <w:i/>
          <w:color w:val="000000" w:themeColor="text1"/>
        </w:rPr>
        <w:t>in vitro</w:t>
      </w:r>
      <w:r w:rsidRPr="009F378A">
        <w:rPr>
          <w:color w:val="000000" w:themeColor="text1"/>
        </w:rPr>
        <w:t xml:space="preserve"> models that would more realistically reflect breast cancer growth processes </w:t>
      </w:r>
      <w:r w:rsidRPr="009F378A">
        <w:rPr>
          <w:i/>
          <w:color w:val="000000" w:themeColor="text1"/>
        </w:rPr>
        <w:t>in vivo</w:t>
      </w:r>
      <w:r w:rsidRPr="009F378A">
        <w:rPr>
          <w:color w:val="000000" w:themeColor="text1"/>
        </w:rPr>
        <w:t xml:space="preserve">. Moreover, restrictions in animal research require </w:t>
      </w:r>
      <w:r w:rsidR="00121304" w:rsidRPr="009F378A">
        <w:rPr>
          <w:color w:val="000000" w:themeColor="text1"/>
        </w:rPr>
        <w:t xml:space="preserve">the </w:t>
      </w:r>
      <w:r w:rsidRPr="009F378A">
        <w:rPr>
          <w:color w:val="000000" w:themeColor="text1"/>
        </w:rPr>
        <w:t xml:space="preserve">development of </w:t>
      </w:r>
      <w:r w:rsidRPr="009F378A">
        <w:rPr>
          <w:i/>
          <w:iCs/>
          <w:color w:val="000000" w:themeColor="text1"/>
        </w:rPr>
        <w:t>ex vivo</w:t>
      </w:r>
      <w:r w:rsidRPr="009F378A">
        <w:rPr>
          <w:color w:val="000000" w:themeColor="text1"/>
        </w:rPr>
        <w:t xml:space="preserve"> models to </w:t>
      </w:r>
      <w:r w:rsidR="00121304" w:rsidRPr="009F378A">
        <w:rPr>
          <w:color w:val="000000" w:themeColor="text1"/>
        </w:rPr>
        <w:t>elucidate better</w:t>
      </w:r>
      <w:r w:rsidRPr="009F378A">
        <w:rPr>
          <w:color w:val="000000" w:themeColor="text1"/>
        </w:rPr>
        <w:t xml:space="preserve"> the mechanisms involved.</w:t>
      </w:r>
    </w:p>
    <w:p w14:paraId="7D563450" w14:textId="77777777" w:rsidR="00B77D9E" w:rsidRPr="009F378A" w:rsidRDefault="00B77D9E" w:rsidP="00B77D9E">
      <w:pPr>
        <w:rPr>
          <w:color w:val="000000" w:themeColor="text1"/>
        </w:rPr>
      </w:pPr>
    </w:p>
    <w:p w14:paraId="6F21D8DF" w14:textId="5FAABBDD" w:rsidR="00B77D9E" w:rsidRPr="009F378A" w:rsidRDefault="00B77D9E" w:rsidP="00B77D9E">
      <w:pPr>
        <w:rPr>
          <w:color w:val="000000" w:themeColor="text1"/>
        </w:rPr>
      </w:pPr>
      <w:r w:rsidRPr="009F378A">
        <w:rPr>
          <w:color w:val="000000" w:themeColor="text1"/>
        </w:rPr>
        <w:t xml:space="preserve">This article describes the development of breast cancer spheroids composed of both breast cancer cells (estrogen </w:t>
      </w:r>
      <w:r w:rsidR="00121304" w:rsidRPr="009F378A">
        <w:rPr>
          <w:color w:val="000000" w:themeColor="text1"/>
        </w:rPr>
        <w:t>receptor-</w:t>
      </w:r>
      <w:r w:rsidRPr="009F378A">
        <w:rPr>
          <w:color w:val="000000" w:themeColor="text1"/>
        </w:rPr>
        <w:t>positive MCF-7 cells) and vascular and/or lymphatic endothelial cells. The protocol describes a detailed step-by-step approach in creating dual-cell spheroids using two different approaches, hanging drop (gold standard and cheap) and 96</w:t>
      </w:r>
      <w:r w:rsidR="000A1217" w:rsidRPr="009F378A">
        <w:rPr>
          <w:color w:val="000000" w:themeColor="text1"/>
        </w:rPr>
        <w:t>-</w:t>
      </w:r>
      <w:r w:rsidRPr="009F378A">
        <w:rPr>
          <w:color w:val="000000" w:themeColor="text1"/>
        </w:rPr>
        <w:t>well U-bottom plates (expensive). In-depth instructions are provided for how to delicately pick</w:t>
      </w:r>
      <w:r w:rsidR="00121304" w:rsidRPr="009F378A">
        <w:rPr>
          <w:color w:val="000000" w:themeColor="text1"/>
        </w:rPr>
        <w:t xml:space="preserve"> </w:t>
      </w:r>
      <w:r w:rsidRPr="009F378A">
        <w:rPr>
          <w:color w:val="000000" w:themeColor="text1"/>
        </w:rPr>
        <w:t xml:space="preserve">up the formed spheroids to monitor growth by microscopic sizing and assessing viability using dead and live cell staining. Moreover, procedures to fix the spheroids for sectioning and staining with </w:t>
      </w:r>
      <w:r w:rsidR="00121304" w:rsidRPr="009F378A">
        <w:rPr>
          <w:color w:val="000000" w:themeColor="text1"/>
        </w:rPr>
        <w:t>growth-</w:t>
      </w:r>
      <w:r w:rsidRPr="009F378A">
        <w:rPr>
          <w:color w:val="000000" w:themeColor="text1"/>
        </w:rPr>
        <w:t>specific antibodies to differentiate growth pattern</w:t>
      </w:r>
      <w:r w:rsidR="00121304" w:rsidRPr="009F378A">
        <w:rPr>
          <w:color w:val="000000" w:themeColor="text1"/>
        </w:rPr>
        <w:t>s</w:t>
      </w:r>
      <w:r w:rsidRPr="009F378A">
        <w:rPr>
          <w:color w:val="000000" w:themeColor="text1"/>
        </w:rPr>
        <w:t xml:space="preserve"> in spheroids are delineated. Additionally, details for preparing spheroids with transfected cells and methods to extract RNA for molecular analysis are provided. In conclusion, this article provides in-depth instructions for preparing multi-cell spheroids for breast cancer research.</w:t>
      </w:r>
    </w:p>
    <w:p w14:paraId="61DB2EE2" w14:textId="77777777" w:rsidR="006305D7" w:rsidRPr="009F378A" w:rsidRDefault="006305D7" w:rsidP="001B1519"/>
    <w:p w14:paraId="30A270B7" w14:textId="4C0EDF5A" w:rsidR="00244E9A" w:rsidRPr="009F378A" w:rsidRDefault="006305D7" w:rsidP="001B1519">
      <w:pPr>
        <w:rPr>
          <w:color w:val="808080"/>
        </w:rPr>
      </w:pPr>
      <w:r w:rsidRPr="009F378A">
        <w:rPr>
          <w:b/>
        </w:rPr>
        <w:t>INTRODUCTION</w:t>
      </w:r>
      <w:r w:rsidRPr="009F378A">
        <w:rPr>
          <w:b/>
          <w:bCs/>
        </w:rPr>
        <w:t>:</w:t>
      </w:r>
    </w:p>
    <w:p w14:paraId="62CAE370" w14:textId="16EA7671" w:rsidR="00C26676" w:rsidRPr="009F378A" w:rsidRDefault="00121304" w:rsidP="00C26676">
      <w:r w:rsidRPr="009F378A">
        <w:rPr>
          <w:color w:val="auto"/>
        </w:rPr>
        <w:t xml:space="preserve">The use </w:t>
      </w:r>
      <w:r w:rsidR="00970C36" w:rsidRPr="009F378A">
        <w:rPr>
          <w:color w:val="auto"/>
        </w:rPr>
        <w:t>of a</w:t>
      </w:r>
      <w:r w:rsidR="00635030" w:rsidRPr="009F378A">
        <w:rPr>
          <w:color w:val="auto"/>
        </w:rPr>
        <w:t>nimal</w:t>
      </w:r>
      <w:r w:rsidR="00816B08" w:rsidRPr="009F378A">
        <w:rPr>
          <w:color w:val="auto"/>
        </w:rPr>
        <w:t>s</w:t>
      </w:r>
      <w:r w:rsidR="00635030" w:rsidRPr="009F378A">
        <w:rPr>
          <w:color w:val="auto"/>
        </w:rPr>
        <w:t xml:space="preserve"> </w:t>
      </w:r>
      <w:r w:rsidR="00970C36" w:rsidRPr="009F378A">
        <w:rPr>
          <w:color w:val="auto"/>
        </w:rPr>
        <w:t>for experiments has limitations</w:t>
      </w:r>
      <w:r w:rsidR="00816B08" w:rsidRPr="009F378A">
        <w:rPr>
          <w:color w:val="auto"/>
        </w:rPr>
        <w:t>.</w:t>
      </w:r>
      <w:r w:rsidR="00635030" w:rsidRPr="009F378A">
        <w:rPr>
          <w:color w:val="auto"/>
        </w:rPr>
        <w:t xml:space="preserve"> </w:t>
      </w:r>
      <w:r w:rsidR="00816B08" w:rsidRPr="009F378A">
        <w:rPr>
          <w:color w:val="auto"/>
        </w:rPr>
        <w:t xml:space="preserve">Animal studies </w:t>
      </w:r>
      <w:r w:rsidR="00635030" w:rsidRPr="009F378A">
        <w:rPr>
          <w:color w:val="auto"/>
        </w:rPr>
        <w:t>ca</w:t>
      </w:r>
      <w:r w:rsidR="00970C36" w:rsidRPr="009F378A">
        <w:rPr>
          <w:color w:val="auto"/>
        </w:rPr>
        <w:t xml:space="preserve">nnot accurately </w:t>
      </w:r>
      <w:r w:rsidR="00816B08" w:rsidRPr="009F378A">
        <w:rPr>
          <w:color w:val="auto"/>
        </w:rPr>
        <w:t>mimic</w:t>
      </w:r>
      <w:r w:rsidR="00970C36" w:rsidRPr="009F378A">
        <w:rPr>
          <w:color w:val="auto"/>
        </w:rPr>
        <w:t xml:space="preserve"> disease</w:t>
      </w:r>
      <w:r w:rsidR="00635030" w:rsidRPr="009F378A">
        <w:rPr>
          <w:color w:val="auto"/>
        </w:rPr>
        <w:t xml:space="preserve"> progression</w:t>
      </w:r>
      <w:r w:rsidR="00970C36" w:rsidRPr="009F378A">
        <w:rPr>
          <w:color w:val="auto"/>
        </w:rPr>
        <w:t xml:space="preserve"> in humans</w:t>
      </w:r>
      <w:r w:rsidR="00816B08" w:rsidRPr="009F378A">
        <w:rPr>
          <w:color w:val="auto"/>
        </w:rPr>
        <w:t>,</w:t>
      </w:r>
      <w:r w:rsidR="00970C36" w:rsidRPr="009F378A">
        <w:rPr>
          <w:color w:val="auto"/>
        </w:rPr>
        <w:t xml:space="preserve"> and </w:t>
      </w:r>
      <w:r w:rsidR="00816B08" w:rsidRPr="009F378A">
        <w:rPr>
          <w:color w:val="auto"/>
        </w:rPr>
        <w:t xml:space="preserve">animals and humans do not </w:t>
      </w:r>
      <w:r w:rsidR="00970C36" w:rsidRPr="009F378A">
        <w:rPr>
          <w:color w:val="auto"/>
        </w:rPr>
        <w:t xml:space="preserve">have </w:t>
      </w:r>
      <w:r w:rsidR="00635030" w:rsidRPr="009F378A">
        <w:rPr>
          <w:color w:val="auto"/>
        </w:rPr>
        <w:t>identical responses to</w:t>
      </w:r>
      <w:r w:rsidR="00816B08" w:rsidRPr="009F378A">
        <w:rPr>
          <w:color w:val="auto"/>
        </w:rPr>
        <w:t xml:space="preserve"> </w:t>
      </w:r>
      <w:r w:rsidR="00970C36" w:rsidRPr="009F378A">
        <w:rPr>
          <w:color w:val="auto"/>
        </w:rPr>
        <w:t>pathogens.</w:t>
      </w:r>
      <w:r w:rsidR="00745AFC" w:rsidRPr="009F378A">
        <w:rPr>
          <w:color w:val="auto"/>
        </w:rPr>
        <w:t xml:space="preserve"> </w:t>
      </w:r>
      <w:r w:rsidR="00970C36" w:rsidRPr="009F378A">
        <w:rPr>
          <w:color w:val="auto"/>
        </w:rPr>
        <w:t>A</w:t>
      </w:r>
      <w:r w:rsidR="00635030" w:rsidRPr="009F378A">
        <w:rPr>
          <w:color w:val="auto"/>
        </w:rPr>
        <w:t>ddition</w:t>
      </w:r>
      <w:r w:rsidR="00970C36" w:rsidRPr="009F378A">
        <w:rPr>
          <w:color w:val="auto"/>
        </w:rPr>
        <w:t>ally, restrictions in animal experimentation due to concern</w:t>
      </w:r>
      <w:r w:rsidR="00816B08" w:rsidRPr="009F378A">
        <w:rPr>
          <w:color w:val="auto"/>
        </w:rPr>
        <w:t>s</w:t>
      </w:r>
      <w:r w:rsidR="00970C36" w:rsidRPr="009F378A">
        <w:rPr>
          <w:color w:val="auto"/>
        </w:rPr>
        <w:t xml:space="preserve"> for animal suffering and </w:t>
      </w:r>
      <w:r w:rsidR="00635030" w:rsidRPr="009F378A">
        <w:rPr>
          <w:color w:val="auto"/>
        </w:rPr>
        <w:t>ethical problems</w:t>
      </w:r>
      <w:r w:rsidR="00646561" w:rsidRPr="009F378A">
        <w:rPr>
          <w:color w:val="auto"/>
        </w:rPr>
        <w:fldChar w:fldCharType="begin">
          <w:fldData xml:space="preserve">PEVuZE5vdGU+PENpdGU+PEF1dGhvcj5TYWthbW90bzwvQXV0aG9yPjxZZWFyPjIwMTI8L1llYXI+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OC0yMzwvcGFnZXM+PHZvbHVtZT4xODwvdm9sdW1lPjxudW1iZXI+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</w:fldData>
        </w:fldChar>
      </w:r>
      <w:r w:rsidR="00A05C5B" w:rsidRPr="009F378A">
        <w:rPr>
          <w:color w:val="auto"/>
        </w:rPr>
        <w:instrText xml:space="preserve"> ADDIN EN.CITE </w:instrText>
      </w:r>
      <w:r w:rsidR="00A05C5B" w:rsidRPr="009F378A">
        <w:rPr>
          <w:color w:val="auto"/>
        </w:rPr>
        <w:fldChar w:fldCharType="begin">
          <w:fldData xml:space="preserve">PEVuZE5vdGU+PENpdGU+PEF1dGhvcj5TYWthbW90bzwvQXV0aG9yPjxZZWFyPjIwMTI8L1llYXI+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OC0yMzwvcGFnZXM+PHZvbHVtZT4xODwvdm9sdW1lPjxudW1iZXI+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</w:fldData>
        </w:fldChar>
      </w:r>
      <w:r w:rsidR="00A05C5B" w:rsidRPr="009F378A">
        <w:rPr>
          <w:color w:val="auto"/>
        </w:rPr>
        <w:instrText xml:space="preserve"> ADDIN EN.CITE.DATA </w:instrText>
      </w:r>
      <w:r w:rsidR="00A05C5B" w:rsidRPr="009F378A">
        <w:rPr>
          <w:color w:val="auto"/>
        </w:rPr>
      </w:r>
      <w:r w:rsidR="00A05C5B" w:rsidRPr="009F378A">
        <w:rPr>
          <w:color w:val="auto"/>
        </w:rPr>
        <w:fldChar w:fldCharType="end"/>
      </w:r>
      <w:r w:rsidR="00646561" w:rsidRPr="009F378A">
        <w:rPr>
          <w:color w:val="auto"/>
        </w:rPr>
      </w:r>
      <w:r w:rsidR="00646561" w:rsidRPr="009F378A">
        <w:rPr>
          <w:color w:val="auto"/>
        </w:rPr>
        <w:fldChar w:fldCharType="separate"/>
      </w:r>
      <w:r w:rsidR="00A05C5B" w:rsidRPr="009F378A">
        <w:rPr>
          <w:noProof/>
          <w:color w:val="auto"/>
          <w:vertAlign w:val="superscript"/>
        </w:rPr>
        <w:t>1,2</w:t>
      </w:r>
      <w:r w:rsidR="00646561" w:rsidRPr="009F378A">
        <w:rPr>
          <w:color w:val="auto"/>
        </w:rPr>
        <w:fldChar w:fldCharType="end"/>
      </w:r>
      <w:r w:rsidR="00970C36" w:rsidRPr="009F378A">
        <w:rPr>
          <w:color w:val="auto"/>
        </w:rPr>
        <w:t xml:space="preserve"> </w:t>
      </w:r>
      <w:r w:rsidR="00816B08" w:rsidRPr="009F378A">
        <w:rPr>
          <w:color w:val="auto"/>
        </w:rPr>
        <w:t xml:space="preserve">increasingly constrain </w:t>
      </w:r>
      <w:r w:rsidR="00970C36" w:rsidRPr="009F378A">
        <w:rPr>
          <w:color w:val="auto"/>
        </w:rPr>
        <w:t>research</w:t>
      </w:r>
      <w:r w:rsidR="00816B08" w:rsidRPr="009F378A">
        <w:rPr>
          <w:color w:val="auto"/>
        </w:rPr>
        <w:t xml:space="preserve"> programs</w:t>
      </w:r>
      <w:r w:rsidR="00646561" w:rsidRPr="009F378A">
        <w:rPr>
          <w:color w:val="auto"/>
        </w:rPr>
        <w:t>.</w:t>
      </w:r>
      <w:r w:rsidR="00970C36" w:rsidRPr="009F378A">
        <w:rPr>
          <w:color w:val="auto"/>
        </w:rPr>
        <w:t xml:space="preserve"> </w:t>
      </w:r>
      <w:r w:rsidR="00970C36" w:rsidRPr="009F378A">
        <w:rPr>
          <w:i/>
          <w:color w:val="auto"/>
        </w:rPr>
        <w:t>In vitro</w:t>
      </w:r>
      <w:r w:rsidR="00970C36" w:rsidRPr="009F378A">
        <w:rPr>
          <w:color w:val="auto"/>
        </w:rPr>
        <w:t xml:space="preserve"> systems have been widely developed to circumvent the use of animals</w:t>
      </w:r>
      <w:r w:rsidR="00816B08" w:rsidRPr="009F378A">
        <w:rPr>
          <w:color w:val="auto"/>
        </w:rPr>
        <w:t>;</w:t>
      </w:r>
      <w:r w:rsidR="00970C36" w:rsidRPr="009F378A">
        <w:rPr>
          <w:color w:val="auto"/>
        </w:rPr>
        <w:t xml:space="preserve"> moreover, </w:t>
      </w:r>
      <w:r w:rsidRPr="009F378A">
        <w:rPr>
          <w:color w:val="auto"/>
        </w:rPr>
        <w:t xml:space="preserve">the </w:t>
      </w:r>
      <w:r w:rsidR="00970C36" w:rsidRPr="009F378A">
        <w:rPr>
          <w:color w:val="auto"/>
        </w:rPr>
        <w:t>use of human</w:t>
      </w:r>
      <w:r w:rsidR="00266061" w:rsidRPr="009F378A">
        <w:rPr>
          <w:color w:val="auto"/>
        </w:rPr>
        <w:t xml:space="preserve"> cells has made </w:t>
      </w:r>
      <w:r w:rsidR="00266061" w:rsidRPr="009F378A">
        <w:rPr>
          <w:i/>
          <w:color w:val="auto"/>
        </w:rPr>
        <w:t>in vitro</w:t>
      </w:r>
      <w:r w:rsidR="00266061" w:rsidRPr="009F378A">
        <w:rPr>
          <w:color w:val="auto"/>
        </w:rPr>
        <w:t xml:space="preserve"> models more relevant for </w:t>
      </w:r>
      <w:r w:rsidRPr="009F378A">
        <w:rPr>
          <w:color w:val="auto"/>
        </w:rPr>
        <w:t xml:space="preserve">the </w:t>
      </w:r>
      <w:r w:rsidR="00266061" w:rsidRPr="009F378A">
        <w:rPr>
          <w:color w:val="auto"/>
        </w:rPr>
        <w:t>pathophysiological and therapeutic investigation.</w:t>
      </w:r>
      <w:r w:rsidR="00970C36" w:rsidRPr="009F378A">
        <w:rPr>
          <w:color w:val="auto"/>
        </w:rPr>
        <w:t xml:space="preserve"> </w:t>
      </w:r>
      <w:r w:rsidR="00646561" w:rsidRPr="009F378A">
        <w:rPr>
          <w:color w:val="auto"/>
        </w:rPr>
        <w:t>Conventional monolayer (2D) cell culture</w:t>
      </w:r>
      <w:r w:rsidR="00816B08" w:rsidRPr="009F378A">
        <w:rPr>
          <w:color w:val="auto"/>
        </w:rPr>
        <w:t>s</w:t>
      </w:r>
      <w:r w:rsidR="00646561" w:rsidRPr="009F378A">
        <w:rPr>
          <w:color w:val="auto"/>
        </w:rPr>
        <w:t xml:space="preserve"> </w:t>
      </w:r>
      <w:r w:rsidR="00816B08" w:rsidRPr="009F378A">
        <w:rPr>
          <w:color w:val="auto"/>
        </w:rPr>
        <w:t xml:space="preserve">are widely </w:t>
      </w:r>
      <w:r w:rsidR="00646561" w:rsidRPr="009F378A">
        <w:rPr>
          <w:color w:val="auto"/>
        </w:rPr>
        <w:t>used</w:t>
      </w:r>
      <w:r w:rsidR="00816B08" w:rsidRPr="009F378A">
        <w:rPr>
          <w:color w:val="auto"/>
        </w:rPr>
        <w:t xml:space="preserve"> </w:t>
      </w:r>
      <w:r w:rsidR="00646561" w:rsidRPr="009F378A">
        <w:rPr>
          <w:color w:val="auto"/>
        </w:rPr>
        <w:t>because they</w:t>
      </w:r>
      <w:r w:rsidR="00816B08" w:rsidRPr="009F378A">
        <w:rPr>
          <w:color w:val="auto"/>
        </w:rPr>
        <w:t xml:space="preserve"> </w:t>
      </w:r>
      <w:r w:rsidR="00646561" w:rsidRPr="009F378A">
        <w:rPr>
          <w:color w:val="auto"/>
        </w:rPr>
        <w:t>mimic</w:t>
      </w:r>
      <w:r w:rsidR="000A1217" w:rsidRPr="009F378A">
        <w:rPr>
          <w:color w:val="auto"/>
        </w:rPr>
        <w:t xml:space="preserve"> human tissues</w:t>
      </w:r>
      <w:r w:rsidR="00646561" w:rsidRPr="009F378A">
        <w:rPr>
          <w:color w:val="auto"/>
        </w:rPr>
        <w:t xml:space="preserve"> </w:t>
      </w:r>
      <w:r w:rsidR="00816B08" w:rsidRPr="009F378A">
        <w:rPr>
          <w:color w:val="auto"/>
        </w:rPr>
        <w:t>to some degree. However, 2D monocultures</w:t>
      </w:r>
      <w:r w:rsidR="00646561" w:rsidRPr="009F378A">
        <w:rPr>
          <w:color w:val="auto"/>
        </w:rPr>
        <w:t xml:space="preserve"> fail to m</w:t>
      </w:r>
      <w:r w:rsidR="00266061" w:rsidRPr="009F378A">
        <w:rPr>
          <w:color w:val="auto"/>
        </w:rPr>
        <w:t>imic human organs,</w:t>
      </w:r>
      <w:r w:rsidR="00816B08" w:rsidRPr="009F378A">
        <w:rPr>
          <w:color w:val="auto"/>
        </w:rPr>
        <w:t xml:space="preserve"> and </w:t>
      </w:r>
      <w:r w:rsidR="00646561" w:rsidRPr="009F378A">
        <w:rPr>
          <w:color w:val="auto"/>
        </w:rPr>
        <w:t xml:space="preserve">2D </w:t>
      </w:r>
      <w:r w:rsidR="00816B08" w:rsidRPr="009F378A">
        <w:rPr>
          <w:color w:val="auto"/>
        </w:rPr>
        <w:t>mono</w:t>
      </w:r>
      <w:r w:rsidR="00646561" w:rsidRPr="009F378A">
        <w:rPr>
          <w:color w:val="auto"/>
        </w:rPr>
        <w:t>culture</w:t>
      </w:r>
      <w:r w:rsidR="00816B08" w:rsidRPr="009F378A">
        <w:rPr>
          <w:color w:val="auto"/>
        </w:rPr>
        <w:t>s</w:t>
      </w:r>
      <w:r w:rsidR="00646561" w:rsidRPr="009F378A">
        <w:rPr>
          <w:color w:val="auto"/>
        </w:rPr>
        <w:t xml:space="preserve"> are unable to simulate the complex microenvironment o</w:t>
      </w:r>
      <w:r w:rsidR="00266061" w:rsidRPr="009F378A">
        <w:rPr>
          <w:color w:val="auto"/>
        </w:rPr>
        <w:t>f the original organs and mimic</w:t>
      </w:r>
      <w:r w:rsidR="000A1217" w:rsidRPr="009F378A">
        <w:rPr>
          <w:color w:val="auto"/>
        </w:rPr>
        <w:t xml:space="preserve"> the</w:t>
      </w:r>
      <w:r w:rsidR="00DE3AD9" w:rsidRPr="009F378A">
        <w:rPr>
          <w:color w:val="auto"/>
        </w:rPr>
        <w:t xml:space="preserve"> </w:t>
      </w:r>
      <w:r w:rsidR="00DE3AD9" w:rsidRPr="009F378A">
        <w:rPr>
          <w:i/>
          <w:color w:val="auto"/>
        </w:rPr>
        <w:t>in vivo</w:t>
      </w:r>
      <w:r w:rsidR="00DE3AD9" w:rsidRPr="009F378A">
        <w:rPr>
          <w:color w:val="auto"/>
        </w:rPr>
        <w:t xml:space="preserve"> </w:t>
      </w:r>
      <w:r w:rsidR="00646561" w:rsidRPr="009F378A">
        <w:rPr>
          <w:color w:val="auto"/>
        </w:rPr>
        <w:t>situation</w:t>
      </w:r>
      <w:r w:rsidR="00CB352A" w:rsidRPr="009F378A">
        <w:rPr>
          <w:color w:val="auto"/>
        </w:rPr>
        <w:fldChar w:fldCharType="begin">
          <w:fldData xml:space="preserve">PEVuZE5vdGU+PENpdGU+PEF1dGhvcj5Hb29kbWFuPC9BdXRob3I+PFllYXI+MjAwODwvWWVhcj48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EyMC0xMzM8L3BhZ2VzPjx2b2x1bWU+NDU0PC92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yLTExPC9wYWdlcz48dm9sdW1lPjE3OTwvdm9sdW1lPjxudW1iZXI+MTwvbnVt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4MzctNDM8L3BhZ2VzPjx2b2x1bWU+MzM8L3ZvbHVtZT48bnVtYmVyPjQ8L251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==
</w:fldData>
        </w:fldChar>
      </w:r>
      <w:r w:rsidR="00A05C5B" w:rsidRPr="009F378A">
        <w:rPr>
          <w:color w:val="auto"/>
        </w:rPr>
        <w:instrText xml:space="preserve"> ADDIN EN.CITE </w:instrText>
      </w:r>
      <w:r w:rsidR="00A05C5B" w:rsidRPr="009F378A">
        <w:rPr>
          <w:color w:val="auto"/>
        </w:rPr>
        <w:fldChar w:fldCharType="begin">
          <w:fldData xml:space="preserve">PEVuZE5vdGU+PENpdGU+PEF1dGhvcj5Hb29kbWFuPC9BdXRob3I+PFllYXI+MjAwODwvWWVhcj48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EyMC0xMzM8L3BhZ2VzPjx2b2x1bWU+NDU0PC92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yLTExPC9wYWdlcz48dm9sdW1lPjE3OTwvdm9sdW1lPjxudW1iZXI+MTwvbnVt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4MzctNDM8L3BhZ2VzPjx2b2x1bWU+MzM8L3ZvbHVtZT48bnVtYmVyPjQ8L251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==
</w:fldData>
        </w:fldChar>
      </w:r>
      <w:r w:rsidR="00A05C5B" w:rsidRPr="009F378A">
        <w:rPr>
          <w:color w:val="auto"/>
        </w:rPr>
        <w:instrText xml:space="preserve"> ADDIN EN.CITE.DATA </w:instrText>
      </w:r>
      <w:r w:rsidR="00A05C5B" w:rsidRPr="009F378A">
        <w:rPr>
          <w:color w:val="auto"/>
        </w:rPr>
      </w:r>
      <w:r w:rsidR="00A05C5B" w:rsidRPr="009F378A">
        <w:rPr>
          <w:color w:val="auto"/>
        </w:rPr>
        <w:fldChar w:fldCharType="end"/>
      </w:r>
      <w:r w:rsidR="00CB352A" w:rsidRPr="009F378A">
        <w:rPr>
          <w:color w:val="auto"/>
        </w:rPr>
      </w:r>
      <w:r w:rsidR="00CB352A" w:rsidRPr="009F378A">
        <w:rPr>
          <w:color w:val="auto"/>
        </w:rPr>
        <w:fldChar w:fldCharType="separate"/>
      </w:r>
      <w:r w:rsidR="00A05C5B" w:rsidRPr="009F378A">
        <w:rPr>
          <w:noProof/>
          <w:color w:val="auto"/>
          <w:vertAlign w:val="superscript"/>
        </w:rPr>
        <w:t>3</w:t>
      </w:r>
      <w:r w:rsidR="007653D5" w:rsidRPr="009F378A">
        <w:rPr>
          <w:noProof/>
          <w:color w:val="auto"/>
          <w:vertAlign w:val="superscript"/>
        </w:rPr>
        <w:t>–</w:t>
      </w:r>
      <w:r w:rsidR="00A05C5B" w:rsidRPr="009F378A">
        <w:rPr>
          <w:noProof/>
          <w:color w:val="auto"/>
          <w:vertAlign w:val="superscript"/>
        </w:rPr>
        <w:t>6</w:t>
      </w:r>
      <w:r w:rsidR="00CB352A" w:rsidRPr="009F378A">
        <w:rPr>
          <w:color w:val="auto"/>
        </w:rPr>
        <w:fldChar w:fldCharType="end"/>
      </w:r>
      <w:r w:rsidR="00CB352A" w:rsidRPr="009F378A">
        <w:rPr>
          <w:color w:val="auto"/>
        </w:rPr>
        <w:t>.</w:t>
      </w:r>
      <w:r w:rsidR="00266061" w:rsidRPr="009F378A">
        <w:rPr>
          <w:color w:val="auto"/>
        </w:rPr>
        <w:t xml:space="preserve"> Additionally, i</w:t>
      </w:r>
      <w:r w:rsidR="00CB352A" w:rsidRPr="009F378A">
        <w:rPr>
          <w:color w:val="auto"/>
        </w:rPr>
        <w:t>n monolayer cell culture</w:t>
      </w:r>
      <w:r w:rsidR="00816B08" w:rsidRPr="009F378A">
        <w:rPr>
          <w:color w:val="auto"/>
        </w:rPr>
        <w:t>s</w:t>
      </w:r>
      <w:r w:rsidRPr="009F378A">
        <w:rPr>
          <w:color w:val="auto"/>
        </w:rPr>
        <w:t>,</w:t>
      </w:r>
      <w:r w:rsidR="00816B08" w:rsidRPr="009F378A">
        <w:rPr>
          <w:color w:val="auto"/>
        </w:rPr>
        <w:t xml:space="preserve"> </w:t>
      </w:r>
      <w:r w:rsidR="00CB352A" w:rsidRPr="009F378A">
        <w:rPr>
          <w:color w:val="auto"/>
        </w:rPr>
        <w:t>drug treatments could easily destroy</w:t>
      </w:r>
      <w:r w:rsidR="00266061" w:rsidRPr="009F378A">
        <w:rPr>
          <w:color w:val="auto"/>
        </w:rPr>
        <w:t>/damage</w:t>
      </w:r>
      <w:r w:rsidR="00CB352A" w:rsidRPr="009F378A">
        <w:rPr>
          <w:color w:val="auto"/>
        </w:rPr>
        <w:t xml:space="preserve"> </w:t>
      </w:r>
      <w:proofErr w:type="gramStart"/>
      <w:r w:rsidR="00266061" w:rsidRPr="009F378A">
        <w:rPr>
          <w:color w:val="auto"/>
        </w:rPr>
        <w:t xml:space="preserve">all </w:t>
      </w:r>
      <w:r w:rsidR="00816B08" w:rsidRPr="009F378A">
        <w:rPr>
          <w:color w:val="auto"/>
        </w:rPr>
        <w:t>of</w:t>
      </w:r>
      <w:proofErr w:type="gramEnd"/>
      <w:r w:rsidR="00816B08" w:rsidRPr="009F378A">
        <w:rPr>
          <w:color w:val="auto"/>
        </w:rPr>
        <w:t xml:space="preserve"> </w:t>
      </w:r>
      <w:r w:rsidR="00266061" w:rsidRPr="009F378A">
        <w:rPr>
          <w:color w:val="auto"/>
        </w:rPr>
        <w:t>the cells. I</w:t>
      </w:r>
      <w:r w:rsidR="00816B08" w:rsidRPr="009F378A">
        <w:rPr>
          <w:color w:val="auto"/>
        </w:rPr>
        <w:t xml:space="preserve">mportantly, </w:t>
      </w:r>
      <w:r w:rsidR="00266061" w:rsidRPr="009F378A">
        <w:rPr>
          <w:color w:val="auto"/>
        </w:rPr>
        <w:t>s</w:t>
      </w:r>
      <w:r w:rsidR="00CB352A" w:rsidRPr="009F378A">
        <w:rPr>
          <w:color w:val="auto"/>
        </w:rPr>
        <w:t xml:space="preserve">ome of these limitations can be overcome by switching to multilayer </w:t>
      </w:r>
      <w:r w:rsidRPr="009F378A">
        <w:rPr>
          <w:color w:val="auto"/>
        </w:rPr>
        <w:t>three-</w:t>
      </w:r>
      <w:r w:rsidR="00CB352A" w:rsidRPr="009F378A">
        <w:rPr>
          <w:color w:val="auto"/>
        </w:rPr>
        <w:t>dimensional (3D) cell culture</w:t>
      </w:r>
      <w:r w:rsidR="00DE3AD9" w:rsidRPr="009F378A">
        <w:rPr>
          <w:color w:val="auto"/>
        </w:rPr>
        <w:t>s</w:t>
      </w:r>
      <w:r w:rsidR="00CB352A" w:rsidRPr="009F378A">
        <w:rPr>
          <w:color w:val="auto"/>
        </w:rPr>
        <w:fldChar w:fldCharType="begin">
          <w:fldData xml:space="preserve">PEVuZE5vdGU+PENpdGU+PEF1dGhvcj5KZW5zZW48L0F1dGhvcj48WWVhcj4yMDIwPC9ZZWFyPjxS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1Mjg1PC9wYWdlcz48dm9sdW1lPjc8L3ZvbHVtZT48bnVt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</w:fldData>
        </w:fldChar>
      </w:r>
      <w:r w:rsidR="00A05C5B" w:rsidRPr="009F378A">
        <w:rPr>
          <w:color w:val="auto"/>
        </w:rPr>
        <w:instrText xml:space="preserve"> ADDIN EN.CITE </w:instrText>
      </w:r>
      <w:r w:rsidR="00A05C5B" w:rsidRPr="009F378A">
        <w:rPr>
          <w:color w:val="auto"/>
        </w:rPr>
        <w:fldChar w:fldCharType="begin">
          <w:fldData xml:space="preserve">PEVuZE5vdGU+PENpdGU+PEF1dGhvcj5KZW5zZW48L0F1dGhvcj48WWVhcj4yMDIwPC9ZZWFyPjxS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1Mjg1PC9wYWdlcz48dm9sdW1lPjc8L3ZvbHVtZT48bnVt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</w:fldData>
        </w:fldChar>
      </w:r>
      <w:r w:rsidR="00A05C5B" w:rsidRPr="009F378A">
        <w:rPr>
          <w:color w:val="auto"/>
        </w:rPr>
        <w:instrText xml:space="preserve"> ADDIN EN.CITE.DATA </w:instrText>
      </w:r>
      <w:r w:rsidR="00A05C5B" w:rsidRPr="009F378A">
        <w:rPr>
          <w:color w:val="auto"/>
        </w:rPr>
      </w:r>
      <w:r w:rsidR="00A05C5B" w:rsidRPr="009F378A">
        <w:rPr>
          <w:color w:val="auto"/>
        </w:rPr>
        <w:fldChar w:fldCharType="end"/>
      </w:r>
      <w:r w:rsidR="00CB352A" w:rsidRPr="009F378A">
        <w:rPr>
          <w:color w:val="auto"/>
        </w:rPr>
      </w:r>
      <w:r w:rsidR="00CB352A" w:rsidRPr="009F378A">
        <w:rPr>
          <w:color w:val="auto"/>
        </w:rPr>
        <w:fldChar w:fldCharType="separate"/>
      </w:r>
      <w:r w:rsidR="00A05C5B" w:rsidRPr="009F378A">
        <w:rPr>
          <w:noProof/>
          <w:color w:val="auto"/>
          <w:vertAlign w:val="superscript"/>
        </w:rPr>
        <w:t>7,8</w:t>
      </w:r>
      <w:r w:rsidR="00CB352A" w:rsidRPr="009F378A">
        <w:rPr>
          <w:color w:val="auto"/>
        </w:rPr>
        <w:fldChar w:fldCharType="end"/>
      </w:r>
      <w:r w:rsidR="00CB352A" w:rsidRPr="009F378A">
        <w:rPr>
          <w:color w:val="auto"/>
        </w:rPr>
        <w:t>. In fact, 3D culture model</w:t>
      </w:r>
      <w:r w:rsidR="00816B08" w:rsidRPr="009F378A">
        <w:rPr>
          <w:color w:val="auto"/>
        </w:rPr>
        <w:t>s</w:t>
      </w:r>
      <w:r w:rsidR="00CB352A" w:rsidRPr="009F378A">
        <w:rPr>
          <w:color w:val="auto"/>
        </w:rPr>
        <w:t xml:space="preserve"> ha</w:t>
      </w:r>
      <w:r w:rsidR="00816B08" w:rsidRPr="009F378A">
        <w:rPr>
          <w:color w:val="auto"/>
        </w:rPr>
        <w:t>ve</w:t>
      </w:r>
      <w:r w:rsidR="00CB352A" w:rsidRPr="009F378A">
        <w:rPr>
          <w:color w:val="auto"/>
        </w:rPr>
        <w:t xml:space="preserve"> been shown to better reflect </w:t>
      </w:r>
      <w:r w:rsidR="00816B08" w:rsidRPr="009F378A">
        <w:rPr>
          <w:color w:val="auto"/>
        </w:rPr>
        <w:t xml:space="preserve">the </w:t>
      </w:r>
      <w:r w:rsidR="00CB352A" w:rsidRPr="009F378A">
        <w:rPr>
          <w:color w:val="auto"/>
        </w:rPr>
        <w:t>cell</w:t>
      </w:r>
      <w:r w:rsidR="00816B08" w:rsidRPr="009F378A">
        <w:rPr>
          <w:color w:val="auto"/>
        </w:rPr>
        <w:t>ular</w:t>
      </w:r>
      <w:r w:rsidR="00CB352A" w:rsidRPr="009F378A">
        <w:rPr>
          <w:color w:val="auto"/>
        </w:rPr>
        <w:t xml:space="preserve"> structure, layout</w:t>
      </w:r>
      <w:r w:rsidRPr="009F378A">
        <w:rPr>
          <w:color w:val="auto"/>
        </w:rPr>
        <w:t>,</w:t>
      </w:r>
      <w:r w:rsidR="00CB352A" w:rsidRPr="009F378A">
        <w:rPr>
          <w:color w:val="auto"/>
        </w:rPr>
        <w:t xml:space="preserve"> and function </w:t>
      </w:r>
      <w:r w:rsidR="00816B08" w:rsidRPr="009F378A">
        <w:rPr>
          <w:color w:val="auto"/>
        </w:rPr>
        <w:t xml:space="preserve">of cells in </w:t>
      </w:r>
      <w:r w:rsidR="00CB352A" w:rsidRPr="009F378A">
        <w:rPr>
          <w:color w:val="auto"/>
        </w:rPr>
        <w:t>primary tissue</w:t>
      </w:r>
      <w:r w:rsidR="00DE3AD9" w:rsidRPr="009F378A">
        <w:rPr>
          <w:color w:val="auto"/>
        </w:rPr>
        <w:t>s</w:t>
      </w:r>
      <w:r w:rsidR="00CB352A" w:rsidRPr="009F378A">
        <w:rPr>
          <w:color w:val="auto"/>
        </w:rPr>
        <w:t xml:space="preserve">. These 3D cultures can be formed using a variety of cell lines, </w:t>
      </w:r>
      <w:proofErr w:type="gramStart"/>
      <w:r w:rsidR="00CB352A" w:rsidRPr="009F378A">
        <w:rPr>
          <w:color w:val="auto"/>
        </w:rPr>
        <w:t>similar to</w:t>
      </w:r>
      <w:proofErr w:type="gramEnd"/>
      <w:r w:rsidR="00CB352A" w:rsidRPr="009F378A">
        <w:rPr>
          <w:color w:val="auto"/>
        </w:rPr>
        <w:t xml:space="preserve"> a functional organ. Indeed, there are two models of 3D cultures</w:t>
      </w:r>
      <w:r w:rsidR="00816B08" w:rsidRPr="009F378A">
        <w:rPr>
          <w:color w:val="auto"/>
        </w:rPr>
        <w:t>.</w:t>
      </w:r>
      <w:r w:rsidR="00745AFC" w:rsidRPr="009F378A">
        <w:rPr>
          <w:color w:val="auto"/>
        </w:rPr>
        <w:t xml:space="preserve"> </w:t>
      </w:r>
      <w:r w:rsidR="00816B08" w:rsidRPr="009F378A">
        <w:rPr>
          <w:color w:val="auto"/>
        </w:rPr>
        <w:t xml:space="preserve">One model produces </w:t>
      </w:r>
      <w:r w:rsidR="00CB352A" w:rsidRPr="009F378A">
        <w:rPr>
          <w:color w:val="auto"/>
        </w:rPr>
        <w:t>spheroids</w:t>
      </w:r>
      <w:r w:rsidR="00816B08" w:rsidRPr="009F378A">
        <w:rPr>
          <w:color w:val="auto"/>
        </w:rPr>
        <w:t xml:space="preserve"> of aggregated </w:t>
      </w:r>
      <w:r w:rsidR="00CB352A" w:rsidRPr="009F378A">
        <w:rPr>
          <w:color w:val="auto"/>
        </w:rPr>
        <w:t xml:space="preserve">cells </w:t>
      </w:r>
      <w:r w:rsidR="00816B08" w:rsidRPr="009F378A">
        <w:rPr>
          <w:color w:val="auto"/>
        </w:rPr>
        <w:t xml:space="preserve">that </w:t>
      </w:r>
      <w:r w:rsidR="00CB352A" w:rsidRPr="009F378A">
        <w:rPr>
          <w:color w:val="auto"/>
        </w:rPr>
        <w:t>form cluster</w:t>
      </w:r>
      <w:r w:rsidR="00816B08" w:rsidRPr="009F378A">
        <w:rPr>
          <w:color w:val="auto"/>
        </w:rPr>
        <w:t>s</w:t>
      </w:r>
      <w:r w:rsidR="00CB352A" w:rsidRPr="009F378A">
        <w:rPr>
          <w:color w:val="auto"/>
        </w:rPr>
        <w:t xml:space="preserve"> and reorganize </w:t>
      </w:r>
      <w:r w:rsidRPr="009F378A">
        <w:rPr>
          <w:color w:val="auto"/>
        </w:rPr>
        <w:t xml:space="preserve">them </w:t>
      </w:r>
      <w:r w:rsidR="00CB352A" w:rsidRPr="009F378A">
        <w:rPr>
          <w:color w:val="auto"/>
        </w:rPr>
        <w:t>into spheres (</w:t>
      </w:r>
      <w:r w:rsidR="00C91C64" w:rsidRPr="009F378A">
        <w:rPr>
          <w:color w:val="auto"/>
        </w:rPr>
        <w:t>scaffold-free models</w:t>
      </w:r>
      <w:r w:rsidR="00CB352A" w:rsidRPr="009F378A">
        <w:rPr>
          <w:color w:val="auto"/>
        </w:rPr>
        <w:t>)</w:t>
      </w:r>
      <w:r w:rsidR="00816B08" w:rsidRPr="009F378A">
        <w:rPr>
          <w:color w:val="auto"/>
        </w:rPr>
        <w:t>.</w:t>
      </w:r>
      <w:r w:rsidR="00CB352A" w:rsidRPr="009F378A">
        <w:rPr>
          <w:color w:val="auto"/>
        </w:rPr>
        <w:t xml:space="preserve"> </w:t>
      </w:r>
      <w:r w:rsidR="00816B08" w:rsidRPr="009F378A">
        <w:rPr>
          <w:color w:val="auto"/>
        </w:rPr>
        <w:t>T</w:t>
      </w:r>
      <w:r w:rsidR="00CB352A" w:rsidRPr="009F378A">
        <w:rPr>
          <w:color w:val="auto"/>
        </w:rPr>
        <w:t>he second</w:t>
      </w:r>
      <w:r w:rsidR="00816B08" w:rsidRPr="009F378A">
        <w:rPr>
          <w:color w:val="auto"/>
        </w:rPr>
        <w:t xml:space="preserve"> yields</w:t>
      </w:r>
      <w:r w:rsidR="00CB352A" w:rsidRPr="009F378A">
        <w:rPr>
          <w:color w:val="auto"/>
        </w:rPr>
        <w:t xml:space="preserve"> organoids, which have a more complex structure and </w:t>
      </w:r>
      <w:r w:rsidR="00816B08" w:rsidRPr="009F378A">
        <w:rPr>
          <w:color w:val="auto"/>
        </w:rPr>
        <w:t xml:space="preserve">consist of </w:t>
      </w:r>
      <w:r w:rsidR="00CB352A" w:rsidRPr="009F378A">
        <w:rPr>
          <w:color w:val="auto"/>
        </w:rPr>
        <w:t>combination</w:t>
      </w:r>
      <w:r w:rsidR="00816B08" w:rsidRPr="009F378A">
        <w:rPr>
          <w:color w:val="auto"/>
        </w:rPr>
        <w:t>s</w:t>
      </w:r>
      <w:r w:rsidR="00CB352A" w:rsidRPr="009F378A">
        <w:rPr>
          <w:color w:val="auto"/>
        </w:rPr>
        <w:t xml:space="preserve"> of multiple </w:t>
      </w:r>
      <w:r w:rsidR="00B66989" w:rsidRPr="009F378A">
        <w:rPr>
          <w:color w:val="auto"/>
        </w:rPr>
        <w:t>organ-specific cells</w:t>
      </w:r>
      <w:r w:rsidR="00DF6C05" w:rsidRPr="009F378A">
        <w:rPr>
          <w:color w:val="auto"/>
        </w:rPr>
        <w:t>,</w:t>
      </w:r>
      <w:r w:rsidR="00B66989" w:rsidRPr="009F378A">
        <w:rPr>
          <w:color w:val="auto"/>
        </w:rPr>
        <w:t xml:space="preserve"> which </w:t>
      </w:r>
      <w:r w:rsidR="00DC0572" w:rsidRPr="009F378A">
        <w:rPr>
          <w:color w:val="auto"/>
        </w:rPr>
        <w:t>are considered as a miniature version of organs</w:t>
      </w:r>
      <w:r w:rsidR="00CB352A" w:rsidRPr="009F378A">
        <w:rPr>
          <w:color w:val="auto"/>
        </w:rPr>
        <w:fldChar w:fldCharType="begin">
          <w:fldData xml:space="preserve">PEVuZE5vdGU+PENpdGU+PEF1dGhvcj5TYWthbGVtPC9BdXRob3I+PFllYXI+MjAyMTwvWWVhcj48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</w:fldData>
        </w:fldChar>
      </w:r>
      <w:r w:rsidR="00DC0572" w:rsidRPr="009F378A">
        <w:rPr>
          <w:color w:val="auto"/>
        </w:rPr>
        <w:instrText xml:space="preserve"> ADDIN EN.CITE </w:instrText>
      </w:r>
      <w:r w:rsidR="00DC0572" w:rsidRPr="009F378A">
        <w:rPr>
          <w:color w:val="auto"/>
        </w:rPr>
        <w:fldChar w:fldCharType="begin">
          <w:fldData xml:space="preserve">PEVuZE5vdGU+PENpdGU+PEF1dGhvcj5TYWthbGVtPC9BdXRob3I+PFllYXI+MjAyMTwvWWVhcj48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</w:fldData>
        </w:fldChar>
      </w:r>
      <w:r w:rsidR="00DC0572" w:rsidRPr="009F378A">
        <w:rPr>
          <w:color w:val="auto"/>
        </w:rPr>
        <w:instrText xml:space="preserve"> ADDIN EN.CITE.DATA </w:instrText>
      </w:r>
      <w:r w:rsidR="00DC0572" w:rsidRPr="009F378A">
        <w:rPr>
          <w:color w:val="auto"/>
        </w:rPr>
      </w:r>
      <w:r w:rsidR="00DC0572" w:rsidRPr="009F378A">
        <w:rPr>
          <w:color w:val="auto"/>
        </w:rPr>
        <w:fldChar w:fldCharType="end"/>
      </w:r>
      <w:r w:rsidR="00CB352A" w:rsidRPr="009F378A">
        <w:rPr>
          <w:color w:val="auto"/>
        </w:rPr>
      </w:r>
      <w:r w:rsidR="00CB352A" w:rsidRPr="009F378A">
        <w:rPr>
          <w:color w:val="auto"/>
        </w:rPr>
        <w:fldChar w:fldCharType="separate"/>
      </w:r>
      <w:r w:rsidR="00DC0572" w:rsidRPr="009F378A">
        <w:rPr>
          <w:noProof/>
          <w:color w:val="auto"/>
          <w:vertAlign w:val="superscript"/>
        </w:rPr>
        <w:t>9,10</w:t>
      </w:r>
      <w:r w:rsidR="00CB352A" w:rsidRPr="009F378A">
        <w:rPr>
          <w:color w:val="auto"/>
        </w:rPr>
        <w:fldChar w:fldCharType="end"/>
      </w:r>
      <w:r w:rsidR="00CB352A" w:rsidRPr="009F378A">
        <w:rPr>
          <w:color w:val="auto"/>
        </w:rPr>
        <w:t>. Due to this, 3D culture system</w:t>
      </w:r>
      <w:r w:rsidR="00F5702E" w:rsidRPr="009F378A">
        <w:rPr>
          <w:color w:val="auto"/>
        </w:rPr>
        <w:t>s</w:t>
      </w:r>
      <w:r w:rsidR="00CB352A" w:rsidRPr="009F378A">
        <w:rPr>
          <w:color w:val="auto"/>
        </w:rPr>
        <w:t xml:space="preserve"> represent an </w:t>
      </w:r>
      <w:r w:rsidR="00F5702E" w:rsidRPr="009F378A">
        <w:rPr>
          <w:color w:val="auto"/>
        </w:rPr>
        <w:t xml:space="preserve">innovative </w:t>
      </w:r>
      <w:r w:rsidR="00CB352A" w:rsidRPr="009F378A">
        <w:rPr>
          <w:color w:val="auto"/>
        </w:rPr>
        <w:t xml:space="preserve">technology </w:t>
      </w:r>
      <w:r w:rsidR="00F5702E" w:rsidRPr="009F378A">
        <w:rPr>
          <w:color w:val="auto"/>
        </w:rPr>
        <w:t xml:space="preserve">with </w:t>
      </w:r>
      <w:r w:rsidR="00CB352A" w:rsidRPr="009F378A">
        <w:rPr>
          <w:color w:val="auto"/>
        </w:rPr>
        <w:t>many biological and clinical application</w:t>
      </w:r>
      <w:r w:rsidR="00DE3AD9" w:rsidRPr="009F378A">
        <w:rPr>
          <w:color w:val="auto"/>
        </w:rPr>
        <w:t>s</w:t>
      </w:r>
      <w:r w:rsidR="00F5702E" w:rsidRPr="009F378A">
        <w:rPr>
          <w:color w:val="auto"/>
        </w:rPr>
        <w:t xml:space="preserve">. Thus, </w:t>
      </w:r>
      <w:r w:rsidR="00DF6C05" w:rsidRPr="009F378A">
        <w:rPr>
          <w:color w:val="auto"/>
        </w:rPr>
        <w:t xml:space="preserve">spheroids and </w:t>
      </w:r>
      <w:r w:rsidR="00F5702E" w:rsidRPr="009F378A">
        <w:rPr>
          <w:color w:val="auto"/>
        </w:rPr>
        <w:t xml:space="preserve">organoids </w:t>
      </w:r>
      <w:r w:rsidR="00CB352A" w:rsidRPr="009F378A">
        <w:rPr>
          <w:color w:val="auto"/>
        </w:rPr>
        <w:t xml:space="preserve">have </w:t>
      </w:r>
      <w:r w:rsidR="00F5702E" w:rsidRPr="009F378A">
        <w:rPr>
          <w:color w:val="auto"/>
        </w:rPr>
        <w:t xml:space="preserve">numerous applications for </w:t>
      </w:r>
      <w:r w:rsidR="00CB352A" w:rsidRPr="009F378A">
        <w:rPr>
          <w:color w:val="auto"/>
        </w:rPr>
        <w:t>disease modeling</w:t>
      </w:r>
      <w:r w:rsidR="00F5702E" w:rsidRPr="009F378A">
        <w:rPr>
          <w:color w:val="auto"/>
        </w:rPr>
        <w:t xml:space="preserve"> and studies related to </w:t>
      </w:r>
      <w:r w:rsidR="00CB352A" w:rsidRPr="009F378A">
        <w:rPr>
          <w:color w:val="auto"/>
        </w:rPr>
        <w:t>regenerative medicine, drug screening</w:t>
      </w:r>
      <w:r w:rsidRPr="009F378A">
        <w:rPr>
          <w:color w:val="auto"/>
        </w:rPr>
        <w:t>,</w:t>
      </w:r>
      <w:r w:rsidR="00F5702E" w:rsidRPr="009F378A">
        <w:rPr>
          <w:color w:val="auto"/>
        </w:rPr>
        <w:t xml:space="preserve"> and </w:t>
      </w:r>
      <w:r w:rsidR="00CB352A" w:rsidRPr="009F378A">
        <w:rPr>
          <w:color w:val="auto"/>
        </w:rPr>
        <w:t>toxicological studies</w:t>
      </w:r>
      <w:r w:rsidR="00CB352A" w:rsidRPr="009F378A">
        <w:rPr>
          <w:color w:val="auto"/>
        </w:rPr>
        <w:fldChar w:fldCharType="begin">
          <w:fldData xml:space="preserve">PEVuZE5vdGU+PENpdGU+PEF1dGhvcj5Db3Jyw7I8L0F1dGhvcj48WWVhcj4yMDIwPC9ZZWFyPjxS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E5NTktMTk3MTwvcGFnZXM+PHZvbHVtZT4xMjwvdm9sdW1lPjxudW1iZXI+OTwvbnVtYmVyPjxl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zNy00Mzwv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</w:fldData>
        </w:fldChar>
      </w:r>
      <w:r w:rsidR="00DC0572" w:rsidRPr="009F378A">
        <w:rPr>
          <w:color w:val="auto"/>
        </w:rPr>
        <w:instrText xml:space="preserve"> ADDIN EN.CITE </w:instrText>
      </w:r>
      <w:r w:rsidR="00DC0572" w:rsidRPr="009F378A">
        <w:rPr>
          <w:color w:val="auto"/>
        </w:rPr>
        <w:fldChar w:fldCharType="begin">
          <w:fldData xml:space="preserve">PEVuZE5vdGU+PENpdGU+PEF1dGhvcj5Db3Jyw7I8L0F1dGhvcj48WWVhcj4yMDIwPC9ZZWFyPjxS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E5NTktMTk3MTwvcGFnZXM+PHZvbHVtZT4xMjwvdm9sdW1lPjxudW1iZXI+OTwvbnVtYmVyPjxl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zNy00Mzwv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</w:fldData>
        </w:fldChar>
      </w:r>
      <w:r w:rsidR="00DC0572" w:rsidRPr="009F378A">
        <w:rPr>
          <w:color w:val="auto"/>
        </w:rPr>
        <w:instrText xml:space="preserve"> ADDIN EN.CITE.DATA </w:instrText>
      </w:r>
      <w:r w:rsidR="00DC0572" w:rsidRPr="009F378A">
        <w:rPr>
          <w:color w:val="auto"/>
        </w:rPr>
      </w:r>
      <w:r w:rsidR="00DC0572" w:rsidRPr="009F378A">
        <w:rPr>
          <w:color w:val="auto"/>
        </w:rPr>
        <w:fldChar w:fldCharType="end"/>
      </w:r>
      <w:r w:rsidR="00CB352A" w:rsidRPr="009F378A">
        <w:rPr>
          <w:color w:val="auto"/>
        </w:rPr>
      </w:r>
      <w:r w:rsidR="00CB352A" w:rsidRPr="009F378A">
        <w:rPr>
          <w:color w:val="auto"/>
        </w:rPr>
        <w:fldChar w:fldCharType="separate"/>
      </w:r>
      <w:r w:rsidR="00DC0572" w:rsidRPr="009F378A">
        <w:rPr>
          <w:noProof/>
          <w:color w:val="auto"/>
          <w:vertAlign w:val="superscript"/>
        </w:rPr>
        <w:t>6,11</w:t>
      </w:r>
      <w:r w:rsidR="007653D5" w:rsidRPr="009F378A">
        <w:rPr>
          <w:noProof/>
          <w:color w:val="auto"/>
          <w:vertAlign w:val="superscript"/>
        </w:rPr>
        <w:t>–</w:t>
      </w:r>
      <w:r w:rsidR="00DC0572" w:rsidRPr="009F378A">
        <w:rPr>
          <w:noProof/>
          <w:color w:val="auto"/>
          <w:vertAlign w:val="superscript"/>
        </w:rPr>
        <w:t>15</w:t>
      </w:r>
      <w:r w:rsidR="00CB352A" w:rsidRPr="009F378A">
        <w:rPr>
          <w:color w:val="auto"/>
        </w:rPr>
        <w:fldChar w:fldCharType="end"/>
      </w:r>
      <w:r w:rsidR="00C55CB8" w:rsidRPr="009F378A">
        <w:rPr>
          <w:color w:val="auto"/>
        </w:rPr>
        <w:t xml:space="preserve">. Carcinogenic </w:t>
      </w:r>
      <w:r w:rsidR="00DF6C05" w:rsidRPr="009F378A">
        <w:rPr>
          <w:color w:val="auto"/>
        </w:rPr>
        <w:t>spheroids</w:t>
      </w:r>
      <w:r w:rsidR="00C55CB8" w:rsidRPr="009F378A">
        <w:rPr>
          <w:color w:val="auto"/>
        </w:rPr>
        <w:t xml:space="preserve">, derived from 3D technology, recreate the morphology and phenotype of </w:t>
      </w:r>
      <w:r w:rsidR="00F5702E" w:rsidRPr="009F378A">
        <w:rPr>
          <w:color w:val="auto"/>
        </w:rPr>
        <w:t xml:space="preserve">relevant </w:t>
      </w:r>
      <w:r w:rsidR="00C55CB8" w:rsidRPr="009F378A">
        <w:rPr>
          <w:color w:val="auto"/>
        </w:rPr>
        <w:t>cell</w:t>
      </w:r>
      <w:r w:rsidR="00F5702E" w:rsidRPr="009F378A">
        <w:rPr>
          <w:color w:val="auto"/>
        </w:rPr>
        <w:t xml:space="preserve"> types, </w:t>
      </w:r>
      <w:r w:rsidR="00C55CB8" w:rsidRPr="009F378A">
        <w:rPr>
          <w:color w:val="auto"/>
        </w:rPr>
        <w:t xml:space="preserve">mimic the </w:t>
      </w:r>
      <w:r w:rsidR="00F5702E" w:rsidRPr="009F378A">
        <w:rPr>
          <w:i/>
          <w:color w:val="auto"/>
        </w:rPr>
        <w:t>in vivo</w:t>
      </w:r>
      <w:r w:rsidR="00F5702E" w:rsidRPr="009F378A">
        <w:rPr>
          <w:color w:val="auto"/>
        </w:rPr>
        <w:t xml:space="preserve"> </w:t>
      </w:r>
      <w:r w:rsidR="00C55CB8" w:rsidRPr="009F378A">
        <w:rPr>
          <w:color w:val="auto"/>
        </w:rPr>
        <w:t>tumor microenvironment</w:t>
      </w:r>
      <w:r w:rsidRPr="009F378A">
        <w:rPr>
          <w:color w:val="auto"/>
        </w:rPr>
        <w:t>,</w:t>
      </w:r>
      <w:r w:rsidR="00F5702E" w:rsidRPr="009F378A">
        <w:rPr>
          <w:color w:val="auto"/>
        </w:rPr>
        <w:t xml:space="preserve"> and model </w:t>
      </w:r>
      <w:r w:rsidR="00C55CB8" w:rsidRPr="009F378A">
        <w:rPr>
          <w:color w:val="auto"/>
        </w:rPr>
        <w:t xml:space="preserve">cell communications and signaling </w:t>
      </w:r>
      <w:r w:rsidR="00C55CB8" w:rsidRPr="009F378A">
        <w:rPr>
          <w:color w:val="auto"/>
        </w:rPr>
        <w:lastRenderedPageBreak/>
        <w:t xml:space="preserve">pathways </w:t>
      </w:r>
      <w:r w:rsidR="00F5702E" w:rsidRPr="009F378A">
        <w:rPr>
          <w:color w:val="auto"/>
        </w:rPr>
        <w:t xml:space="preserve">that are operational </w:t>
      </w:r>
      <w:r w:rsidR="00C55CB8" w:rsidRPr="009F378A">
        <w:rPr>
          <w:color w:val="auto"/>
        </w:rPr>
        <w:t xml:space="preserve">during </w:t>
      </w:r>
      <w:r w:rsidR="00266061" w:rsidRPr="009F378A">
        <w:rPr>
          <w:color w:val="auto"/>
        </w:rPr>
        <w:t>tumo</w:t>
      </w:r>
      <w:r w:rsidR="00C55CB8" w:rsidRPr="009F378A">
        <w:rPr>
          <w:color w:val="auto"/>
        </w:rPr>
        <w:t>r development</w:t>
      </w:r>
      <w:r w:rsidR="00C55CB8" w:rsidRPr="009F378A">
        <w:rPr>
          <w:color w:val="auto"/>
        </w:rPr>
        <w:fldChar w:fldCharType="begin">
          <w:fldData xml:space="preserve">PEVuZE5vdGU+PENpdGU+PEF1dGhvcj5IYW5haGFuPC9BdXRob3I+PFllYXI+MjAxMjwvWWVhcj48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wOS0yMjwvcGFnZXM+PHZvbHVtZT4yMTwvdm9sdW1lPjxu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wMS0xMDwvcGFn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</w:fldData>
        </w:fldChar>
      </w:r>
      <w:r w:rsidR="00DC0572" w:rsidRPr="009F378A">
        <w:rPr>
          <w:color w:val="auto"/>
        </w:rPr>
        <w:instrText xml:space="preserve"> ADDIN EN.CITE </w:instrText>
      </w:r>
      <w:r w:rsidR="00DC0572" w:rsidRPr="009F378A">
        <w:rPr>
          <w:color w:val="auto"/>
        </w:rPr>
        <w:fldChar w:fldCharType="begin">
          <w:fldData xml:space="preserve">PEVuZE5vdGU+PENpdGU+PEF1dGhvcj5IYW5haGFuPC9BdXRob3I+PFllYXI+MjAxMjwvWWVhcj48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wOS0yMjwvcGFnZXM+PHZvbHVtZT4yMTwvdm9sdW1lPjxu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wMS0xMDwvcGFn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</w:fldData>
        </w:fldChar>
      </w:r>
      <w:r w:rsidR="00DC0572" w:rsidRPr="009F378A">
        <w:rPr>
          <w:color w:val="auto"/>
        </w:rPr>
        <w:instrText xml:space="preserve"> ADDIN EN.CITE.DATA </w:instrText>
      </w:r>
      <w:r w:rsidR="00DC0572" w:rsidRPr="009F378A">
        <w:rPr>
          <w:color w:val="auto"/>
        </w:rPr>
      </w:r>
      <w:r w:rsidR="00DC0572" w:rsidRPr="009F378A">
        <w:rPr>
          <w:color w:val="auto"/>
        </w:rPr>
        <w:fldChar w:fldCharType="end"/>
      </w:r>
      <w:r w:rsidR="00C55CB8" w:rsidRPr="009F378A">
        <w:rPr>
          <w:color w:val="auto"/>
        </w:rPr>
      </w:r>
      <w:r w:rsidR="00C55CB8" w:rsidRPr="009F378A">
        <w:rPr>
          <w:color w:val="auto"/>
        </w:rPr>
        <w:fldChar w:fldCharType="separate"/>
      </w:r>
      <w:r w:rsidR="00DC0572" w:rsidRPr="009F378A">
        <w:rPr>
          <w:noProof/>
          <w:color w:val="auto"/>
          <w:vertAlign w:val="superscript"/>
        </w:rPr>
        <w:t>16</w:t>
      </w:r>
      <w:r w:rsidR="007653D5" w:rsidRPr="009F378A">
        <w:rPr>
          <w:noProof/>
          <w:color w:val="auto"/>
          <w:vertAlign w:val="superscript"/>
        </w:rPr>
        <w:t>–</w:t>
      </w:r>
      <w:r w:rsidR="00DC0572" w:rsidRPr="009F378A">
        <w:rPr>
          <w:noProof/>
          <w:color w:val="auto"/>
          <w:vertAlign w:val="superscript"/>
        </w:rPr>
        <w:t>18</w:t>
      </w:r>
      <w:r w:rsidR="00C55CB8" w:rsidRPr="009F378A">
        <w:rPr>
          <w:color w:val="auto"/>
        </w:rPr>
        <w:fldChar w:fldCharType="end"/>
      </w:r>
      <w:r w:rsidR="00C55CB8" w:rsidRPr="009F378A">
        <w:rPr>
          <w:color w:val="auto"/>
        </w:rPr>
        <w:t>. In addition</w:t>
      </w:r>
      <w:r w:rsidRPr="009F378A">
        <w:rPr>
          <w:color w:val="auto"/>
        </w:rPr>
        <w:t>,</w:t>
      </w:r>
      <w:r w:rsidR="00C55CB8" w:rsidRPr="009F378A">
        <w:rPr>
          <w:color w:val="auto"/>
        </w:rPr>
        <w:t xml:space="preserve"> to improv</w:t>
      </w:r>
      <w:r w:rsidR="00F625FB" w:rsidRPr="009F378A">
        <w:rPr>
          <w:color w:val="auto"/>
        </w:rPr>
        <w:t>e</w:t>
      </w:r>
      <w:r w:rsidR="000953E4" w:rsidRPr="009F378A">
        <w:rPr>
          <w:color w:val="auto"/>
        </w:rPr>
        <w:t xml:space="preserve"> </w:t>
      </w:r>
      <w:r w:rsidR="00F625FB" w:rsidRPr="009F378A">
        <w:rPr>
          <w:color w:val="auto"/>
        </w:rPr>
        <w:t>cancer biology</w:t>
      </w:r>
      <w:r w:rsidR="000953E4" w:rsidRPr="009F378A">
        <w:rPr>
          <w:color w:val="auto"/>
        </w:rPr>
        <w:t xml:space="preserve"> </w:t>
      </w:r>
      <w:r w:rsidR="00C55CB8" w:rsidRPr="009F378A">
        <w:rPr>
          <w:color w:val="auto"/>
        </w:rPr>
        <w:t>understand</w:t>
      </w:r>
      <w:r w:rsidR="000953E4" w:rsidRPr="009F378A">
        <w:rPr>
          <w:color w:val="auto"/>
        </w:rPr>
        <w:t>ing</w:t>
      </w:r>
      <w:r w:rsidR="00C55CB8" w:rsidRPr="009F378A">
        <w:rPr>
          <w:color w:val="auto"/>
        </w:rPr>
        <w:t xml:space="preserve">, tumor </w:t>
      </w:r>
      <w:r w:rsidR="00FE3889" w:rsidRPr="009F378A">
        <w:rPr>
          <w:color w:val="auto"/>
        </w:rPr>
        <w:t>spheroids/</w:t>
      </w:r>
      <w:r w:rsidR="00C55CB8" w:rsidRPr="009F378A">
        <w:rPr>
          <w:color w:val="auto"/>
        </w:rPr>
        <w:t>organoids can also be used to identify a potential p</w:t>
      </w:r>
      <w:r w:rsidR="000953E4" w:rsidRPr="009F378A">
        <w:rPr>
          <w:color w:val="auto"/>
        </w:rPr>
        <w:t>atient-specific anti-cancer therapy (personalized)</w:t>
      </w:r>
      <w:r w:rsidR="00C55CB8" w:rsidRPr="009F378A">
        <w:rPr>
          <w:color w:val="auto"/>
        </w:rPr>
        <w:t xml:space="preserve"> and asse</w:t>
      </w:r>
      <w:r w:rsidRPr="009F378A">
        <w:rPr>
          <w:color w:val="auto"/>
        </w:rPr>
        <w:t>s</w:t>
      </w:r>
      <w:r w:rsidR="00C55CB8" w:rsidRPr="009F378A">
        <w:rPr>
          <w:color w:val="auto"/>
        </w:rPr>
        <w:t>s its efficacy, toxicity</w:t>
      </w:r>
      <w:r w:rsidRPr="009F378A">
        <w:rPr>
          <w:color w:val="auto"/>
        </w:rPr>
        <w:t>,</w:t>
      </w:r>
      <w:r w:rsidR="00C55CB8" w:rsidRPr="009F378A">
        <w:rPr>
          <w:color w:val="auto"/>
        </w:rPr>
        <w:t xml:space="preserve"> and long-term effects</w:t>
      </w:r>
      <w:r w:rsidR="00EC53AD" w:rsidRPr="009F378A">
        <w:rPr>
          <w:color w:val="auto"/>
        </w:rPr>
        <w:fldChar w:fldCharType="begin">
          <w:fldData xml:space="preserve">PEVuZE5vdGU+PENpdGU+PEF1dGhvcj5MaW48L0F1dGhvcj48WWVhcj4yMDA4PC9ZZWFyPjxSZWNO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jUwMC01PC9wYWdl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OTIw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</w:fldData>
        </w:fldChar>
      </w:r>
      <w:r w:rsidR="00DC0572" w:rsidRPr="009F378A">
        <w:rPr>
          <w:color w:val="auto"/>
        </w:rPr>
        <w:instrText xml:space="preserve"> ADDIN EN.CITE </w:instrText>
      </w:r>
      <w:r w:rsidR="00DC0572" w:rsidRPr="009F378A">
        <w:rPr>
          <w:color w:val="auto"/>
        </w:rPr>
        <w:fldChar w:fldCharType="begin">
          <w:fldData xml:space="preserve">PEVuZE5vdGU+PENpdGU+PEF1dGhvcj5MaW48L0F1dGhvcj48WWVhcj4yMDA4PC9ZZWFyPjxSZWNO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jUwMC01PC9wYWdl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OTIw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</w:fldData>
        </w:fldChar>
      </w:r>
      <w:r w:rsidR="00DC0572" w:rsidRPr="009F378A">
        <w:rPr>
          <w:color w:val="auto"/>
        </w:rPr>
        <w:instrText xml:space="preserve"> ADDIN EN.CITE.DATA </w:instrText>
      </w:r>
      <w:r w:rsidR="00DC0572" w:rsidRPr="009F378A">
        <w:rPr>
          <w:color w:val="auto"/>
        </w:rPr>
      </w:r>
      <w:r w:rsidR="00DC0572" w:rsidRPr="009F378A">
        <w:rPr>
          <w:color w:val="auto"/>
        </w:rPr>
        <w:fldChar w:fldCharType="end"/>
      </w:r>
      <w:r w:rsidR="00EC53AD" w:rsidRPr="009F378A">
        <w:rPr>
          <w:color w:val="auto"/>
        </w:rPr>
      </w:r>
      <w:r w:rsidR="00EC53AD" w:rsidRPr="009F378A">
        <w:rPr>
          <w:color w:val="auto"/>
        </w:rPr>
        <w:fldChar w:fldCharType="separate"/>
      </w:r>
      <w:r w:rsidR="00DC0572" w:rsidRPr="009F378A">
        <w:rPr>
          <w:noProof/>
          <w:color w:val="auto"/>
          <w:vertAlign w:val="superscript"/>
        </w:rPr>
        <w:t>1</w:t>
      </w:r>
      <w:r w:rsidR="007653D5" w:rsidRPr="009F378A">
        <w:rPr>
          <w:noProof/>
          <w:color w:val="auto"/>
          <w:vertAlign w:val="superscript"/>
        </w:rPr>
        <w:t>9–</w:t>
      </w:r>
      <w:r w:rsidR="00DC0572" w:rsidRPr="009F378A">
        <w:rPr>
          <w:noProof/>
          <w:color w:val="auto"/>
          <w:vertAlign w:val="superscript"/>
        </w:rPr>
        <w:t>22</w:t>
      </w:r>
      <w:r w:rsidR="00EC53AD" w:rsidRPr="009F378A">
        <w:rPr>
          <w:color w:val="auto"/>
        </w:rPr>
        <w:fldChar w:fldCharType="end"/>
      </w:r>
      <w:r w:rsidR="00227A6E" w:rsidRPr="009F378A">
        <w:rPr>
          <w:color w:val="auto"/>
        </w:rPr>
        <w:t>.</w:t>
      </w:r>
      <w:r w:rsidR="00290B8D" w:rsidRPr="009F378A">
        <w:rPr>
          <w:color w:val="auto"/>
        </w:rPr>
        <w:t xml:space="preserve"> S</w:t>
      </w:r>
      <w:r w:rsidR="002E5D30" w:rsidRPr="009F378A">
        <w:rPr>
          <w:color w:val="auto"/>
        </w:rPr>
        <w:t xml:space="preserve">pheroids have opened prominent opportunities </w:t>
      </w:r>
      <w:r w:rsidR="00C86D2C" w:rsidRPr="009F378A">
        <w:rPr>
          <w:color w:val="auto"/>
        </w:rPr>
        <w:t xml:space="preserve">to investigate </w:t>
      </w:r>
      <w:r w:rsidR="002E5D30" w:rsidRPr="009F378A">
        <w:rPr>
          <w:color w:val="auto"/>
        </w:rPr>
        <w:t>pathop</w:t>
      </w:r>
      <w:r w:rsidR="005131FD" w:rsidRPr="009F378A">
        <w:rPr>
          <w:color w:val="auto"/>
        </w:rPr>
        <w:t>hysiology, disease modeling and drug screening because of the</w:t>
      </w:r>
      <w:r w:rsidR="00C86D2C" w:rsidRPr="009F378A">
        <w:rPr>
          <w:color w:val="auto"/>
        </w:rPr>
        <w:t>ir</w:t>
      </w:r>
      <w:r w:rsidR="005131FD" w:rsidRPr="009F378A">
        <w:rPr>
          <w:color w:val="auto"/>
        </w:rPr>
        <w:t xml:space="preserve"> ability to preserve cellular and three-dimensional tissue architecture, the ability to mimic the </w:t>
      </w:r>
      <w:r w:rsidR="005131FD" w:rsidRPr="009F378A">
        <w:rPr>
          <w:i/>
          <w:color w:val="auto"/>
        </w:rPr>
        <w:t>in vivo</w:t>
      </w:r>
      <w:r w:rsidR="005131FD" w:rsidRPr="009F378A">
        <w:rPr>
          <w:color w:val="auto"/>
        </w:rPr>
        <w:t xml:space="preserve"> situation</w:t>
      </w:r>
      <w:r w:rsidRPr="009F378A">
        <w:rPr>
          <w:color w:val="auto"/>
        </w:rPr>
        <w:t>,</w:t>
      </w:r>
      <w:r w:rsidR="00D05CE6" w:rsidRPr="009F378A">
        <w:rPr>
          <w:color w:val="auto"/>
        </w:rPr>
        <w:t xml:space="preserve"> and the cell-cell interactions. However, one must also be aware of the limitations of this system</w:t>
      </w:r>
      <w:r w:rsidRPr="009F378A">
        <w:rPr>
          <w:color w:val="auto"/>
        </w:rPr>
        <w:t>,</w:t>
      </w:r>
      <w:r w:rsidR="00D05CE6" w:rsidRPr="009F378A">
        <w:rPr>
          <w:color w:val="auto"/>
        </w:rPr>
        <w:t xml:space="preserve"> such as</w:t>
      </w:r>
      <w:r w:rsidR="00CF24C8" w:rsidRPr="009F378A">
        <w:rPr>
          <w:color w:val="auto"/>
        </w:rPr>
        <w:t xml:space="preserve"> the lack of</w:t>
      </w:r>
      <w:r w:rsidR="00D05CE6" w:rsidRPr="009F378A">
        <w:rPr>
          <w:color w:val="auto"/>
        </w:rPr>
        <w:t xml:space="preserve"> vascular</w:t>
      </w:r>
      <w:r w:rsidR="00C86D2C" w:rsidRPr="009F378A">
        <w:rPr>
          <w:color w:val="auto"/>
        </w:rPr>
        <w:t>/systemic</w:t>
      </w:r>
      <w:r w:rsidR="00D05CE6" w:rsidRPr="009F378A">
        <w:rPr>
          <w:color w:val="auto"/>
        </w:rPr>
        <w:t xml:space="preserve"> component, func</w:t>
      </w:r>
      <w:r w:rsidR="00CF24C8" w:rsidRPr="009F378A">
        <w:rPr>
          <w:color w:val="auto"/>
        </w:rPr>
        <w:t>tional immune or nervous system</w:t>
      </w:r>
      <w:r w:rsidRPr="009F378A">
        <w:rPr>
          <w:color w:val="auto"/>
        </w:rPr>
        <w:t>,</w:t>
      </w:r>
      <w:r w:rsidR="00C86D2C" w:rsidRPr="009F378A">
        <w:rPr>
          <w:color w:val="auto"/>
        </w:rPr>
        <w:t xml:space="preserve"> and </w:t>
      </w:r>
      <w:r w:rsidR="000A1217" w:rsidRPr="009F378A">
        <w:rPr>
          <w:color w:val="auto"/>
        </w:rPr>
        <w:t xml:space="preserve">the system </w:t>
      </w:r>
      <w:r w:rsidR="00C86D2C" w:rsidRPr="009F378A">
        <w:rPr>
          <w:color w:val="auto"/>
        </w:rPr>
        <w:t>represents a reductionist approach as compared to animal models. Indeed</w:t>
      </w:r>
      <w:r w:rsidR="00C26676" w:rsidRPr="009F378A">
        <w:rPr>
          <w:color w:val="auto"/>
        </w:rPr>
        <w:t>,</w:t>
      </w:r>
      <w:r w:rsidR="00CF24C8" w:rsidRPr="009F378A">
        <w:rPr>
          <w:color w:val="auto"/>
        </w:rPr>
        <w:t xml:space="preserve"> in contrast to animal model</w:t>
      </w:r>
      <w:r w:rsidR="00C86D2C" w:rsidRPr="009F378A">
        <w:rPr>
          <w:color w:val="auto"/>
        </w:rPr>
        <w:t>s</w:t>
      </w:r>
      <w:r w:rsidR="00CF24C8" w:rsidRPr="009F378A">
        <w:rPr>
          <w:color w:val="auto"/>
        </w:rPr>
        <w:t>,</w:t>
      </w:r>
      <w:r w:rsidR="00C26676" w:rsidRPr="009F378A">
        <w:rPr>
          <w:color w:val="auto"/>
        </w:rPr>
        <w:t xml:space="preserve"> 3D structures provide only an approximation of the biology within a human body.</w:t>
      </w:r>
      <w:r w:rsidR="00C26676" w:rsidRPr="009F378A">
        <w:t xml:space="preserve"> Understanding the limitations of the</w:t>
      </w:r>
      <w:r w:rsidR="00627FC6" w:rsidRPr="009F378A">
        <w:t xml:space="preserve"> 3D method </w:t>
      </w:r>
      <w:r w:rsidR="00290B8D" w:rsidRPr="009F378A">
        <w:t xml:space="preserve">may </w:t>
      </w:r>
      <w:r w:rsidR="00C26676" w:rsidRPr="009F378A">
        <w:t>help researchers to design more refined</w:t>
      </w:r>
      <w:r w:rsidR="00491B9A" w:rsidRPr="009F378A">
        <w:t xml:space="preserve"> </w:t>
      </w:r>
      <w:r w:rsidR="00C26676" w:rsidRPr="009F378A">
        <w:t xml:space="preserve">and </w:t>
      </w:r>
      <w:r w:rsidR="00627FC6" w:rsidRPr="009F378A">
        <w:t>valid</w:t>
      </w:r>
      <w:r w:rsidR="00C26676" w:rsidRPr="009F378A">
        <w:t xml:space="preserve"> processes for </w:t>
      </w:r>
      <w:r w:rsidR="00627FC6" w:rsidRPr="009F378A">
        <w:t>producing</w:t>
      </w:r>
      <w:r w:rsidR="00C26676" w:rsidRPr="009F378A">
        <w:t xml:space="preserve"> </w:t>
      </w:r>
      <w:r w:rsidR="00491B9A" w:rsidRPr="009F378A">
        <w:t>spheroids that better represent an organ</w:t>
      </w:r>
      <w:r w:rsidR="00C26676" w:rsidRPr="009F378A">
        <w:t xml:space="preserve"> at a larger scale</w:t>
      </w:r>
      <w:r w:rsidR="00627FC6" w:rsidRPr="009F378A">
        <w:fldChar w:fldCharType="begin">
          <w:fldData xml:space="preserve">PEVuZE5vdGU+PENpdGU+PEF1dGhvcj5Bc2hvazwvQXV0aG9yPjxZZWFyPjIwMjA8L1llYXI+PFJl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ExMjktMTEzNzwvcGFnZXM+PHZvbHVtZT4z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5OTMtMzAwMzwvcGFnZXM+PHZvbHVtZT4yMzM8L3ZvbHVtZT48bnVtYmVyPjQ8L251bWJlcj48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=
</w:fldData>
        </w:fldChar>
      </w:r>
      <w:r w:rsidR="00627FC6" w:rsidRPr="009F378A">
        <w:instrText xml:space="preserve"> ADDIN EN.CITE </w:instrText>
      </w:r>
      <w:r w:rsidR="00627FC6" w:rsidRPr="009F378A">
        <w:fldChar w:fldCharType="begin">
          <w:fldData xml:space="preserve">PEVuZE5vdGU+PENpdGU+PEF1dGhvcj5Bc2hvazwvQXV0aG9yPjxZZWFyPjIwMjA8L1llYXI+PFJl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ExMjktMTEzNzwvcGFnZXM+PHZvbHVtZT4z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5OTMtMzAwMzwvcGFnZXM+PHZvbHVtZT4yMzM8L3ZvbHVtZT48bnVtYmVyPjQ8L251bWJlcj48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=
</w:fldData>
        </w:fldChar>
      </w:r>
      <w:r w:rsidR="00627FC6" w:rsidRPr="009F378A">
        <w:instrText xml:space="preserve"> ADDIN EN.CITE.DATA </w:instrText>
      </w:r>
      <w:r w:rsidR="00627FC6" w:rsidRPr="009F378A">
        <w:fldChar w:fldCharType="end"/>
      </w:r>
      <w:r w:rsidR="00627FC6" w:rsidRPr="009F378A">
        <w:fldChar w:fldCharType="separate"/>
      </w:r>
      <w:r w:rsidR="00627FC6" w:rsidRPr="009F378A">
        <w:rPr>
          <w:noProof/>
          <w:vertAlign w:val="superscript"/>
        </w:rPr>
        <w:t>23</w:t>
      </w:r>
      <w:r w:rsidR="007653D5" w:rsidRPr="009F378A">
        <w:rPr>
          <w:noProof/>
          <w:vertAlign w:val="superscript"/>
        </w:rPr>
        <w:t>–</w:t>
      </w:r>
      <w:r w:rsidR="00627FC6" w:rsidRPr="009F378A">
        <w:rPr>
          <w:noProof/>
          <w:vertAlign w:val="superscript"/>
        </w:rPr>
        <w:t>25</w:t>
      </w:r>
      <w:r w:rsidR="00627FC6" w:rsidRPr="009F378A">
        <w:fldChar w:fldCharType="end"/>
      </w:r>
      <w:r w:rsidR="00627FC6" w:rsidRPr="009F378A">
        <w:t>.</w:t>
      </w:r>
    </w:p>
    <w:p w14:paraId="023A8A9D" w14:textId="77777777" w:rsidR="00593EC4" w:rsidRPr="009F378A" w:rsidRDefault="00593EC4" w:rsidP="00C26676"/>
    <w:p w14:paraId="5EFC853C" w14:textId="2BBC85E9" w:rsidR="00F35B41" w:rsidRPr="009F378A" w:rsidRDefault="00227A6E" w:rsidP="001B1519">
      <w:r w:rsidRPr="009F378A">
        <w:t>Cancer is the leading cause of death worldwide</w:t>
      </w:r>
      <w:r w:rsidR="00121304" w:rsidRPr="009F378A">
        <w:t>,</w:t>
      </w:r>
      <w:r w:rsidRPr="009F378A">
        <w:t xml:space="preserve"> and breast cancer is the most common cancer in women</w:t>
      </w:r>
      <w:r w:rsidRPr="009F378A">
        <w:fldChar w:fldCharType="begin">
          <w:fldData xml:space="preserve">PEVuZE5vdGU+PENpdGU+PEF1dGhvcj5Cb21ib25hdGk8L0F1dGhvcj48WWVhcj4yMDExPC9ZZWFy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zMDctMTc8L3BhZ2VzPjx2b2x1bWU+MjIzPC92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1Mi02MjwvcGFnZXM+PHZvbHVtZT42NDwvdm9sdW1lPjxudW1i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</w:fldData>
        </w:fldChar>
      </w:r>
      <w:r w:rsidR="00627FC6" w:rsidRPr="009F378A">
        <w:instrText xml:space="preserve"> ADDIN EN.CITE </w:instrText>
      </w:r>
      <w:r w:rsidR="00627FC6" w:rsidRPr="009F378A">
        <w:fldChar w:fldCharType="begin">
          <w:fldData xml:space="preserve">PEVuZE5vdGU+PENpdGU+PEF1dGhvcj5Cb21ib25hdGk8L0F1dGhvcj48WWVhcj4yMDExPC9ZZWFy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zMDctMTc8L3BhZ2VzPjx2b2x1bWU+MjIzPC92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1Mi02MjwvcGFnZXM+PHZvbHVtZT42NDwvdm9sdW1lPjxudW1i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</w:fldData>
        </w:fldChar>
      </w:r>
      <w:r w:rsidR="00627FC6" w:rsidRPr="009F378A">
        <w:instrText xml:space="preserve"> ADDIN EN.CITE.DATA </w:instrText>
      </w:r>
      <w:r w:rsidR="00627FC6" w:rsidRPr="009F378A">
        <w:fldChar w:fldCharType="end"/>
      </w:r>
      <w:r w:rsidRPr="009F378A">
        <w:fldChar w:fldCharType="separate"/>
      </w:r>
      <w:r w:rsidR="00627FC6" w:rsidRPr="009F378A">
        <w:rPr>
          <w:noProof/>
          <w:vertAlign w:val="superscript"/>
        </w:rPr>
        <w:t>26</w:t>
      </w:r>
      <w:r w:rsidR="007653D5" w:rsidRPr="009F378A">
        <w:rPr>
          <w:noProof/>
          <w:vertAlign w:val="superscript"/>
        </w:rPr>
        <w:t>–</w:t>
      </w:r>
      <w:r w:rsidR="00627FC6" w:rsidRPr="009F378A">
        <w:rPr>
          <w:noProof/>
          <w:vertAlign w:val="superscript"/>
        </w:rPr>
        <w:t>28</w:t>
      </w:r>
      <w:r w:rsidRPr="009F378A">
        <w:fldChar w:fldCharType="end"/>
      </w:r>
      <w:r w:rsidRPr="009F378A">
        <w:t xml:space="preserve">. </w:t>
      </w:r>
      <w:r w:rsidR="00C80AFF" w:rsidRPr="009F378A">
        <w:t xml:space="preserve">To mimic the complex microenvironment of breast cancer, breast cancer </w:t>
      </w:r>
      <w:r w:rsidR="00FE3889" w:rsidRPr="009F378A">
        <w:t xml:space="preserve">spheroids </w:t>
      </w:r>
      <w:r w:rsidRPr="009F378A">
        <w:t>should be cultured using</w:t>
      </w:r>
      <w:r w:rsidR="00491B9A" w:rsidRPr="009F378A">
        <w:t xml:space="preserve"> cells that</w:t>
      </w:r>
      <w:r w:rsidR="00E078F5" w:rsidRPr="009F378A">
        <w:t xml:space="preserve"> play a prominent role in breast tumors</w:t>
      </w:r>
      <w:r w:rsidR="000A1217" w:rsidRPr="009F378A">
        <w:t>,</w:t>
      </w:r>
      <w:r w:rsidR="00E078F5" w:rsidRPr="009F378A">
        <w:t xml:space="preserve"> i.e.</w:t>
      </w:r>
      <w:r w:rsidR="00121304" w:rsidRPr="009F378A">
        <w:t>,</w:t>
      </w:r>
      <w:r w:rsidR="00C80AFF" w:rsidRPr="009F378A">
        <w:t xml:space="preserve"> </w:t>
      </w:r>
      <w:r w:rsidRPr="009F378A">
        <w:t>epithelial cells, endothelial cells</w:t>
      </w:r>
      <w:r w:rsidR="00491B9A" w:rsidRPr="009F378A">
        <w:t>, fibroblasts</w:t>
      </w:r>
      <w:r w:rsidR="000A1217" w:rsidRPr="009F378A">
        <w:t>,</w:t>
      </w:r>
      <w:r w:rsidRPr="009F378A">
        <w:t xml:space="preserve"> a</w:t>
      </w:r>
      <w:r w:rsidR="000953E4" w:rsidRPr="009F378A">
        <w:t>nd/or immune cells</w:t>
      </w:r>
      <w:r w:rsidR="00C80AFF" w:rsidRPr="009F378A">
        <w:t>.</w:t>
      </w:r>
      <w:r w:rsidR="003C5F54" w:rsidRPr="009F378A">
        <w:t xml:space="preserve"> Moreover, </w:t>
      </w:r>
      <w:r w:rsidR="00322322" w:rsidRPr="009F378A">
        <w:t xml:space="preserve">for a spheroid representing breast cancer, </w:t>
      </w:r>
      <w:r w:rsidR="003C5F54" w:rsidRPr="009F378A">
        <w:t>the expression of female hormone receptors (estrogen/progesterone receptors), ability to conserve the patient tumor histological status, and ability to mimic response to therapy should also be consider</w:t>
      </w:r>
      <w:r w:rsidR="00322322" w:rsidRPr="009F378A">
        <w:t>e</w:t>
      </w:r>
      <w:r w:rsidR="003C5F54" w:rsidRPr="009F378A">
        <w:t>d.</w:t>
      </w:r>
      <w:r w:rsidR="000953E4" w:rsidRPr="009F378A">
        <w:t xml:space="preserve"> </w:t>
      </w:r>
      <w:r w:rsidR="00D53506" w:rsidRPr="009F378A">
        <w:t xml:space="preserve">Studies </w:t>
      </w:r>
      <w:r w:rsidR="00CB223E" w:rsidRPr="009F378A">
        <w:t xml:space="preserve">have shown that </w:t>
      </w:r>
      <w:r w:rsidR="00D53506" w:rsidRPr="009F378A">
        <w:t>3D co-culture system</w:t>
      </w:r>
      <w:r w:rsidR="00C80AFF" w:rsidRPr="009F378A">
        <w:t>s</w:t>
      </w:r>
      <w:r w:rsidR="00D53506" w:rsidRPr="009F378A">
        <w:t xml:space="preserve"> have </w:t>
      </w:r>
      <w:r w:rsidR="00121304" w:rsidRPr="009F378A">
        <w:t xml:space="preserve">a </w:t>
      </w:r>
      <w:r w:rsidR="00CB223E" w:rsidRPr="009F378A">
        <w:t xml:space="preserve">cellular </w:t>
      </w:r>
      <w:r w:rsidRPr="009F378A">
        <w:t>organization</w:t>
      </w:r>
      <w:r w:rsidR="00CB223E" w:rsidRPr="009F378A">
        <w:t xml:space="preserve"> </w:t>
      </w:r>
      <w:proofErr w:type="gramStart"/>
      <w:r w:rsidR="00D53506" w:rsidRPr="009F378A">
        <w:t>similar to</w:t>
      </w:r>
      <w:proofErr w:type="gramEnd"/>
      <w:r w:rsidR="00D53506" w:rsidRPr="009F378A">
        <w:t xml:space="preserve"> </w:t>
      </w:r>
      <w:r w:rsidR="00CB223E" w:rsidRPr="009F378A">
        <w:t xml:space="preserve">that of </w:t>
      </w:r>
      <w:r w:rsidR="00D53506" w:rsidRPr="009F378A">
        <w:t xml:space="preserve">the primary tissue </w:t>
      </w:r>
      <w:r w:rsidR="00D53506" w:rsidRPr="009F378A">
        <w:rPr>
          <w:i/>
        </w:rPr>
        <w:t>in vivo</w:t>
      </w:r>
      <w:r w:rsidR="00CB223E" w:rsidRPr="009F378A">
        <w:t xml:space="preserve">, have the </w:t>
      </w:r>
      <w:r w:rsidR="00D53506" w:rsidRPr="009F378A">
        <w:t xml:space="preserve">capability to </w:t>
      </w:r>
      <w:r w:rsidRPr="009F378A">
        <w:t>react</w:t>
      </w:r>
      <w:r w:rsidR="00D53506" w:rsidRPr="009F378A">
        <w:t xml:space="preserve"> in </w:t>
      </w:r>
      <w:r w:rsidR="00121304" w:rsidRPr="009F378A">
        <w:t>real-</w:t>
      </w:r>
      <w:r w:rsidR="00D53506" w:rsidRPr="009F378A">
        <w:t>time to stimuli</w:t>
      </w:r>
      <w:r w:rsidR="00121304" w:rsidRPr="009F378A">
        <w:t>,</w:t>
      </w:r>
      <w:r w:rsidR="00D53506" w:rsidRPr="009F378A">
        <w:t xml:space="preserve"> a</w:t>
      </w:r>
      <w:r w:rsidR="00CB223E" w:rsidRPr="009F378A">
        <w:t xml:space="preserve">nd have </w:t>
      </w:r>
      <w:r w:rsidRPr="009F378A">
        <w:t>functional androgen receptors</w:t>
      </w:r>
      <w:r w:rsidRPr="009F378A">
        <w:fldChar w:fldCharType="begin">
          <w:fldData xml:space="preserve">PEVuZE5vdGU+PENpdGU+PEF1dGhvcj5Eam9tZWhyaTwvQXV0aG9yPjxZZWFyPjIwMTk8L1llYXI+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MxLTQwPC9wYWdlcz48dm9sdW1lPjIxNjwv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</w:fldData>
        </w:fldChar>
      </w:r>
      <w:r w:rsidR="00627FC6" w:rsidRPr="009F378A">
        <w:instrText xml:space="preserve"> ADDIN EN.CITE </w:instrText>
      </w:r>
      <w:r w:rsidR="00627FC6" w:rsidRPr="009F378A">
        <w:fldChar w:fldCharType="begin">
          <w:fldData xml:space="preserve">PEVuZE5vdGU+PENpdGU+PEF1dGhvcj5Eam9tZWhyaTwvQXV0aG9yPjxZZWFyPjIwMTk8L1llYXI+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MxLTQwPC9wYWdlcz48dm9sdW1lPjIxNjwv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</w:fldData>
        </w:fldChar>
      </w:r>
      <w:r w:rsidR="00627FC6" w:rsidRPr="009F378A">
        <w:instrText xml:space="preserve"> ADDIN EN.CITE.DATA </w:instrText>
      </w:r>
      <w:r w:rsidR="00627FC6" w:rsidRPr="009F378A">
        <w:fldChar w:fldCharType="end"/>
      </w:r>
      <w:r w:rsidRPr="009F378A">
        <w:fldChar w:fldCharType="separate"/>
      </w:r>
      <w:r w:rsidR="00627FC6" w:rsidRPr="009F378A">
        <w:rPr>
          <w:noProof/>
          <w:vertAlign w:val="superscript"/>
        </w:rPr>
        <w:t>29</w:t>
      </w:r>
      <w:r w:rsidR="007653D5" w:rsidRPr="009F378A">
        <w:rPr>
          <w:noProof/>
          <w:vertAlign w:val="superscript"/>
        </w:rPr>
        <w:t>–</w:t>
      </w:r>
      <w:r w:rsidR="00627FC6" w:rsidRPr="009F378A">
        <w:rPr>
          <w:noProof/>
          <w:vertAlign w:val="superscript"/>
        </w:rPr>
        <w:t>32</w:t>
      </w:r>
      <w:r w:rsidRPr="009F378A">
        <w:fldChar w:fldCharType="end"/>
      </w:r>
      <w:r w:rsidR="00CF18A6" w:rsidRPr="009F378A">
        <w:t xml:space="preserve">. </w:t>
      </w:r>
      <w:r w:rsidR="00D53506" w:rsidRPr="009F378A">
        <w:t>Hence</w:t>
      </w:r>
      <w:r w:rsidR="00EF401B" w:rsidRPr="009F378A">
        <w:t>, a similar approach could be useful</w:t>
      </w:r>
      <w:r w:rsidR="00D53506" w:rsidRPr="009F378A">
        <w:t xml:space="preserve"> to mimic a breast tum</w:t>
      </w:r>
      <w:r w:rsidR="00C80AFF" w:rsidRPr="009F378A">
        <w:t>o</w:t>
      </w:r>
      <w:r w:rsidR="00D53506" w:rsidRPr="009F378A">
        <w:t>r</w:t>
      </w:r>
      <w:r w:rsidR="00EF401B" w:rsidRPr="009F378A">
        <w:t xml:space="preserve"> </w:t>
      </w:r>
      <w:r w:rsidR="00EF401B" w:rsidRPr="009F378A">
        <w:rPr>
          <w:i/>
          <w:iCs/>
        </w:rPr>
        <w:t>in vitro</w:t>
      </w:r>
      <w:r w:rsidR="00EF401B" w:rsidRPr="009F378A">
        <w:t>. T</w:t>
      </w:r>
      <w:r w:rsidR="00D53506" w:rsidRPr="009F378A">
        <w:t xml:space="preserve">he purpose of the current </w:t>
      </w:r>
      <w:r w:rsidR="00CF18A6" w:rsidRPr="009F378A">
        <w:t xml:space="preserve">protocol </w:t>
      </w:r>
      <w:r w:rsidR="00C80AFF" w:rsidRPr="009F378A">
        <w:t>i</w:t>
      </w:r>
      <w:r w:rsidR="00CF18A6" w:rsidRPr="009F378A">
        <w:t>s to</w:t>
      </w:r>
      <w:r w:rsidR="00EF401B" w:rsidRPr="009F378A">
        <w:t xml:space="preserve"> establish a new method </w:t>
      </w:r>
      <w:r w:rsidR="00CB223E" w:rsidRPr="009F378A">
        <w:t xml:space="preserve">of </w:t>
      </w:r>
      <w:r w:rsidR="00EF401B" w:rsidRPr="009F378A">
        <w:t>generat</w:t>
      </w:r>
      <w:r w:rsidR="00CB223E" w:rsidRPr="009F378A">
        <w:t xml:space="preserve">ing breast cancer </w:t>
      </w:r>
      <w:r w:rsidR="00FE3889" w:rsidRPr="009F378A">
        <w:t>spheroids</w:t>
      </w:r>
      <w:r w:rsidR="00CB223E" w:rsidRPr="009F378A">
        <w:t xml:space="preserve">. This method utilizes </w:t>
      </w:r>
      <w:r w:rsidR="00322322" w:rsidRPr="009F378A">
        <w:t xml:space="preserve">estrogen </w:t>
      </w:r>
      <w:r w:rsidR="00121304" w:rsidRPr="009F378A">
        <w:t>receptor-</w:t>
      </w:r>
      <w:r w:rsidR="00322322" w:rsidRPr="009F378A">
        <w:t xml:space="preserve">positive </w:t>
      </w:r>
      <w:r w:rsidR="00CB223E" w:rsidRPr="009F378A">
        <w:t xml:space="preserve">MCF-7 cells (an </w:t>
      </w:r>
      <w:r w:rsidR="00CF18A6" w:rsidRPr="009F378A">
        <w:t xml:space="preserve">immortalized </w:t>
      </w:r>
      <w:r w:rsidR="00EF401B" w:rsidRPr="009F378A">
        <w:t xml:space="preserve">human </w:t>
      </w:r>
      <w:r w:rsidR="00CF18A6" w:rsidRPr="009F378A">
        <w:t xml:space="preserve">cell line of epithelial cells) and </w:t>
      </w:r>
      <w:r w:rsidR="00EF401B" w:rsidRPr="009F378A">
        <w:t>vascular endothelial cells (HUVECs) or l</w:t>
      </w:r>
      <w:r w:rsidR="00CF18A6" w:rsidRPr="009F378A">
        <w:t>ymphatic endothelial cells (HM</w:t>
      </w:r>
      <w:r w:rsidR="00EF401B" w:rsidRPr="009F378A">
        <w:t>VEC-</w:t>
      </w:r>
      <w:proofErr w:type="spellStart"/>
      <w:r w:rsidR="00EF401B" w:rsidRPr="009F378A">
        <w:t>DNeo</w:t>
      </w:r>
      <w:proofErr w:type="spellEnd"/>
      <w:r w:rsidR="00EF401B" w:rsidRPr="009F378A">
        <w:t xml:space="preserve">) to create a </w:t>
      </w:r>
      <w:r w:rsidR="00CF18A6" w:rsidRPr="009F378A">
        <w:t>model</w:t>
      </w:r>
      <w:r w:rsidR="00CB223E" w:rsidRPr="009F378A">
        <w:t xml:space="preserve"> </w:t>
      </w:r>
      <w:r w:rsidR="000A1217" w:rsidRPr="009F378A">
        <w:t xml:space="preserve">that </w:t>
      </w:r>
      <w:r w:rsidR="00EF401B" w:rsidRPr="009F378A">
        <w:t>mimics or closely reflects the interactions between these</w:t>
      </w:r>
      <w:r w:rsidR="00CF18A6" w:rsidRPr="009F378A">
        <w:t xml:space="preserve"> cell</w:t>
      </w:r>
      <w:r w:rsidR="004659E5" w:rsidRPr="009F378A">
        <w:t>s with</w:t>
      </w:r>
      <w:r w:rsidR="00CF18A6" w:rsidRPr="009F378A">
        <w:t xml:space="preserve">in </w:t>
      </w:r>
      <w:r w:rsidR="00EF401B" w:rsidRPr="009F378A">
        <w:t>a</w:t>
      </w:r>
      <w:r w:rsidR="004659E5" w:rsidRPr="009F378A">
        <w:t xml:space="preserve"> </w:t>
      </w:r>
      <w:r w:rsidR="00CF18A6" w:rsidRPr="009F378A">
        <w:t>tumor.</w:t>
      </w:r>
      <w:r w:rsidR="00F373E8" w:rsidRPr="009F378A">
        <w:t xml:space="preserve"> Although MCF-7</w:t>
      </w:r>
      <w:r w:rsidR="009E7B36" w:rsidRPr="009F378A">
        <w:t xml:space="preserve"> (</w:t>
      </w:r>
      <w:r w:rsidR="00121304" w:rsidRPr="009F378A">
        <w:t>estrogen-</w:t>
      </w:r>
      <w:r w:rsidR="009E7B36" w:rsidRPr="009F378A">
        <w:t>responsive)</w:t>
      </w:r>
      <w:r w:rsidR="00F373E8" w:rsidRPr="009F378A">
        <w:t xml:space="preserve"> and endothelial cells have been used to develop spheroids in the present study, other cells such as fibroblasts which represent </w:t>
      </w:r>
      <w:r w:rsidR="00E51007" w:rsidRPr="009F378A">
        <w:t>῀</w:t>
      </w:r>
      <w:r w:rsidR="00F373E8" w:rsidRPr="009F378A">
        <w:t>80% of the breast tumor mass</w:t>
      </w:r>
      <w:r w:rsidR="00121304" w:rsidRPr="009F378A">
        <w:t>,</w:t>
      </w:r>
      <w:r w:rsidR="00F373E8" w:rsidRPr="009F378A">
        <w:t xml:space="preserve"> could also be combined in </w:t>
      </w:r>
      <w:r w:rsidR="00121304" w:rsidRPr="009F378A">
        <w:t xml:space="preserve">the </w:t>
      </w:r>
      <w:r w:rsidR="00F373E8" w:rsidRPr="009F378A">
        <w:t>future to better represent and mimic breast tumor.</w:t>
      </w:r>
    </w:p>
    <w:p w14:paraId="730B281A" w14:textId="01C92CEA" w:rsidR="00227A6E" w:rsidRPr="009F378A" w:rsidRDefault="00227A6E" w:rsidP="001B1519"/>
    <w:p w14:paraId="59385A92" w14:textId="4DBF41A8" w:rsidR="004A40EE" w:rsidRPr="009F378A" w:rsidRDefault="00CF18A6" w:rsidP="00714A05">
      <w:r w:rsidRPr="009F378A">
        <w:rPr>
          <w:color w:val="auto"/>
        </w:rPr>
        <w:t xml:space="preserve">There are several methods to form </w:t>
      </w:r>
      <w:r w:rsidR="00FE3889" w:rsidRPr="009F378A">
        <w:rPr>
          <w:color w:val="auto"/>
        </w:rPr>
        <w:t>spheroid</w:t>
      </w:r>
      <w:r w:rsidRPr="009F378A">
        <w:rPr>
          <w:color w:val="auto"/>
        </w:rPr>
        <w:t>s</w:t>
      </w:r>
      <w:r w:rsidR="00121304" w:rsidRPr="009F378A">
        <w:rPr>
          <w:color w:val="auto"/>
        </w:rPr>
        <w:t>,</w:t>
      </w:r>
      <w:r w:rsidRPr="009F378A">
        <w:rPr>
          <w:color w:val="auto"/>
        </w:rPr>
        <w:t xml:space="preserve"> such </w:t>
      </w:r>
      <w:r w:rsidR="00E51007" w:rsidRPr="009F378A">
        <w:rPr>
          <w:color w:val="auto"/>
        </w:rPr>
        <w:t>as</w:t>
      </w:r>
      <w:r w:rsidR="00E5229C" w:rsidRPr="009F378A">
        <w:rPr>
          <w:color w:val="auto"/>
        </w:rPr>
        <w:t xml:space="preserve">: 1) the </w:t>
      </w:r>
      <w:r w:rsidRPr="009F378A">
        <w:rPr>
          <w:color w:val="auto"/>
        </w:rPr>
        <w:t xml:space="preserve">hanging droplet </w:t>
      </w:r>
      <w:r w:rsidR="00E5229C" w:rsidRPr="009F378A">
        <w:rPr>
          <w:color w:val="auto"/>
        </w:rPr>
        <w:t xml:space="preserve">method that employs </w:t>
      </w:r>
      <w:r w:rsidRPr="009F378A">
        <w:rPr>
          <w:color w:val="auto"/>
        </w:rPr>
        <w:t>gravity</w:t>
      </w:r>
      <w:r w:rsidRPr="009F378A">
        <w:rPr>
          <w:color w:val="auto"/>
        </w:rPr>
        <w:fldChar w:fldCharType="begin">
          <w:fldData xml:space="preserve">PEVuZE5vdGU+PENpdGU+PEF1dGhvcj5Gb3R5PC9BdXRob3I+PFllYXI+MjAxMTwvWWVhcj48UmVj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UxPC9udW1iZXI+PGVkaXRpb24+MjAxMS8wNS8xOTwvZWRpdGlvbj48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Gb3R5PC9BdXRob3I+PFllYXI+MjAxMTwvWWVhcj48UmVj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UxPC9udW1iZXI+PGVkaXRpb24+MjAxMS8wNS8xOTwvZWRpdGlvbj48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Pr="009F378A">
        <w:rPr>
          <w:color w:val="auto"/>
        </w:rPr>
      </w:r>
      <w:r w:rsidRPr="009F378A">
        <w:rPr>
          <w:color w:val="auto"/>
        </w:rPr>
        <w:fldChar w:fldCharType="separate"/>
      </w:r>
      <w:r w:rsidR="00627FC6" w:rsidRPr="009F378A">
        <w:rPr>
          <w:noProof/>
          <w:color w:val="auto"/>
          <w:vertAlign w:val="superscript"/>
        </w:rPr>
        <w:t>33,34</w:t>
      </w:r>
      <w:r w:rsidRPr="009F378A">
        <w:rPr>
          <w:color w:val="auto"/>
        </w:rPr>
        <w:fldChar w:fldCharType="end"/>
      </w:r>
      <w:r w:rsidR="00121304" w:rsidRPr="009F378A">
        <w:rPr>
          <w:color w:val="auto"/>
        </w:rPr>
        <w:t>;</w:t>
      </w:r>
      <w:r w:rsidR="00E5229C" w:rsidRPr="009F378A">
        <w:rPr>
          <w:color w:val="auto"/>
        </w:rPr>
        <w:t xml:space="preserve"> 2) the </w:t>
      </w:r>
      <w:r w:rsidRPr="009F378A">
        <w:rPr>
          <w:color w:val="auto"/>
        </w:rPr>
        <w:t xml:space="preserve">magnetic levitation </w:t>
      </w:r>
      <w:r w:rsidR="00E5229C" w:rsidRPr="009F378A">
        <w:rPr>
          <w:color w:val="auto"/>
        </w:rPr>
        <w:t xml:space="preserve">method that uses </w:t>
      </w:r>
      <w:r w:rsidRPr="009F378A">
        <w:rPr>
          <w:color w:val="auto"/>
        </w:rPr>
        <w:t>magnetic nanoparticles exposed to an external magnet</w:t>
      </w:r>
      <w:r w:rsidRPr="009F378A">
        <w:rPr>
          <w:color w:val="auto"/>
        </w:rPr>
        <w:fldChar w:fldCharType="begin">
          <w:fldData xml:space="preserve">PEVuZE5vdGU+PENpdGU+PEF1dGhvcj5Uw7xya2VyPC9BdXRob3I+PFllYXI+MjAxODwvWWVhcj48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Uw7xya2VyPC9BdXRob3I+PFllYXI+MjAxODwvWWVhcj48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Pr="009F378A">
        <w:rPr>
          <w:color w:val="auto"/>
        </w:rPr>
      </w:r>
      <w:r w:rsidRPr="009F378A">
        <w:rPr>
          <w:color w:val="auto"/>
        </w:rPr>
        <w:fldChar w:fldCharType="separate"/>
      </w:r>
      <w:r w:rsidR="00627FC6" w:rsidRPr="009F378A">
        <w:rPr>
          <w:noProof/>
          <w:color w:val="auto"/>
          <w:vertAlign w:val="superscript"/>
        </w:rPr>
        <w:t>35</w:t>
      </w:r>
      <w:r w:rsidRPr="009F378A">
        <w:rPr>
          <w:color w:val="auto"/>
        </w:rPr>
        <w:fldChar w:fldCharType="end"/>
      </w:r>
      <w:r w:rsidR="00121304" w:rsidRPr="009F378A">
        <w:rPr>
          <w:color w:val="auto"/>
        </w:rPr>
        <w:t xml:space="preserve">, </w:t>
      </w:r>
      <w:r w:rsidRPr="009F378A">
        <w:rPr>
          <w:color w:val="auto"/>
        </w:rPr>
        <w:t xml:space="preserve">and </w:t>
      </w:r>
      <w:r w:rsidR="00E5229C" w:rsidRPr="009F378A">
        <w:rPr>
          <w:color w:val="auto"/>
        </w:rPr>
        <w:t xml:space="preserve">3) the </w:t>
      </w:r>
      <w:r w:rsidRPr="009F378A">
        <w:rPr>
          <w:color w:val="auto"/>
        </w:rPr>
        <w:t>spheroid microplate</w:t>
      </w:r>
      <w:r w:rsidR="00E5229C" w:rsidRPr="009F378A">
        <w:rPr>
          <w:color w:val="auto"/>
        </w:rPr>
        <w:t xml:space="preserve"> method</w:t>
      </w:r>
      <w:r w:rsidRPr="009F378A">
        <w:rPr>
          <w:color w:val="auto"/>
        </w:rPr>
        <w:t xml:space="preserve"> </w:t>
      </w:r>
      <w:r w:rsidR="00E5229C" w:rsidRPr="009F378A">
        <w:rPr>
          <w:color w:val="auto"/>
        </w:rPr>
        <w:t xml:space="preserve">that is performed by </w:t>
      </w:r>
      <w:r w:rsidR="004659E5" w:rsidRPr="009F378A">
        <w:rPr>
          <w:color w:val="auto"/>
        </w:rPr>
        <w:t xml:space="preserve">seeding </w:t>
      </w:r>
      <w:r w:rsidRPr="009F378A">
        <w:rPr>
          <w:color w:val="auto"/>
        </w:rPr>
        <w:t>cell</w:t>
      </w:r>
      <w:r w:rsidR="004659E5" w:rsidRPr="009F378A">
        <w:rPr>
          <w:color w:val="auto"/>
        </w:rPr>
        <w:t>s</w:t>
      </w:r>
      <w:r w:rsidRPr="009F378A">
        <w:rPr>
          <w:color w:val="auto"/>
        </w:rPr>
        <w:t xml:space="preserve"> on low-a</w:t>
      </w:r>
      <w:r w:rsidR="0001329A" w:rsidRPr="009F378A">
        <w:rPr>
          <w:color w:val="auto"/>
        </w:rPr>
        <w:t xml:space="preserve">ttachment </w:t>
      </w:r>
      <w:r w:rsidR="004659E5" w:rsidRPr="009F378A">
        <w:rPr>
          <w:color w:val="auto"/>
        </w:rPr>
        <w:t>plates</w:t>
      </w:r>
      <w:r w:rsidRPr="009F378A">
        <w:rPr>
          <w:color w:val="auto"/>
        </w:rPr>
        <w:fldChar w:fldCharType="begin">
          <w:fldData xml:space="preserve">PEVuZE5vdGU+PENpdGU+PEF1dGhvcj5Gcm9laGxpY2g8L0F1dGhvcj48WWVhcj4yMDE2PC9ZZWFy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Gcm9laGxpY2g8L0F1dGhvcj48WWVhcj4yMDE2PC9ZZWFy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Pr="009F378A">
        <w:rPr>
          <w:color w:val="auto"/>
        </w:rPr>
      </w:r>
      <w:r w:rsidRPr="009F378A">
        <w:rPr>
          <w:color w:val="auto"/>
        </w:rPr>
        <w:fldChar w:fldCharType="separate"/>
      </w:r>
      <w:r w:rsidR="00627FC6" w:rsidRPr="009F378A">
        <w:rPr>
          <w:noProof/>
          <w:color w:val="auto"/>
          <w:vertAlign w:val="superscript"/>
        </w:rPr>
        <w:t>36,37</w:t>
      </w:r>
      <w:r w:rsidRPr="009F378A">
        <w:rPr>
          <w:color w:val="auto"/>
        </w:rPr>
        <w:fldChar w:fldCharType="end"/>
      </w:r>
      <w:r w:rsidRPr="009F378A">
        <w:rPr>
          <w:color w:val="auto"/>
        </w:rPr>
        <w:t xml:space="preserve">. </w:t>
      </w:r>
      <w:proofErr w:type="gramStart"/>
      <w:r w:rsidR="0001329A" w:rsidRPr="009F378A">
        <w:rPr>
          <w:color w:val="auto"/>
        </w:rPr>
        <w:t>O</w:t>
      </w:r>
      <w:r w:rsidRPr="009F378A">
        <w:rPr>
          <w:color w:val="auto"/>
        </w:rPr>
        <w:t xml:space="preserve">n the basis </w:t>
      </w:r>
      <w:r w:rsidR="004659E5" w:rsidRPr="009F378A">
        <w:rPr>
          <w:color w:val="auto"/>
        </w:rPr>
        <w:t>of</w:t>
      </w:r>
      <w:proofErr w:type="gramEnd"/>
      <w:r w:rsidR="004659E5" w:rsidRPr="009F378A">
        <w:rPr>
          <w:color w:val="auto"/>
        </w:rPr>
        <w:t xml:space="preserve"> </w:t>
      </w:r>
      <w:r w:rsidR="00E51007" w:rsidRPr="009F378A">
        <w:rPr>
          <w:color w:val="auto"/>
        </w:rPr>
        <w:t xml:space="preserve">the </w:t>
      </w:r>
      <w:r w:rsidR="0001329A" w:rsidRPr="009F378A">
        <w:rPr>
          <w:color w:val="auto"/>
        </w:rPr>
        <w:t>existing methods, which</w:t>
      </w:r>
      <w:r w:rsidRPr="009F378A">
        <w:rPr>
          <w:color w:val="auto"/>
        </w:rPr>
        <w:t xml:space="preserve"> use only one cell type</w:t>
      </w:r>
      <w:r w:rsidR="0001329A" w:rsidRPr="009F378A">
        <w:rPr>
          <w:color w:val="auto"/>
        </w:rPr>
        <w:t>, the present protocol has been optimized using epithelial and endothelial cells</w:t>
      </w:r>
      <w:r w:rsidRPr="009F378A">
        <w:rPr>
          <w:color w:val="auto"/>
        </w:rPr>
        <w:t xml:space="preserve"> to better mimic the growth conditions of breast cancer</w:t>
      </w:r>
      <w:r w:rsidR="00E5229C" w:rsidRPr="009F378A">
        <w:rPr>
          <w:color w:val="auto"/>
        </w:rPr>
        <w:t xml:space="preserve"> tumors</w:t>
      </w:r>
      <w:r w:rsidRPr="009F378A">
        <w:rPr>
          <w:color w:val="auto"/>
        </w:rPr>
        <w:t xml:space="preserve"> </w:t>
      </w:r>
      <w:r w:rsidRPr="009F378A">
        <w:rPr>
          <w:i/>
          <w:color w:val="auto"/>
        </w:rPr>
        <w:t>in vivo</w:t>
      </w:r>
      <w:r w:rsidRPr="009F378A">
        <w:rPr>
          <w:color w:val="auto"/>
        </w:rPr>
        <w:fldChar w:fldCharType="begin">
          <w:fldData xml:space="preserve">PEVuZE5vdGU+PENpdGU+PEF1dGhvcj5LYXVzaGlrPC9BdXRob3I+PFllYXI+MjAxODwvWWVhcj48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IwNDktMjA1ODwvcGFnZXM+PHZvbHVtZT4xMzY8L3ZvbHVtZT48bnVtYmVyPjEw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==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LYXVzaGlrPC9BdXRob3I+PFllYXI+MjAxODwvWWVhcj48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IwNDktMjA1ODwvcGFnZXM+PHZvbHVtZT4xMzY8L3ZvbHVtZT48bnVtYmVyPjEw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==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Pr="009F378A">
        <w:rPr>
          <w:color w:val="auto"/>
        </w:rPr>
      </w:r>
      <w:r w:rsidRPr="009F378A">
        <w:rPr>
          <w:color w:val="auto"/>
        </w:rPr>
        <w:fldChar w:fldCharType="separate"/>
      </w:r>
      <w:r w:rsidR="00627FC6" w:rsidRPr="009F378A">
        <w:rPr>
          <w:noProof/>
          <w:color w:val="auto"/>
          <w:vertAlign w:val="superscript"/>
        </w:rPr>
        <w:t>38</w:t>
      </w:r>
      <w:r w:rsidR="007653D5" w:rsidRPr="009F378A">
        <w:rPr>
          <w:noProof/>
          <w:color w:val="auto"/>
          <w:vertAlign w:val="superscript"/>
        </w:rPr>
        <w:t>–</w:t>
      </w:r>
      <w:r w:rsidR="00627FC6" w:rsidRPr="009F378A">
        <w:rPr>
          <w:noProof/>
          <w:color w:val="auto"/>
          <w:vertAlign w:val="superscript"/>
        </w:rPr>
        <w:t>41</w:t>
      </w:r>
      <w:r w:rsidRPr="009F378A">
        <w:rPr>
          <w:color w:val="auto"/>
        </w:rPr>
        <w:fldChar w:fldCharType="end"/>
      </w:r>
      <w:r w:rsidRPr="009F378A">
        <w:rPr>
          <w:color w:val="auto"/>
        </w:rPr>
        <w:t xml:space="preserve">. </w:t>
      </w:r>
      <w:r w:rsidR="00F625FB" w:rsidRPr="009F378A">
        <w:rPr>
          <w:color w:val="auto"/>
        </w:rPr>
        <w:t xml:space="preserve">This </w:t>
      </w:r>
      <w:r w:rsidR="00E5229C" w:rsidRPr="009F378A">
        <w:rPr>
          <w:color w:val="auto"/>
        </w:rPr>
        <w:t xml:space="preserve">method </w:t>
      </w:r>
      <w:r w:rsidRPr="009F378A">
        <w:rPr>
          <w:color w:val="auto"/>
        </w:rPr>
        <w:t xml:space="preserve">can be easily achieved in the laboratory at </w:t>
      </w:r>
      <w:r w:rsidR="00121304" w:rsidRPr="009F378A">
        <w:rPr>
          <w:color w:val="auto"/>
        </w:rPr>
        <w:t xml:space="preserve">a </w:t>
      </w:r>
      <w:r w:rsidRPr="009F378A">
        <w:rPr>
          <w:color w:val="auto"/>
        </w:rPr>
        <w:t>low cost and with minimal equipment requirements.</w:t>
      </w:r>
      <w:r w:rsidR="00745AFC" w:rsidRPr="009F378A">
        <w:rPr>
          <w:color w:val="auto"/>
        </w:rPr>
        <w:t xml:space="preserve"> </w:t>
      </w:r>
      <w:r w:rsidR="000100FA" w:rsidRPr="009F378A">
        <w:rPr>
          <w:color w:val="auto"/>
        </w:rPr>
        <w:t xml:space="preserve">Based on </w:t>
      </w:r>
      <w:r w:rsidR="00A37C09" w:rsidRPr="009F378A">
        <w:rPr>
          <w:color w:val="auto"/>
        </w:rPr>
        <w:t>the</w:t>
      </w:r>
      <w:r w:rsidR="00597C86" w:rsidRPr="009F378A">
        <w:rPr>
          <w:color w:val="auto"/>
        </w:rPr>
        <w:t xml:space="preserve"> </w:t>
      </w:r>
      <w:r w:rsidR="000100FA" w:rsidRPr="009F378A">
        <w:rPr>
          <w:color w:val="auto"/>
        </w:rPr>
        <w:t>need/goals</w:t>
      </w:r>
      <w:r w:rsidR="00A37C09" w:rsidRPr="009F378A">
        <w:rPr>
          <w:color w:val="auto"/>
        </w:rPr>
        <w:t xml:space="preserve"> of the lab</w:t>
      </w:r>
      <w:r w:rsidR="00121304" w:rsidRPr="009F378A">
        <w:rPr>
          <w:color w:val="auto"/>
        </w:rPr>
        <w:t>,</w:t>
      </w:r>
      <w:r w:rsidR="000100FA" w:rsidRPr="009F378A">
        <w:rPr>
          <w:color w:val="auto"/>
        </w:rPr>
        <w:t xml:space="preserve"> </w:t>
      </w:r>
      <w:r w:rsidR="00714A05" w:rsidRPr="009F378A">
        <w:t>different approaches</w:t>
      </w:r>
      <w:r w:rsidR="00A37C09" w:rsidRPr="009F378A">
        <w:t xml:space="preserve"> were used</w:t>
      </w:r>
      <w:r w:rsidR="000100FA" w:rsidRPr="009F378A">
        <w:t xml:space="preserve"> to </w:t>
      </w:r>
      <w:r w:rsidR="00F709C1" w:rsidRPr="009F378A">
        <w:t xml:space="preserve">form </w:t>
      </w:r>
      <w:r w:rsidR="00FE3889" w:rsidRPr="009F378A">
        <w:t xml:space="preserve">spheroids </w:t>
      </w:r>
      <w:r w:rsidR="00F709C1" w:rsidRPr="009F378A">
        <w:t xml:space="preserve">and </w:t>
      </w:r>
      <w:r w:rsidR="000100FA" w:rsidRPr="009F378A">
        <w:t xml:space="preserve">gain relevant </w:t>
      </w:r>
      <w:r w:rsidR="00F709C1" w:rsidRPr="009F378A">
        <w:t xml:space="preserve">cellular </w:t>
      </w:r>
      <w:r w:rsidR="000100FA" w:rsidRPr="009F378A">
        <w:t>material from the</w:t>
      </w:r>
      <w:r w:rsidR="00F709C1" w:rsidRPr="009F378A">
        <w:t>se</w:t>
      </w:r>
      <w:r w:rsidR="000100FA" w:rsidRPr="009F378A">
        <w:t xml:space="preserve"> </w:t>
      </w:r>
      <w:r w:rsidR="00FE3889" w:rsidRPr="009F378A">
        <w:t>spheroids</w:t>
      </w:r>
      <w:r w:rsidR="000100FA" w:rsidRPr="009F378A">
        <w:t>.</w:t>
      </w:r>
      <w:r w:rsidR="00714A05" w:rsidRPr="009F378A">
        <w:t xml:space="preserve"> </w:t>
      </w:r>
      <w:r w:rsidR="000100FA" w:rsidRPr="009F378A">
        <w:t>In this context, f</w:t>
      </w:r>
      <w:r w:rsidR="00714A05" w:rsidRPr="009F378A">
        <w:t>or DNA, RNA</w:t>
      </w:r>
      <w:r w:rsidR="00E51007" w:rsidRPr="009F378A">
        <w:t>,</w:t>
      </w:r>
      <w:r w:rsidR="00714A05" w:rsidRPr="009F378A">
        <w:t xml:space="preserve"> or protein analysis, the 3D </w:t>
      </w:r>
      <w:r w:rsidR="00FE3889" w:rsidRPr="009F378A">
        <w:t>spheroids</w:t>
      </w:r>
      <w:r w:rsidR="00E5229C" w:rsidRPr="009F378A">
        <w:t xml:space="preserve"> are</w:t>
      </w:r>
      <w:r w:rsidR="00714A05" w:rsidRPr="009F378A">
        <w:t xml:space="preserve"> produced by co-culturing endothelial and epithelial cells with the hanging drop method. However, for functional studies</w:t>
      </w:r>
      <w:r w:rsidR="00E5229C" w:rsidRPr="009F378A">
        <w:t>, for example</w:t>
      </w:r>
      <w:r w:rsidR="00121304" w:rsidRPr="009F378A">
        <w:t>,</w:t>
      </w:r>
      <w:r w:rsidR="00E5229C" w:rsidRPr="009F378A">
        <w:t xml:space="preserve"> to </w:t>
      </w:r>
      <w:r w:rsidR="00714A05" w:rsidRPr="009F378A">
        <w:t>monitor</w:t>
      </w:r>
      <w:r w:rsidR="00E5229C" w:rsidRPr="009F378A">
        <w:t xml:space="preserve"> </w:t>
      </w:r>
      <w:r w:rsidR="00714A05" w:rsidRPr="009F378A">
        <w:t xml:space="preserve">cell growth after short </w:t>
      </w:r>
      <w:r w:rsidR="00653CEC" w:rsidRPr="009F378A">
        <w:t>interfering</w:t>
      </w:r>
      <w:r w:rsidR="00714A05" w:rsidRPr="009F378A">
        <w:t xml:space="preserve"> (siR</w:t>
      </w:r>
      <w:r w:rsidR="000100FA" w:rsidRPr="009F378A">
        <w:t xml:space="preserve">NA) transfection and/or hormone </w:t>
      </w:r>
      <w:r w:rsidR="00714A05" w:rsidRPr="009F378A">
        <w:t xml:space="preserve">treatment, the </w:t>
      </w:r>
      <w:r w:rsidR="00FE3889" w:rsidRPr="009F378A">
        <w:t>spheroids</w:t>
      </w:r>
      <w:r w:rsidR="00714A05" w:rsidRPr="009F378A">
        <w:t xml:space="preserve"> </w:t>
      </w:r>
      <w:r w:rsidR="00E5229C" w:rsidRPr="009F378A">
        <w:t>are</w:t>
      </w:r>
      <w:r w:rsidR="00714A05" w:rsidRPr="009F378A">
        <w:t xml:space="preserve"> generated using </w:t>
      </w:r>
      <w:r w:rsidR="00653CEC" w:rsidRPr="009F378A">
        <w:t>96</w:t>
      </w:r>
      <w:r w:rsidR="00714A05" w:rsidRPr="009F378A">
        <w:t>U-bottom plates.</w:t>
      </w:r>
    </w:p>
    <w:p w14:paraId="0E2CC03F" w14:textId="77777777" w:rsidR="00FE51D7" w:rsidRPr="009F378A" w:rsidRDefault="00FE51D7" w:rsidP="00714A05">
      <w:pPr>
        <w:rPr>
          <w:color w:val="auto"/>
        </w:rPr>
      </w:pPr>
    </w:p>
    <w:p w14:paraId="6C71E166" w14:textId="501C494B" w:rsidR="00635030" w:rsidRPr="009F378A" w:rsidRDefault="00CF18A6" w:rsidP="001B1519">
      <w:pPr>
        <w:rPr>
          <w:color w:val="808080"/>
        </w:rPr>
      </w:pPr>
      <w:r w:rsidRPr="009F378A">
        <w:rPr>
          <w:color w:val="auto"/>
        </w:rPr>
        <w:t>The purpose of this technical protoc</w:t>
      </w:r>
      <w:r w:rsidR="008A3222" w:rsidRPr="009F378A">
        <w:rPr>
          <w:color w:val="auto"/>
        </w:rPr>
        <w:t xml:space="preserve">ol is </w:t>
      </w:r>
      <w:r w:rsidR="00E5229C" w:rsidRPr="009F378A">
        <w:rPr>
          <w:color w:val="auto"/>
        </w:rPr>
        <w:t xml:space="preserve">to provide </w:t>
      </w:r>
      <w:r w:rsidR="008A3222" w:rsidRPr="009F378A">
        <w:rPr>
          <w:color w:val="auto"/>
        </w:rPr>
        <w:t xml:space="preserve">a detailed step-by-step description for </w:t>
      </w:r>
      <w:r w:rsidR="00E5229C" w:rsidRPr="009F378A">
        <w:rPr>
          <w:color w:val="auto"/>
        </w:rPr>
        <w:t xml:space="preserve">1) </w:t>
      </w:r>
      <w:r w:rsidR="008A3222" w:rsidRPr="009F378A">
        <w:rPr>
          <w:color w:val="auto"/>
        </w:rPr>
        <w:t>form</w:t>
      </w:r>
      <w:r w:rsidR="00E5229C" w:rsidRPr="009F378A">
        <w:rPr>
          <w:color w:val="auto"/>
        </w:rPr>
        <w:t xml:space="preserve">ing breast cancer </w:t>
      </w:r>
      <w:r w:rsidRPr="009F378A">
        <w:rPr>
          <w:color w:val="auto"/>
        </w:rPr>
        <w:t xml:space="preserve">multicellular-type </w:t>
      </w:r>
      <w:r w:rsidR="00FE3889" w:rsidRPr="009F378A">
        <w:t>spheroids</w:t>
      </w:r>
      <w:r w:rsidR="00121304" w:rsidRPr="009F378A">
        <w:rPr>
          <w:color w:val="auto"/>
        </w:rPr>
        <w:t xml:space="preserve">, </w:t>
      </w:r>
      <w:r w:rsidR="00E5229C" w:rsidRPr="009F378A">
        <w:rPr>
          <w:color w:val="auto"/>
        </w:rPr>
        <w:t xml:space="preserve">2) </w:t>
      </w:r>
      <w:r w:rsidRPr="009F378A">
        <w:rPr>
          <w:color w:val="auto"/>
        </w:rPr>
        <w:t>prepar</w:t>
      </w:r>
      <w:r w:rsidR="00E5229C" w:rsidRPr="009F378A">
        <w:rPr>
          <w:color w:val="auto"/>
        </w:rPr>
        <w:t>ing</w:t>
      </w:r>
      <w:r w:rsidRPr="009F378A">
        <w:rPr>
          <w:color w:val="auto"/>
        </w:rPr>
        <w:t xml:space="preserve"> samples for histological staining</w:t>
      </w:r>
      <w:r w:rsidR="00121304" w:rsidRPr="009F378A">
        <w:rPr>
          <w:color w:val="auto"/>
        </w:rPr>
        <w:t xml:space="preserve">, </w:t>
      </w:r>
      <w:r w:rsidRPr="009F378A">
        <w:rPr>
          <w:color w:val="auto"/>
        </w:rPr>
        <w:t xml:space="preserve">and </w:t>
      </w:r>
      <w:r w:rsidR="00E5229C" w:rsidRPr="009F378A">
        <w:rPr>
          <w:color w:val="auto"/>
        </w:rPr>
        <w:t xml:space="preserve">3) </w:t>
      </w:r>
      <w:r w:rsidRPr="009F378A">
        <w:rPr>
          <w:color w:val="auto"/>
        </w:rPr>
        <w:t>collection of cells for extraction of RNA, DNA</w:t>
      </w:r>
      <w:r w:rsidR="00121304" w:rsidRPr="009F378A">
        <w:rPr>
          <w:color w:val="auto"/>
        </w:rPr>
        <w:t>,</w:t>
      </w:r>
      <w:r w:rsidRPr="009F378A">
        <w:rPr>
          <w:color w:val="auto"/>
        </w:rPr>
        <w:t xml:space="preserve"> and proteins. </w:t>
      </w:r>
      <w:r w:rsidR="00F709C1" w:rsidRPr="009F378A">
        <w:rPr>
          <w:color w:val="auto"/>
        </w:rPr>
        <w:t xml:space="preserve">Both </w:t>
      </w:r>
      <w:r w:rsidR="00E5229C" w:rsidRPr="009F378A">
        <w:rPr>
          <w:color w:val="auto"/>
        </w:rPr>
        <w:t xml:space="preserve">the </w:t>
      </w:r>
      <w:r w:rsidR="00F709C1" w:rsidRPr="009F378A">
        <w:rPr>
          <w:color w:val="auto"/>
        </w:rPr>
        <w:t>inexpensive hanging d</w:t>
      </w:r>
      <w:r w:rsidR="00834E60" w:rsidRPr="009F378A">
        <w:rPr>
          <w:color w:val="auto"/>
        </w:rPr>
        <w:t xml:space="preserve">rop method and the </w:t>
      </w:r>
      <w:r w:rsidR="00E5229C" w:rsidRPr="009F378A">
        <w:rPr>
          <w:color w:val="auto"/>
        </w:rPr>
        <w:t>more expensive</w:t>
      </w:r>
      <w:r w:rsidR="00F709C1" w:rsidRPr="009F378A">
        <w:rPr>
          <w:color w:val="auto"/>
        </w:rPr>
        <w:t xml:space="preserve"> U-bottom plates </w:t>
      </w:r>
      <w:r w:rsidR="00E5229C" w:rsidRPr="009F378A">
        <w:rPr>
          <w:color w:val="auto"/>
        </w:rPr>
        <w:t>are</w:t>
      </w:r>
      <w:r w:rsidR="00F709C1" w:rsidRPr="009F378A">
        <w:rPr>
          <w:color w:val="auto"/>
        </w:rPr>
        <w:t xml:space="preserve"> used to form </w:t>
      </w:r>
      <w:r w:rsidR="00FE3889" w:rsidRPr="009F378A">
        <w:t>spheroids</w:t>
      </w:r>
      <w:r w:rsidR="00F709C1" w:rsidRPr="009F378A">
        <w:rPr>
          <w:color w:val="auto"/>
        </w:rPr>
        <w:t>.</w:t>
      </w:r>
      <w:r w:rsidR="00E5229C" w:rsidRPr="009F378A">
        <w:rPr>
          <w:color w:val="auto"/>
        </w:rPr>
        <w:t xml:space="preserve"> Here</w:t>
      </w:r>
      <w:r w:rsidR="00290B8D" w:rsidRPr="009F378A">
        <w:rPr>
          <w:color w:val="auto"/>
        </w:rPr>
        <w:t xml:space="preserve">, </w:t>
      </w:r>
      <w:r w:rsidR="00E5229C" w:rsidRPr="009F378A">
        <w:rPr>
          <w:color w:val="auto"/>
        </w:rPr>
        <w:t xml:space="preserve">a </w:t>
      </w:r>
      <w:r w:rsidR="00F709C1" w:rsidRPr="009F378A">
        <w:rPr>
          <w:color w:val="auto"/>
        </w:rPr>
        <w:t xml:space="preserve">protocol for preparing (fixing) </w:t>
      </w:r>
      <w:r w:rsidR="00FE3889" w:rsidRPr="009F378A">
        <w:t>spheroids</w:t>
      </w:r>
      <w:r w:rsidR="00FE3889" w:rsidRPr="009F378A" w:rsidDel="00FE3889">
        <w:rPr>
          <w:color w:val="auto"/>
        </w:rPr>
        <w:t xml:space="preserve"> </w:t>
      </w:r>
      <w:r w:rsidR="00F709C1" w:rsidRPr="009F378A">
        <w:rPr>
          <w:color w:val="auto"/>
        </w:rPr>
        <w:t xml:space="preserve">for </w:t>
      </w:r>
      <w:r w:rsidRPr="009F378A">
        <w:rPr>
          <w:color w:val="auto"/>
        </w:rPr>
        <w:t>section</w:t>
      </w:r>
      <w:r w:rsidR="00F709C1" w:rsidRPr="009F378A">
        <w:rPr>
          <w:color w:val="auto"/>
        </w:rPr>
        <w:t>ing</w:t>
      </w:r>
      <w:r w:rsidRPr="009F378A">
        <w:rPr>
          <w:color w:val="auto"/>
        </w:rPr>
        <w:t xml:space="preserve"> and </w:t>
      </w:r>
      <w:r w:rsidR="00F709C1" w:rsidRPr="009F378A">
        <w:rPr>
          <w:color w:val="auto"/>
        </w:rPr>
        <w:t>subsequent immuno</w:t>
      </w:r>
      <w:r w:rsidRPr="009F378A">
        <w:rPr>
          <w:color w:val="auto"/>
        </w:rPr>
        <w:t xml:space="preserve">staining with </w:t>
      </w:r>
      <w:r w:rsidR="00F709C1" w:rsidRPr="009F378A">
        <w:rPr>
          <w:color w:val="auto"/>
        </w:rPr>
        <w:t xml:space="preserve">markers </w:t>
      </w:r>
      <w:r w:rsidR="00515878" w:rsidRPr="009F378A">
        <w:rPr>
          <w:color w:val="auto"/>
        </w:rPr>
        <w:t xml:space="preserve">to assess </w:t>
      </w:r>
      <w:r w:rsidR="00F709C1" w:rsidRPr="009F378A">
        <w:rPr>
          <w:color w:val="auto"/>
        </w:rPr>
        <w:t>cell proliferation</w:t>
      </w:r>
      <w:r w:rsidR="00515878" w:rsidRPr="009F378A">
        <w:rPr>
          <w:color w:val="auto"/>
        </w:rPr>
        <w:t xml:space="preserve">, </w:t>
      </w:r>
      <w:r w:rsidR="00F709C1" w:rsidRPr="009F378A">
        <w:rPr>
          <w:color w:val="auto"/>
        </w:rPr>
        <w:t>apoptosis</w:t>
      </w:r>
      <w:r w:rsidR="00121304" w:rsidRPr="009F378A">
        <w:rPr>
          <w:color w:val="auto"/>
        </w:rPr>
        <w:t>,</w:t>
      </w:r>
      <w:r w:rsidR="00F709C1" w:rsidRPr="009F378A">
        <w:rPr>
          <w:color w:val="auto"/>
        </w:rPr>
        <w:t xml:space="preserve"> </w:t>
      </w:r>
      <w:r w:rsidR="00834E60" w:rsidRPr="009F378A">
        <w:rPr>
          <w:color w:val="auto"/>
        </w:rPr>
        <w:t xml:space="preserve">and </w:t>
      </w:r>
      <w:r w:rsidR="00515878" w:rsidRPr="009F378A">
        <w:rPr>
          <w:color w:val="auto"/>
        </w:rPr>
        <w:t xml:space="preserve">distribution of </w:t>
      </w:r>
      <w:r w:rsidR="00834E60" w:rsidRPr="009F378A">
        <w:rPr>
          <w:color w:val="auto"/>
        </w:rPr>
        <w:t xml:space="preserve">epithelial </w:t>
      </w:r>
      <w:r w:rsidR="00515878" w:rsidRPr="009F378A">
        <w:rPr>
          <w:color w:val="auto"/>
        </w:rPr>
        <w:t>and</w:t>
      </w:r>
      <w:r w:rsidR="00834E60" w:rsidRPr="009F378A">
        <w:rPr>
          <w:color w:val="auto"/>
        </w:rPr>
        <w:t xml:space="preserve"> endothelial cell</w:t>
      </w:r>
      <w:r w:rsidR="00515878" w:rsidRPr="009F378A">
        <w:rPr>
          <w:color w:val="auto"/>
        </w:rPr>
        <w:t xml:space="preserve">s </w:t>
      </w:r>
      <w:r w:rsidR="00834E60" w:rsidRPr="009F378A">
        <w:rPr>
          <w:color w:val="auto"/>
        </w:rPr>
        <w:t>within a</w:t>
      </w:r>
      <w:r w:rsidR="00FE3889" w:rsidRPr="009F378A">
        <w:rPr>
          <w:color w:val="auto"/>
        </w:rPr>
        <w:t xml:space="preserve"> </w:t>
      </w:r>
      <w:r w:rsidR="00FE3889" w:rsidRPr="009F378A">
        <w:t>spheroid</w:t>
      </w:r>
      <w:r w:rsidR="00290B8D" w:rsidRPr="009F378A">
        <w:t xml:space="preserve"> is provided</w:t>
      </w:r>
      <w:r w:rsidRPr="009F378A">
        <w:rPr>
          <w:color w:val="auto"/>
        </w:rPr>
        <w:t>.</w:t>
      </w:r>
      <w:r w:rsidR="00834E60" w:rsidRPr="009F378A">
        <w:rPr>
          <w:color w:val="auto"/>
        </w:rPr>
        <w:t xml:space="preserve"> Additionally, </w:t>
      </w:r>
      <w:r w:rsidR="00FE3889" w:rsidRPr="009F378A">
        <w:rPr>
          <w:color w:val="auto"/>
        </w:rPr>
        <w:t>t</w:t>
      </w:r>
      <w:r w:rsidR="00F625FB" w:rsidRPr="009F378A">
        <w:rPr>
          <w:color w:val="auto"/>
        </w:rPr>
        <w:t xml:space="preserve">his </w:t>
      </w:r>
      <w:r w:rsidRPr="009F378A">
        <w:rPr>
          <w:color w:val="auto"/>
        </w:rPr>
        <w:t>protocol show</w:t>
      </w:r>
      <w:r w:rsidR="00834E60" w:rsidRPr="009F378A">
        <w:rPr>
          <w:color w:val="auto"/>
        </w:rPr>
        <w:t>s a complete step</w:t>
      </w:r>
      <w:r w:rsidR="00515878" w:rsidRPr="009F378A">
        <w:rPr>
          <w:color w:val="auto"/>
        </w:rPr>
        <w:t>-</w:t>
      </w:r>
      <w:r w:rsidR="00834E60" w:rsidRPr="009F378A">
        <w:rPr>
          <w:color w:val="auto"/>
        </w:rPr>
        <w:t>by</w:t>
      </w:r>
      <w:r w:rsidR="00515878" w:rsidRPr="009F378A">
        <w:rPr>
          <w:color w:val="auto"/>
        </w:rPr>
        <w:t>-</w:t>
      </w:r>
      <w:r w:rsidRPr="009F378A">
        <w:rPr>
          <w:color w:val="auto"/>
        </w:rPr>
        <w:t>step ana</w:t>
      </w:r>
      <w:r w:rsidR="000953E4" w:rsidRPr="009F378A">
        <w:rPr>
          <w:color w:val="auto"/>
        </w:rPr>
        <w:t>lysis of histological data using</w:t>
      </w:r>
      <w:r w:rsidR="004659E5" w:rsidRPr="009F378A">
        <w:rPr>
          <w:color w:val="auto"/>
        </w:rPr>
        <w:t xml:space="preserve"> </w:t>
      </w:r>
      <w:r w:rsidRPr="009F378A">
        <w:rPr>
          <w:color w:val="auto"/>
        </w:rPr>
        <w:t>ImageJ</w:t>
      </w:r>
      <w:r w:rsidR="000953E4" w:rsidRPr="009F378A">
        <w:rPr>
          <w:color w:val="auto"/>
        </w:rPr>
        <w:t xml:space="preserve"> software</w:t>
      </w:r>
      <w:r w:rsidRPr="009F378A">
        <w:rPr>
          <w:color w:val="auto"/>
        </w:rPr>
        <w:t>. Interpretation of biological data varies depending on the type of experiment and the antibodies</w:t>
      </w:r>
      <w:r w:rsidR="004E01AA" w:rsidRPr="009F378A">
        <w:rPr>
          <w:color w:val="auto"/>
        </w:rPr>
        <w:t xml:space="preserve"> used</w:t>
      </w:r>
      <w:r w:rsidRPr="009F378A">
        <w:rPr>
          <w:color w:val="auto"/>
        </w:rPr>
        <w:t>.</w:t>
      </w:r>
      <w:r w:rsidR="00834E60" w:rsidRPr="009F378A">
        <w:rPr>
          <w:color w:val="auto"/>
        </w:rPr>
        <w:t xml:space="preserve"> Sectioning of fixed </w:t>
      </w:r>
      <w:r w:rsidR="00F90FF3" w:rsidRPr="009F378A">
        <w:t>spheroids</w:t>
      </w:r>
      <w:r w:rsidR="00834E60" w:rsidRPr="009F378A">
        <w:rPr>
          <w:color w:val="auto"/>
        </w:rPr>
        <w:t xml:space="preserve"> and subsequent staining of the sections was performed by a routine pathology lab</w:t>
      </w:r>
      <w:r w:rsidR="00070A1F" w:rsidRPr="009F378A">
        <w:rPr>
          <w:color w:val="auto"/>
        </w:rPr>
        <w:t xml:space="preserve"> (</w:t>
      </w:r>
      <w:proofErr w:type="spellStart"/>
      <w:r w:rsidR="00070A1F" w:rsidRPr="009F378A">
        <w:rPr>
          <w:color w:val="auto"/>
        </w:rPr>
        <w:t>Sophistolab</w:t>
      </w:r>
      <w:proofErr w:type="spellEnd"/>
      <w:r w:rsidR="00070A1F" w:rsidRPr="009F378A">
        <w:rPr>
          <w:color w:val="auto"/>
        </w:rPr>
        <w:t>: info@sophistolab.ch)</w:t>
      </w:r>
      <w:r w:rsidR="00834E60" w:rsidRPr="009F378A">
        <w:rPr>
          <w:color w:val="auto"/>
        </w:rPr>
        <w:t xml:space="preserve"> </w:t>
      </w:r>
    </w:p>
    <w:p w14:paraId="67E0F924" w14:textId="77777777" w:rsidR="00635030" w:rsidRPr="009F378A" w:rsidRDefault="00635030" w:rsidP="001B1519">
      <w:pPr>
        <w:rPr>
          <w:color w:val="808080"/>
        </w:rPr>
      </w:pPr>
    </w:p>
    <w:p w14:paraId="3CC2DA48" w14:textId="3D46A85E" w:rsidR="006305D7" w:rsidRPr="009F378A" w:rsidRDefault="006305D7" w:rsidP="001B1519">
      <w:bookmarkStart w:id="0" w:name="_Hlk75800793"/>
      <w:r w:rsidRPr="009F378A">
        <w:rPr>
          <w:b/>
        </w:rPr>
        <w:t>PROTOCOL:</w:t>
      </w:r>
    </w:p>
    <w:p w14:paraId="336DD0BA" w14:textId="77777777" w:rsidR="00F35B41" w:rsidRPr="009F378A" w:rsidRDefault="00F35B41" w:rsidP="001B1519">
      <w:pPr>
        <w:rPr>
          <w:color w:val="808080" w:themeColor="background1" w:themeShade="80"/>
        </w:rPr>
      </w:pPr>
    </w:p>
    <w:p w14:paraId="1A3CCDD5" w14:textId="5AB5EBEC" w:rsidR="00376C5D" w:rsidRPr="009F378A" w:rsidRDefault="00376C5D" w:rsidP="0036610B">
      <w:pPr>
        <w:pStyle w:val="ListParagraph"/>
        <w:numPr>
          <w:ilvl w:val="0"/>
          <w:numId w:val="1"/>
        </w:numPr>
        <w:ind w:left="0" w:firstLine="0"/>
        <w:rPr>
          <w:b/>
          <w:bCs/>
          <w:color w:val="auto"/>
        </w:rPr>
      </w:pPr>
      <w:r w:rsidRPr="009F378A">
        <w:rPr>
          <w:b/>
          <w:bCs/>
          <w:color w:val="auto"/>
        </w:rPr>
        <w:t xml:space="preserve">Cell </w:t>
      </w:r>
      <w:r w:rsidR="00E51007" w:rsidRPr="009F378A">
        <w:rPr>
          <w:b/>
          <w:bCs/>
          <w:color w:val="auto"/>
        </w:rPr>
        <w:t>c</w:t>
      </w:r>
      <w:r w:rsidR="00366F80" w:rsidRPr="009F378A">
        <w:rPr>
          <w:b/>
          <w:bCs/>
          <w:color w:val="auto"/>
        </w:rPr>
        <w:t>ulture</w:t>
      </w:r>
    </w:p>
    <w:p w14:paraId="4CE09007" w14:textId="77777777" w:rsidR="007653D5" w:rsidRPr="009F378A" w:rsidRDefault="007653D5" w:rsidP="000211C8">
      <w:pPr>
        <w:rPr>
          <w:b/>
          <w:bCs/>
          <w:color w:val="auto"/>
        </w:rPr>
      </w:pPr>
    </w:p>
    <w:p w14:paraId="29B11768" w14:textId="68BD0304" w:rsidR="00366F80" w:rsidRPr="009F378A" w:rsidRDefault="009A1854" w:rsidP="000211C8">
      <w:pPr>
        <w:rPr>
          <w:color w:val="auto"/>
        </w:rPr>
      </w:pPr>
      <w:r w:rsidRPr="009F378A">
        <w:rPr>
          <w:bCs/>
          <w:color w:val="auto"/>
        </w:rPr>
        <w:t>NOTE</w:t>
      </w:r>
      <w:r w:rsidR="00366F80" w:rsidRPr="009F378A">
        <w:rPr>
          <w:bCs/>
          <w:color w:val="auto"/>
        </w:rPr>
        <w:t>:</w:t>
      </w:r>
      <w:r w:rsidR="00366F80" w:rsidRPr="009F378A">
        <w:rPr>
          <w:color w:val="auto"/>
        </w:rPr>
        <w:t xml:space="preserve"> </w:t>
      </w:r>
      <w:r w:rsidR="00121304" w:rsidRPr="009F378A">
        <w:rPr>
          <w:color w:val="auto"/>
        </w:rPr>
        <w:t>Conduct c</w:t>
      </w:r>
      <w:r w:rsidR="00366F80" w:rsidRPr="009F378A">
        <w:rPr>
          <w:color w:val="auto"/>
        </w:rPr>
        <w:t>ell handling under sterile conditions.</w:t>
      </w:r>
    </w:p>
    <w:p w14:paraId="09DBBF03" w14:textId="77777777" w:rsidR="00376C5D" w:rsidRPr="009F378A" w:rsidRDefault="00376C5D" w:rsidP="000211C8">
      <w:pPr>
        <w:rPr>
          <w:color w:val="auto"/>
        </w:rPr>
      </w:pPr>
    </w:p>
    <w:p w14:paraId="4E3B7B7B" w14:textId="6D7B741D" w:rsidR="00282225" w:rsidRPr="009F378A" w:rsidRDefault="00282225" w:rsidP="0036610B">
      <w:pPr>
        <w:pStyle w:val="ListParagraph"/>
        <w:numPr>
          <w:ilvl w:val="1"/>
          <w:numId w:val="3"/>
        </w:numPr>
        <w:ind w:left="0" w:firstLine="0"/>
        <w:rPr>
          <w:color w:val="auto"/>
        </w:rPr>
      </w:pPr>
      <w:r w:rsidRPr="009F378A">
        <w:t>Human Umbilical Vein Endothelial Cells (</w:t>
      </w:r>
      <w:r w:rsidRPr="009F378A">
        <w:rPr>
          <w:color w:val="auto"/>
        </w:rPr>
        <w:t>HUVEC</w:t>
      </w:r>
      <w:r w:rsidR="00262BE0" w:rsidRPr="009F378A">
        <w:rPr>
          <w:color w:val="auto"/>
        </w:rPr>
        <w:t>s</w:t>
      </w:r>
      <w:r w:rsidRPr="009F378A">
        <w:rPr>
          <w:color w:val="auto"/>
        </w:rPr>
        <w:t>)</w:t>
      </w:r>
      <w:r w:rsidR="00366F80" w:rsidRPr="009F378A">
        <w:t xml:space="preserve"> </w:t>
      </w:r>
      <w:r w:rsidR="00366F80" w:rsidRPr="009F378A">
        <w:rPr>
          <w:color w:val="auto"/>
        </w:rPr>
        <w:t>subculture</w:t>
      </w:r>
    </w:p>
    <w:p w14:paraId="342278FE" w14:textId="77777777" w:rsidR="00F35B41" w:rsidRPr="009F378A" w:rsidRDefault="00F35B41" w:rsidP="000211C8">
      <w:pPr>
        <w:rPr>
          <w:b/>
          <w:bCs/>
          <w:color w:val="auto"/>
        </w:rPr>
      </w:pPr>
    </w:p>
    <w:p w14:paraId="5AFCE9A9" w14:textId="2E599349" w:rsidR="00B04C8D" w:rsidRPr="009F378A" w:rsidRDefault="00282225" w:rsidP="0036610B">
      <w:pPr>
        <w:pStyle w:val="ListParagraph"/>
        <w:numPr>
          <w:ilvl w:val="3"/>
          <w:numId w:val="4"/>
        </w:numPr>
        <w:ind w:left="0" w:firstLine="0"/>
      </w:pPr>
      <w:r w:rsidRPr="009F378A">
        <w:rPr>
          <w:color w:val="auto"/>
        </w:rPr>
        <w:t xml:space="preserve">Coat </w:t>
      </w:r>
      <w:r w:rsidR="00366F80" w:rsidRPr="009F378A">
        <w:rPr>
          <w:color w:val="auto"/>
        </w:rPr>
        <w:t>75</w:t>
      </w:r>
      <w:r w:rsidRPr="009F378A">
        <w:t xml:space="preserve"> </w:t>
      </w:r>
      <w:r w:rsidR="00366F80" w:rsidRPr="009F378A">
        <w:t>c</w:t>
      </w:r>
      <w:r w:rsidR="00366F80" w:rsidRPr="009F378A">
        <w:rPr>
          <w:color w:val="auto"/>
        </w:rPr>
        <w:t>m</w:t>
      </w:r>
      <w:r w:rsidR="00366F80" w:rsidRPr="009F378A">
        <w:rPr>
          <w:color w:val="auto"/>
          <w:vertAlign w:val="superscript"/>
        </w:rPr>
        <w:t>2</w:t>
      </w:r>
      <w:r w:rsidR="00366F80" w:rsidRPr="009F378A">
        <w:t xml:space="preserve"> flasks with c</w:t>
      </w:r>
      <w:r w:rsidRPr="009F378A">
        <w:t>ollagen</w:t>
      </w:r>
      <w:r w:rsidR="00A15581" w:rsidRPr="009F378A">
        <w:t xml:space="preserve"> (</w:t>
      </w:r>
      <w:r w:rsidR="00597C86" w:rsidRPr="009F378A">
        <w:t xml:space="preserve">5 </w:t>
      </w:r>
      <w:proofErr w:type="spellStart"/>
      <w:r w:rsidR="00597C86" w:rsidRPr="009F378A">
        <w:t>μg</w:t>
      </w:r>
      <w:proofErr w:type="spellEnd"/>
      <w:r w:rsidR="00597C86" w:rsidRPr="009F378A">
        <w:t>/cm</w:t>
      </w:r>
      <w:r w:rsidR="00597C86" w:rsidRPr="009F378A">
        <w:rPr>
          <w:vertAlign w:val="superscript"/>
        </w:rPr>
        <w:t>2</w:t>
      </w:r>
      <w:r w:rsidR="00A15581" w:rsidRPr="009F378A">
        <w:t>)</w:t>
      </w:r>
      <w:r w:rsidRPr="009F378A">
        <w:t xml:space="preserve"> (rat-tail) overnight</w:t>
      </w:r>
      <w:r w:rsidR="00366F80" w:rsidRPr="009F378A">
        <w:t xml:space="preserve"> (ON)</w:t>
      </w:r>
      <w:r w:rsidR="0025404B" w:rsidRPr="009F378A">
        <w:t xml:space="preserve"> at</w:t>
      </w:r>
      <w:r w:rsidRPr="009F378A">
        <w:t xml:space="preserve"> </w:t>
      </w:r>
      <w:r w:rsidR="00366F80" w:rsidRPr="009F378A">
        <w:t>room temperature (RT)</w:t>
      </w:r>
      <w:r w:rsidR="00A15581" w:rsidRPr="009F378A">
        <w:t>:</w:t>
      </w:r>
      <w:r w:rsidR="00731C81" w:rsidRPr="009F378A">
        <w:t xml:space="preserve"> </w:t>
      </w:r>
      <w:r w:rsidRPr="009F378A">
        <w:t>or 2</w:t>
      </w:r>
      <w:r w:rsidR="00121304" w:rsidRPr="009F378A">
        <w:t>–</w:t>
      </w:r>
      <w:r w:rsidRPr="009F378A">
        <w:t>3</w:t>
      </w:r>
      <w:r w:rsidR="006A11E2" w:rsidRPr="009F378A">
        <w:t xml:space="preserve"> </w:t>
      </w:r>
      <w:r w:rsidRPr="009F378A">
        <w:t>h at 37</w:t>
      </w:r>
      <w:r w:rsidR="00366F80" w:rsidRPr="009F378A">
        <w:t xml:space="preserve"> </w:t>
      </w:r>
      <w:r w:rsidRPr="009F378A">
        <w:t>°C</w:t>
      </w:r>
      <w:r w:rsidR="00132B0E" w:rsidRPr="009F378A">
        <w:t>,</w:t>
      </w:r>
      <w:r w:rsidR="0025404B" w:rsidRPr="009F378A">
        <w:t xml:space="preserve"> </w:t>
      </w:r>
      <w:r w:rsidR="00597C86" w:rsidRPr="009F378A">
        <w:t>rinse</w:t>
      </w:r>
      <w:r w:rsidR="0025404B" w:rsidRPr="009F378A">
        <w:t xml:space="preserve"> with water</w:t>
      </w:r>
      <w:r w:rsidR="00E51007" w:rsidRPr="009F378A">
        <w:t>,</w:t>
      </w:r>
      <w:r w:rsidR="00132B0E" w:rsidRPr="009F378A">
        <w:t xml:space="preserve"> and </w:t>
      </w:r>
      <w:r w:rsidR="00597C86" w:rsidRPr="009F378A">
        <w:t>allow</w:t>
      </w:r>
      <w:r w:rsidR="00132B0E" w:rsidRPr="009F378A">
        <w:t xml:space="preserve"> </w:t>
      </w:r>
      <w:r w:rsidR="00923F83" w:rsidRPr="009F378A">
        <w:t xml:space="preserve">the flask </w:t>
      </w:r>
      <w:r w:rsidR="00597C86" w:rsidRPr="009F378A">
        <w:t xml:space="preserve">to </w:t>
      </w:r>
      <w:r w:rsidR="00923F83" w:rsidRPr="009F378A">
        <w:t>dry.</w:t>
      </w:r>
    </w:p>
    <w:p w14:paraId="2B7B8D6D" w14:textId="68C89477" w:rsidR="007653D5" w:rsidRPr="009F378A" w:rsidRDefault="007653D5" w:rsidP="000211C8">
      <w:pPr>
        <w:pStyle w:val="ListParagraph"/>
        <w:ind w:left="0"/>
      </w:pPr>
    </w:p>
    <w:p w14:paraId="339CD947" w14:textId="0B078258" w:rsidR="00B02206" w:rsidRPr="009F378A" w:rsidRDefault="0025404B" w:rsidP="0036610B">
      <w:pPr>
        <w:pStyle w:val="ListParagraph"/>
        <w:numPr>
          <w:ilvl w:val="3"/>
          <w:numId w:val="4"/>
        </w:numPr>
        <w:ind w:left="0" w:firstLine="0"/>
        <w:rPr>
          <w:color w:val="auto"/>
        </w:rPr>
      </w:pPr>
      <w:r w:rsidRPr="009F378A">
        <w:t>Grow HUVEC</w:t>
      </w:r>
      <w:r w:rsidR="00262BE0" w:rsidRPr="009F378A">
        <w:t>s</w:t>
      </w:r>
      <w:r w:rsidRPr="009F378A">
        <w:t xml:space="preserve"> in </w:t>
      </w:r>
      <w:r w:rsidR="00366F80" w:rsidRPr="009F378A">
        <w:t>growth medi</w:t>
      </w:r>
      <w:r w:rsidR="00A307FE" w:rsidRPr="009F378A">
        <w:t>um</w:t>
      </w:r>
      <w:r w:rsidR="00366F80" w:rsidRPr="009F378A">
        <w:t xml:space="preserve"> (</w:t>
      </w:r>
      <w:r w:rsidRPr="009F378A">
        <w:t>EBM-2</w:t>
      </w:r>
      <w:r w:rsidR="00515878" w:rsidRPr="009F378A">
        <w:t xml:space="preserve">, </w:t>
      </w:r>
      <w:r w:rsidRPr="009F378A">
        <w:t>Endothelial Basal Medium-</w:t>
      </w:r>
      <w:r w:rsidR="00262BE0" w:rsidRPr="009F378A">
        <w:t xml:space="preserve">2) supplemented with </w:t>
      </w:r>
      <w:r w:rsidR="009F378A" w:rsidRPr="009F378A">
        <w:t>a commercial glutamine supplement</w:t>
      </w:r>
      <w:r w:rsidR="009F378A" w:rsidRPr="009F378A">
        <w:t xml:space="preserve"> </w:t>
      </w:r>
      <w:r w:rsidR="00597C86" w:rsidRPr="009F378A">
        <w:t>(1x</w:t>
      </w:r>
      <w:r w:rsidR="00121304" w:rsidRPr="009F378A">
        <w:t xml:space="preserve"> = </w:t>
      </w:r>
      <w:r w:rsidR="009A058A" w:rsidRPr="009F378A">
        <w:t>2 mM</w:t>
      </w:r>
      <w:r w:rsidR="00597C86" w:rsidRPr="009F378A">
        <w:t>)</w:t>
      </w:r>
      <w:r w:rsidRPr="009F378A">
        <w:t>, antibiotic-antimycotic</w:t>
      </w:r>
      <w:r w:rsidR="00515878" w:rsidRPr="009F378A">
        <w:t xml:space="preserve"> solution</w:t>
      </w:r>
      <w:r w:rsidR="006010D1" w:rsidRPr="009F378A">
        <w:t xml:space="preserve"> </w:t>
      </w:r>
      <w:r w:rsidR="00597C86" w:rsidRPr="009F378A">
        <w:t xml:space="preserve">(AA; 100 µg/mL </w:t>
      </w:r>
      <w:r w:rsidR="00CB61D3" w:rsidRPr="009F378A">
        <w:t xml:space="preserve">of </w:t>
      </w:r>
      <w:r w:rsidR="00597C86" w:rsidRPr="009F378A">
        <w:t xml:space="preserve">streptomycin, 100 µg/mL </w:t>
      </w:r>
      <w:r w:rsidR="00CB61D3" w:rsidRPr="009F378A">
        <w:t xml:space="preserve">of </w:t>
      </w:r>
      <w:r w:rsidR="00597C86" w:rsidRPr="009F378A">
        <w:t xml:space="preserve">penicillin and 0.025 µg/mL </w:t>
      </w:r>
      <w:r w:rsidR="00CB61D3" w:rsidRPr="009F378A">
        <w:t xml:space="preserve">of </w:t>
      </w:r>
      <w:r w:rsidR="00597C86" w:rsidRPr="009F378A">
        <w:t>amphotericin B)</w:t>
      </w:r>
      <w:r w:rsidRPr="009F378A">
        <w:t>, LSGS</w:t>
      </w:r>
      <w:r w:rsidR="00A70C2B" w:rsidRPr="009F378A">
        <w:t xml:space="preserve"> (2% v/v FCS, 1 µg/</w:t>
      </w:r>
      <w:r w:rsidR="00CB61D3" w:rsidRPr="009F378A">
        <w:t xml:space="preserve">mL of </w:t>
      </w:r>
      <w:r w:rsidR="00A70C2B" w:rsidRPr="009F378A">
        <w:t>hydrocortisone, 10 ng/</w:t>
      </w:r>
      <w:r w:rsidR="00CB61D3" w:rsidRPr="009F378A">
        <w:t xml:space="preserve">mL of </w:t>
      </w:r>
      <w:r w:rsidR="00A70C2B" w:rsidRPr="009F378A">
        <w:t>human Epidermal Growth Factor, 3</w:t>
      </w:r>
      <w:r w:rsidR="00121304" w:rsidRPr="009F378A">
        <w:t xml:space="preserve"> </w:t>
      </w:r>
      <w:r w:rsidR="00A70C2B" w:rsidRPr="009F378A">
        <w:t>ng/</w:t>
      </w:r>
      <w:r w:rsidR="00121304" w:rsidRPr="009F378A">
        <w:t xml:space="preserve">mL </w:t>
      </w:r>
      <w:r w:rsidR="00CB61D3" w:rsidRPr="009F378A">
        <w:t xml:space="preserve">of </w:t>
      </w:r>
      <w:r w:rsidR="00A70C2B" w:rsidRPr="009F378A">
        <w:t>human basic Fibroblast Growth Factor, 10 µg/</w:t>
      </w:r>
      <w:r w:rsidR="00121304" w:rsidRPr="009F378A">
        <w:t xml:space="preserve">mL </w:t>
      </w:r>
      <w:r w:rsidR="00CB61D3" w:rsidRPr="009F378A">
        <w:t xml:space="preserve">of </w:t>
      </w:r>
      <w:r w:rsidR="00A70C2B" w:rsidRPr="009F378A">
        <w:t>heparin)</w:t>
      </w:r>
      <w:r w:rsidRPr="009F378A">
        <w:t xml:space="preserve"> and 10% F</w:t>
      </w:r>
      <w:r w:rsidR="00597C86" w:rsidRPr="009F378A">
        <w:t>C</w:t>
      </w:r>
      <w:r w:rsidRPr="009F378A">
        <w:t>S</w:t>
      </w:r>
      <w:r w:rsidR="00597C86" w:rsidRPr="009F378A">
        <w:t xml:space="preserve"> (Fetal Calf Serum)</w:t>
      </w:r>
      <w:r w:rsidR="00515878" w:rsidRPr="009F378A">
        <w:t xml:space="preserve"> </w:t>
      </w:r>
      <w:r w:rsidR="00132B0E" w:rsidRPr="009F378A">
        <w:t>under standard tiss</w:t>
      </w:r>
      <w:r w:rsidR="001360E7" w:rsidRPr="009F378A">
        <w:t>ue culture conditions (37 °C, 5</w:t>
      </w:r>
      <w:r w:rsidR="00132B0E" w:rsidRPr="009F378A">
        <w:t>% CO</w:t>
      </w:r>
      <w:r w:rsidR="00132B0E" w:rsidRPr="009F378A">
        <w:rPr>
          <w:vertAlign w:val="subscript"/>
        </w:rPr>
        <w:t>2</w:t>
      </w:r>
      <w:r w:rsidR="00132B0E" w:rsidRPr="009F378A">
        <w:t>).</w:t>
      </w:r>
      <w:r w:rsidR="00366F80" w:rsidRPr="009F378A">
        <w:rPr>
          <w:color w:val="auto"/>
        </w:rPr>
        <w:t xml:space="preserve"> Change </w:t>
      </w:r>
      <w:r w:rsidR="00CB61D3" w:rsidRPr="009F378A">
        <w:rPr>
          <w:color w:val="auto"/>
        </w:rPr>
        <w:t xml:space="preserve">the </w:t>
      </w:r>
      <w:r w:rsidR="00366F80" w:rsidRPr="009F378A">
        <w:rPr>
          <w:color w:val="auto"/>
        </w:rPr>
        <w:t>medium every 2 days until the cells reach 70</w:t>
      </w:r>
      <w:r w:rsidR="00121304" w:rsidRPr="009F378A">
        <w:rPr>
          <w:color w:val="auto"/>
        </w:rPr>
        <w:t>%–</w:t>
      </w:r>
      <w:r w:rsidR="00366F80" w:rsidRPr="009F378A">
        <w:rPr>
          <w:color w:val="auto"/>
        </w:rPr>
        <w:t>80% confluence.</w:t>
      </w:r>
    </w:p>
    <w:p w14:paraId="2E0E52BB" w14:textId="77777777" w:rsidR="007653D5" w:rsidRPr="009F378A" w:rsidRDefault="007653D5" w:rsidP="000211C8">
      <w:pPr>
        <w:rPr>
          <w:color w:val="auto"/>
        </w:rPr>
      </w:pPr>
    </w:p>
    <w:p w14:paraId="23484D50" w14:textId="08354458" w:rsidR="0025404B" w:rsidRPr="009F378A" w:rsidRDefault="00366F80" w:rsidP="0036610B">
      <w:pPr>
        <w:pStyle w:val="ListParagraph"/>
        <w:numPr>
          <w:ilvl w:val="3"/>
          <w:numId w:val="4"/>
        </w:numPr>
        <w:ind w:left="0" w:firstLine="0"/>
        <w:rPr>
          <w:color w:val="auto"/>
        </w:rPr>
      </w:pPr>
      <w:r w:rsidRPr="009F378A">
        <w:rPr>
          <w:color w:val="auto"/>
        </w:rPr>
        <w:t>W</w:t>
      </w:r>
      <w:r w:rsidR="0025404B" w:rsidRPr="009F378A">
        <w:rPr>
          <w:color w:val="auto"/>
        </w:rPr>
        <w:t xml:space="preserve">ash </w:t>
      </w:r>
      <w:r w:rsidRPr="009F378A">
        <w:rPr>
          <w:color w:val="auto"/>
        </w:rPr>
        <w:t>the sub</w:t>
      </w:r>
      <w:r w:rsidR="00745AFC" w:rsidRPr="009F378A">
        <w:rPr>
          <w:color w:val="auto"/>
        </w:rPr>
        <w:t>-</w:t>
      </w:r>
      <w:r w:rsidRPr="009F378A">
        <w:rPr>
          <w:color w:val="auto"/>
        </w:rPr>
        <w:t>confluent cultures</w:t>
      </w:r>
      <w:r w:rsidR="0025404B" w:rsidRPr="009F378A">
        <w:rPr>
          <w:color w:val="auto"/>
        </w:rPr>
        <w:t xml:space="preserve"> with </w:t>
      </w:r>
      <w:r w:rsidR="00132B0E" w:rsidRPr="009F378A">
        <w:rPr>
          <w:color w:val="auto"/>
        </w:rPr>
        <w:t>5</w:t>
      </w:r>
      <w:r w:rsidR="006A11E2" w:rsidRPr="009F378A">
        <w:rPr>
          <w:color w:val="auto"/>
        </w:rPr>
        <w:t xml:space="preserve"> </w:t>
      </w:r>
      <w:r w:rsidR="00121304" w:rsidRPr="009F378A">
        <w:rPr>
          <w:color w:val="auto"/>
        </w:rPr>
        <w:t xml:space="preserve">mL </w:t>
      </w:r>
      <w:r w:rsidR="00132B0E" w:rsidRPr="009F378A">
        <w:rPr>
          <w:color w:val="auto"/>
        </w:rPr>
        <w:t xml:space="preserve">of </w:t>
      </w:r>
      <w:r w:rsidR="0025404B" w:rsidRPr="009F378A">
        <w:rPr>
          <w:color w:val="auto"/>
        </w:rPr>
        <w:t>HBSS (</w:t>
      </w:r>
      <w:r w:rsidR="00515878" w:rsidRPr="009F378A">
        <w:rPr>
          <w:color w:val="auto"/>
        </w:rPr>
        <w:t xml:space="preserve">without </w:t>
      </w:r>
      <w:r w:rsidRPr="009F378A">
        <w:rPr>
          <w:color w:val="auto"/>
        </w:rPr>
        <w:t>Ca</w:t>
      </w:r>
      <w:r w:rsidRPr="009F378A">
        <w:rPr>
          <w:color w:val="auto"/>
          <w:vertAlign w:val="superscript"/>
        </w:rPr>
        <w:t>2+</w:t>
      </w:r>
      <w:r w:rsidRPr="009F378A">
        <w:rPr>
          <w:color w:val="auto"/>
        </w:rPr>
        <w:t xml:space="preserve"> and Mg</w:t>
      </w:r>
      <w:r w:rsidRPr="009F378A">
        <w:rPr>
          <w:color w:val="auto"/>
          <w:vertAlign w:val="superscript"/>
        </w:rPr>
        <w:t>2+</w:t>
      </w:r>
      <w:r w:rsidRPr="009F378A">
        <w:rPr>
          <w:color w:val="auto"/>
        </w:rPr>
        <w:t xml:space="preserve">) </w:t>
      </w:r>
      <w:r w:rsidR="0025404B" w:rsidRPr="009F378A">
        <w:rPr>
          <w:color w:val="auto"/>
        </w:rPr>
        <w:t xml:space="preserve">and add </w:t>
      </w:r>
      <w:r w:rsidR="00132B0E" w:rsidRPr="009F378A">
        <w:rPr>
          <w:color w:val="auto"/>
        </w:rPr>
        <w:t>3</w:t>
      </w:r>
      <w:r w:rsidR="006A11E2" w:rsidRPr="009F378A">
        <w:rPr>
          <w:color w:val="auto"/>
        </w:rPr>
        <w:t xml:space="preserve"> </w:t>
      </w:r>
      <w:r w:rsidR="00121304" w:rsidRPr="009F378A">
        <w:rPr>
          <w:color w:val="auto"/>
        </w:rPr>
        <w:t xml:space="preserve">mL </w:t>
      </w:r>
      <w:r w:rsidR="00132B0E" w:rsidRPr="009F378A">
        <w:rPr>
          <w:color w:val="auto"/>
        </w:rPr>
        <w:t xml:space="preserve">of </w:t>
      </w:r>
      <w:r w:rsidR="00B84B7E" w:rsidRPr="009F378A">
        <w:rPr>
          <w:color w:val="auto"/>
        </w:rPr>
        <w:t>t</w:t>
      </w:r>
      <w:r w:rsidR="0025404B" w:rsidRPr="009F378A">
        <w:rPr>
          <w:color w:val="auto"/>
        </w:rPr>
        <w:t>rypsin</w:t>
      </w:r>
      <w:r w:rsidR="00B84B7E" w:rsidRPr="009F378A">
        <w:rPr>
          <w:color w:val="auto"/>
        </w:rPr>
        <w:t xml:space="preserve"> (0.25% </w:t>
      </w:r>
      <w:r w:rsidR="0025404B" w:rsidRPr="009F378A">
        <w:rPr>
          <w:color w:val="auto"/>
        </w:rPr>
        <w:t xml:space="preserve">diluted in HBSS </w:t>
      </w:r>
      <w:r w:rsidR="00515878" w:rsidRPr="009F378A">
        <w:rPr>
          <w:color w:val="auto"/>
        </w:rPr>
        <w:t>(without</w:t>
      </w:r>
      <w:r w:rsidR="00B84B7E" w:rsidRPr="009F378A">
        <w:rPr>
          <w:color w:val="auto"/>
        </w:rPr>
        <w:t xml:space="preserve"> Ca</w:t>
      </w:r>
      <w:r w:rsidR="00B84B7E" w:rsidRPr="009F378A">
        <w:rPr>
          <w:color w:val="auto"/>
          <w:vertAlign w:val="superscript"/>
        </w:rPr>
        <w:t>2+</w:t>
      </w:r>
      <w:r w:rsidR="00B84B7E" w:rsidRPr="009F378A">
        <w:rPr>
          <w:color w:val="auto"/>
        </w:rPr>
        <w:t xml:space="preserve"> and Mg</w:t>
      </w:r>
      <w:r w:rsidR="00B84B7E" w:rsidRPr="009F378A">
        <w:rPr>
          <w:color w:val="auto"/>
          <w:vertAlign w:val="superscript"/>
        </w:rPr>
        <w:t>2+</w:t>
      </w:r>
      <w:r w:rsidR="00B84B7E" w:rsidRPr="009F378A">
        <w:rPr>
          <w:color w:val="auto"/>
        </w:rPr>
        <w:t>).</w:t>
      </w:r>
    </w:p>
    <w:p w14:paraId="2552C15F" w14:textId="77777777" w:rsidR="007653D5" w:rsidRPr="009F378A" w:rsidRDefault="007653D5" w:rsidP="000211C8">
      <w:pPr>
        <w:rPr>
          <w:color w:val="auto"/>
        </w:rPr>
      </w:pPr>
    </w:p>
    <w:p w14:paraId="27CACBB5" w14:textId="72617502" w:rsidR="00322322" w:rsidRPr="009F378A" w:rsidRDefault="00322322" w:rsidP="000211C8">
      <w:pPr>
        <w:rPr>
          <w:color w:val="auto"/>
        </w:rPr>
      </w:pPr>
      <w:r w:rsidRPr="009F378A">
        <w:rPr>
          <w:color w:val="auto"/>
        </w:rPr>
        <w:t>NOTE: HBSS can also be supplemented with PBS.</w:t>
      </w:r>
    </w:p>
    <w:p w14:paraId="1FD2CEAE" w14:textId="77777777" w:rsidR="007653D5" w:rsidRPr="009F378A" w:rsidRDefault="007653D5" w:rsidP="000211C8">
      <w:pPr>
        <w:rPr>
          <w:color w:val="auto"/>
        </w:rPr>
      </w:pPr>
    </w:p>
    <w:p w14:paraId="29F5A9D5" w14:textId="74014AE5" w:rsidR="00B84B7E" w:rsidRPr="009F378A" w:rsidRDefault="0025404B" w:rsidP="0036610B">
      <w:pPr>
        <w:pStyle w:val="ListParagraph"/>
        <w:numPr>
          <w:ilvl w:val="3"/>
          <w:numId w:val="4"/>
        </w:numPr>
        <w:ind w:left="0" w:firstLine="0"/>
        <w:rPr>
          <w:color w:val="auto"/>
        </w:rPr>
      </w:pPr>
      <w:r w:rsidRPr="009F378A">
        <w:rPr>
          <w:color w:val="auto"/>
        </w:rPr>
        <w:t xml:space="preserve">Incubate </w:t>
      </w:r>
      <w:r w:rsidR="00B84B7E" w:rsidRPr="009F378A">
        <w:rPr>
          <w:color w:val="auto"/>
        </w:rPr>
        <w:t xml:space="preserve">the cells </w:t>
      </w:r>
      <w:r w:rsidR="00DE7B61" w:rsidRPr="009F378A">
        <w:rPr>
          <w:color w:val="auto"/>
        </w:rPr>
        <w:t xml:space="preserve">at </w:t>
      </w:r>
      <w:r w:rsidR="00DE7B61" w:rsidRPr="009F378A">
        <w:t xml:space="preserve">37 °C </w:t>
      </w:r>
      <w:r w:rsidRPr="009F378A">
        <w:rPr>
          <w:color w:val="auto"/>
        </w:rPr>
        <w:t xml:space="preserve">for 2 min </w:t>
      </w:r>
      <w:r w:rsidR="00597C86" w:rsidRPr="009F378A">
        <w:rPr>
          <w:color w:val="auto"/>
        </w:rPr>
        <w:t>(</w:t>
      </w:r>
      <w:r w:rsidR="00257EDE" w:rsidRPr="009F378A">
        <w:rPr>
          <w:color w:val="auto"/>
        </w:rPr>
        <w:t xml:space="preserve">microscopically </w:t>
      </w:r>
      <w:r w:rsidR="00597C86" w:rsidRPr="009F378A">
        <w:rPr>
          <w:color w:val="auto"/>
        </w:rPr>
        <w:t xml:space="preserve">check </w:t>
      </w:r>
      <w:r w:rsidR="00CB61D3" w:rsidRPr="009F378A">
        <w:rPr>
          <w:color w:val="auto"/>
        </w:rPr>
        <w:t xml:space="preserve">whether the </w:t>
      </w:r>
      <w:r w:rsidR="00597C86" w:rsidRPr="009F378A">
        <w:rPr>
          <w:color w:val="auto"/>
        </w:rPr>
        <w:t xml:space="preserve">cells are </w:t>
      </w:r>
      <w:r w:rsidR="00257EDE" w:rsidRPr="009F378A">
        <w:rPr>
          <w:color w:val="auto"/>
        </w:rPr>
        <w:t>detached</w:t>
      </w:r>
      <w:r w:rsidR="00597C86" w:rsidRPr="009F378A">
        <w:rPr>
          <w:color w:val="auto"/>
        </w:rPr>
        <w:t xml:space="preserve"> </w:t>
      </w:r>
      <w:r w:rsidR="00257EDE" w:rsidRPr="009F378A">
        <w:rPr>
          <w:color w:val="auto"/>
        </w:rPr>
        <w:t xml:space="preserve">and </w:t>
      </w:r>
      <w:r w:rsidR="00597C86" w:rsidRPr="009F378A">
        <w:rPr>
          <w:color w:val="auto"/>
        </w:rPr>
        <w:t xml:space="preserve">rounded up) </w:t>
      </w:r>
      <w:r w:rsidR="00B84B7E" w:rsidRPr="009F378A">
        <w:t>and</w:t>
      </w:r>
      <w:r w:rsidR="00B84B7E" w:rsidRPr="009F378A">
        <w:rPr>
          <w:color w:val="auto"/>
        </w:rPr>
        <w:t xml:space="preserve"> stop the detaching reaction </w:t>
      </w:r>
      <w:r w:rsidR="00515878" w:rsidRPr="009F378A">
        <w:rPr>
          <w:color w:val="auto"/>
        </w:rPr>
        <w:t xml:space="preserve">by </w:t>
      </w:r>
      <w:r w:rsidR="00B84B7E" w:rsidRPr="009F378A">
        <w:rPr>
          <w:color w:val="auto"/>
        </w:rPr>
        <w:t>adding 6</w:t>
      </w:r>
      <w:r w:rsidR="00121304" w:rsidRPr="009F378A">
        <w:rPr>
          <w:color w:val="auto"/>
        </w:rPr>
        <w:t xml:space="preserve"> mL</w:t>
      </w:r>
      <w:r w:rsidR="00B84B7E" w:rsidRPr="009F378A">
        <w:rPr>
          <w:color w:val="auto"/>
        </w:rPr>
        <w:t xml:space="preserve"> of 10% F</w:t>
      </w:r>
      <w:r w:rsidR="00597C86" w:rsidRPr="009F378A">
        <w:rPr>
          <w:color w:val="auto"/>
        </w:rPr>
        <w:t>C</w:t>
      </w:r>
      <w:r w:rsidR="00B84B7E" w:rsidRPr="009F378A">
        <w:rPr>
          <w:color w:val="auto"/>
        </w:rPr>
        <w:t>S medium</w:t>
      </w:r>
      <w:r w:rsidR="00D20D64" w:rsidRPr="009F378A">
        <w:rPr>
          <w:color w:val="auto"/>
        </w:rPr>
        <w:t xml:space="preserve"> (DMEM-F12 or EBM-2, 10% </w:t>
      </w:r>
      <w:r w:rsidR="00597C86" w:rsidRPr="009F378A">
        <w:rPr>
          <w:color w:val="auto"/>
        </w:rPr>
        <w:t>FCS</w:t>
      </w:r>
      <w:r w:rsidR="00D20D64" w:rsidRPr="009F378A">
        <w:rPr>
          <w:color w:val="auto"/>
        </w:rPr>
        <w:t>)</w:t>
      </w:r>
      <w:r w:rsidR="00B84B7E" w:rsidRPr="009F378A">
        <w:rPr>
          <w:color w:val="auto"/>
        </w:rPr>
        <w:t>.</w:t>
      </w:r>
    </w:p>
    <w:p w14:paraId="402EA640" w14:textId="77777777" w:rsidR="007653D5" w:rsidRPr="009F378A" w:rsidRDefault="007653D5" w:rsidP="000211C8">
      <w:pPr>
        <w:pStyle w:val="ListParagraph"/>
        <w:ind w:left="0"/>
        <w:rPr>
          <w:color w:val="auto"/>
        </w:rPr>
      </w:pPr>
    </w:p>
    <w:p w14:paraId="50812A5E" w14:textId="5BF46037" w:rsidR="0025404B" w:rsidRPr="009F378A" w:rsidRDefault="0025404B" w:rsidP="0036610B">
      <w:pPr>
        <w:pStyle w:val="ListParagraph"/>
        <w:numPr>
          <w:ilvl w:val="3"/>
          <w:numId w:val="4"/>
        </w:numPr>
        <w:ind w:left="0" w:firstLine="0"/>
        <w:rPr>
          <w:color w:val="auto"/>
        </w:rPr>
      </w:pPr>
      <w:r w:rsidRPr="009F378A">
        <w:rPr>
          <w:color w:val="auto"/>
        </w:rPr>
        <w:t xml:space="preserve">Centrifuge </w:t>
      </w:r>
      <w:r w:rsidR="00B84B7E" w:rsidRPr="009F378A">
        <w:rPr>
          <w:color w:val="auto"/>
        </w:rPr>
        <w:t>the cell suspension</w:t>
      </w:r>
      <w:r w:rsidRPr="009F378A">
        <w:rPr>
          <w:color w:val="auto"/>
        </w:rPr>
        <w:t xml:space="preserve"> </w:t>
      </w:r>
      <w:r w:rsidR="00B84B7E" w:rsidRPr="009F378A">
        <w:t>at</w:t>
      </w:r>
      <w:r w:rsidRPr="009F378A">
        <w:t xml:space="preserve"> </w:t>
      </w:r>
      <w:r w:rsidR="00253F5D" w:rsidRPr="009F378A">
        <w:rPr>
          <w:color w:val="000000" w:themeColor="text1"/>
        </w:rPr>
        <w:t>250</w:t>
      </w:r>
      <w:r w:rsidR="00AF5F6F" w:rsidRPr="009F378A">
        <w:rPr>
          <w:color w:val="000000" w:themeColor="text1"/>
        </w:rPr>
        <w:t xml:space="preserve"> </w:t>
      </w:r>
      <w:r w:rsidR="00415003" w:rsidRPr="009F378A">
        <w:rPr>
          <w:color w:val="000000" w:themeColor="text1"/>
        </w:rPr>
        <w:t xml:space="preserve">x </w:t>
      </w:r>
      <w:r w:rsidR="00415003" w:rsidRPr="009F378A">
        <w:rPr>
          <w:i/>
          <w:iCs/>
        </w:rPr>
        <w:t>g</w:t>
      </w:r>
      <w:r w:rsidRPr="009F378A">
        <w:t xml:space="preserve"> </w:t>
      </w:r>
      <w:r w:rsidR="00B84B7E" w:rsidRPr="009F378A">
        <w:t>for 5 min</w:t>
      </w:r>
      <w:r w:rsidR="00515878" w:rsidRPr="009F378A">
        <w:t xml:space="preserve"> </w:t>
      </w:r>
      <w:r w:rsidRPr="009F378A">
        <w:t xml:space="preserve">at </w:t>
      </w:r>
      <w:r w:rsidR="00B84B7E" w:rsidRPr="009F378A">
        <w:t>RT</w:t>
      </w:r>
      <w:r w:rsidRPr="009F378A">
        <w:t xml:space="preserve"> and discard </w:t>
      </w:r>
      <w:r w:rsidR="00515878" w:rsidRPr="009F378A">
        <w:t xml:space="preserve">the </w:t>
      </w:r>
      <w:r w:rsidRPr="009F378A">
        <w:t>supernatant.</w:t>
      </w:r>
    </w:p>
    <w:p w14:paraId="491BF3EC" w14:textId="77777777" w:rsidR="007653D5" w:rsidRPr="009F378A" w:rsidRDefault="007653D5" w:rsidP="000211C8">
      <w:pPr>
        <w:rPr>
          <w:color w:val="auto"/>
        </w:rPr>
      </w:pPr>
    </w:p>
    <w:p w14:paraId="064337C3" w14:textId="70A31CD7" w:rsidR="0025404B" w:rsidRPr="009F378A" w:rsidRDefault="003A3F35" w:rsidP="0036610B">
      <w:pPr>
        <w:pStyle w:val="ListParagraph"/>
        <w:numPr>
          <w:ilvl w:val="3"/>
          <w:numId w:val="4"/>
        </w:numPr>
        <w:ind w:left="0" w:firstLine="0"/>
        <w:rPr>
          <w:color w:val="auto"/>
        </w:rPr>
      </w:pPr>
      <w:r w:rsidRPr="009F378A">
        <w:rPr>
          <w:color w:val="auto"/>
        </w:rPr>
        <w:t>S</w:t>
      </w:r>
      <w:r w:rsidR="0025404B" w:rsidRPr="009F378A">
        <w:rPr>
          <w:color w:val="auto"/>
        </w:rPr>
        <w:t xml:space="preserve">uspend </w:t>
      </w:r>
      <w:r w:rsidR="00121304" w:rsidRPr="009F378A">
        <w:rPr>
          <w:color w:val="auto"/>
        </w:rPr>
        <w:t xml:space="preserve">the </w:t>
      </w:r>
      <w:r w:rsidR="0025404B" w:rsidRPr="009F378A">
        <w:rPr>
          <w:color w:val="auto"/>
        </w:rPr>
        <w:t>cells in grow</w:t>
      </w:r>
      <w:r w:rsidR="00B84B7E" w:rsidRPr="009F378A">
        <w:rPr>
          <w:color w:val="auto"/>
        </w:rPr>
        <w:t>th</w:t>
      </w:r>
      <w:r w:rsidRPr="009F378A">
        <w:rPr>
          <w:color w:val="auto"/>
        </w:rPr>
        <w:t xml:space="preserve"> medium</w:t>
      </w:r>
      <w:r w:rsidR="0025404B" w:rsidRPr="009F378A">
        <w:rPr>
          <w:color w:val="auto"/>
        </w:rPr>
        <w:t xml:space="preserve"> and seed </w:t>
      </w:r>
      <w:r w:rsidR="0025404B" w:rsidRPr="009F378A">
        <w:t xml:space="preserve">in </w:t>
      </w:r>
      <w:r w:rsidRPr="009F378A">
        <w:rPr>
          <w:color w:val="auto"/>
        </w:rPr>
        <w:t>75</w:t>
      </w:r>
      <w:r w:rsidRPr="009F378A">
        <w:t xml:space="preserve"> c</w:t>
      </w:r>
      <w:r w:rsidRPr="009F378A">
        <w:rPr>
          <w:color w:val="auto"/>
        </w:rPr>
        <w:t>m</w:t>
      </w:r>
      <w:r w:rsidRPr="009F378A">
        <w:rPr>
          <w:color w:val="auto"/>
          <w:vertAlign w:val="superscript"/>
        </w:rPr>
        <w:t xml:space="preserve">2 </w:t>
      </w:r>
      <w:r w:rsidR="0025404B" w:rsidRPr="009F378A">
        <w:t>flasks or culture dishes</w:t>
      </w:r>
      <w:r w:rsidRPr="009F378A">
        <w:t>.</w:t>
      </w:r>
    </w:p>
    <w:p w14:paraId="5BBEDE9F" w14:textId="77777777" w:rsidR="00282225" w:rsidRPr="009F378A" w:rsidRDefault="00282225" w:rsidP="000211C8">
      <w:pPr>
        <w:rPr>
          <w:color w:val="auto"/>
        </w:rPr>
      </w:pPr>
    </w:p>
    <w:p w14:paraId="446F6F19" w14:textId="180F65B6" w:rsidR="00F65AFB" w:rsidRPr="009F378A" w:rsidRDefault="003A3F35" w:rsidP="0036610B">
      <w:pPr>
        <w:pStyle w:val="ListParagraph"/>
        <w:numPr>
          <w:ilvl w:val="1"/>
          <w:numId w:val="5"/>
        </w:numPr>
        <w:ind w:left="0" w:firstLine="0"/>
        <w:rPr>
          <w:color w:val="auto"/>
        </w:rPr>
      </w:pPr>
      <w:r w:rsidRPr="009F378A">
        <w:t>Michigan Cancer Foundation-7 (</w:t>
      </w:r>
      <w:r w:rsidR="00F65AFB" w:rsidRPr="009F378A">
        <w:t>MCF-7</w:t>
      </w:r>
      <w:r w:rsidRPr="009F378A">
        <w:t>, human breast adenocarcinoma cells)</w:t>
      </w:r>
      <w:r w:rsidRPr="009F378A">
        <w:rPr>
          <w:color w:val="auto"/>
        </w:rPr>
        <w:t xml:space="preserve"> subculture</w:t>
      </w:r>
    </w:p>
    <w:p w14:paraId="21BDB922" w14:textId="77777777" w:rsidR="00D3362A" w:rsidRPr="009F378A" w:rsidRDefault="00D3362A" w:rsidP="000211C8">
      <w:pPr>
        <w:rPr>
          <w:b/>
          <w:bCs/>
          <w:color w:val="auto"/>
        </w:rPr>
      </w:pPr>
    </w:p>
    <w:p w14:paraId="0205FD29" w14:textId="39508388" w:rsidR="00F65AFB" w:rsidRPr="009F378A" w:rsidRDefault="00F65AFB" w:rsidP="0036610B">
      <w:pPr>
        <w:pStyle w:val="ListParagraph"/>
        <w:numPr>
          <w:ilvl w:val="3"/>
          <w:numId w:val="6"/>
        </w:numPr>
        <w:ind w:left="0" w:firstLine="0"/>
        <w:rPr>
          <w:color w:val="auto"/>
        </w:rPr>
      </w:pPr>
      <w:r w:rsidRPr="009F378A">
        <w:rPr>
          <w:color w:val="auto"/>
        </w:rPr>
        <w:t xml:space="preserve">Grow </w:t>
      </w:r>
      <w:r w:rsidRPr="009F378A">
        <w:t>human breast cancer cell lines</w:t>
      </w:r>
      <w:r w:rsidR="00132B0E" w:rsidRPr="009F378A">
        <w:t xml:space="preserve"> in 75 </w:t>
      </w:r>
      <w:r w:rsidR="003A3F35" w:rsidRPr="009F378A">
        <w:t>c</w:t>
      </w:r>
      <w:r w:rsidR="003A3F35" w:rsidRPr="009F378A">
        <w:rPr>
          <w:color w:val="auto"/>
        </w:rPr>
        <w:t>m</w:t>
      </w:r>
      <w:r w:rsidR="003A3F35" w:rsidRPr="009F378A">
        <w:rPr>
          <w:color w:val="auto"/>
          <w:vertAlign w:val="superscript"/>
        </w:rPr>
        <w:t>2</w:t>
      </w:r>
      <w:r w:rsidR="00132B0E" w:rsidRPr="009F378A">
        <w:t xml:space="preserve"> flasks</w:t>
      </w:r>
      <w:r w:rsidRPr="009F378A">
        <w:t xml:space="preserve"> in </w:t>
      </w:r>
      <w:r w:rsidR="003A3F35" w:rsidRPr="009F378A">
        <w:t>growth medium (</w:t>
      </w:r>
      <w:r w:rsidRPr="009F378A">
        <w:t>DMEM/F12 medium supplemen</w:t>
      </w:r>
      <w:r w:rsidR="00415003" w:rsidRPr="009F378A">
        <w:t>ted with</w:t>
      </w:r>
      <w:r w:rsidR="009F378A" w:rsidRPr="009F378A">
        <w:t xml:space="preserve"> a</w:t>
      </w:r>
      <w:r w:rsidR="00415003" w:rsidRPr="009F378A">
        <w:t xml:space="preserve"> </w:t>
      </w:r>
      <w:r w:rsidR="009F378A" w:rsidRPr="009F378A">
        <w:t>commercial glutamine supplement</w:t>
      </w:r>
      <w:r w:rsidR="00597C86" w:rsidRPr="009F378A">
        <w:t xml:space="preserve"> (1x)</w:t>
      </w:r>
      <w:r w:rsidR="003A3F35" w:rsidRPr="009F378A">
        <w:t>, antibiotic-antimycotic</w:t>
      </w:r>
      <w:r w:rsidR="004C543A" w:rsidRPr="009F378A">
        <w:t xml:space="preserve"> solution</w:t>
      </w:r>
      <w:r w:rsidR="00597C86" w:rsidRPr="009F378A">
        <w:t xml:space="preserve"> (AA; 100 µg/mL </w:t>
      </w:r>
      <w:r w:rsidR="00CB61D3" w:rsidRPr="009F378A">
        <w:t xml:space="preserve">of </w:t>
      </w:r>
      <w:r w:rsidR="00597C86" w:rsidRPr="009F378A">
        <w:t xml:space="preserve">streptomycin, 100 µg/mL </w:t>
      </w:r>
      <w:r w:rsidR="00CB61D3" w:rsidRPr="009F378A">
        <w:t xml:space="preserve">of </w:t>
      </w:r>
      <w:r w:rsidR="00597C86" w:rsidRPr="009F378A">
        <w:t xml:space="preserve">penicillin and 0.025 µg/mL </w:t>
      </w:r>
      <w:r w:rsidR="00CB61D3" w:rsidRPr="009F378A">
        <w:t xml:space="preserve">of </w:t>
      </w:r>
      <w:r w:rsidR="00597C86" w:rsidRPr="009F378A">
        <w:t>amphotericin B),</w:t>
      </w:r>
      <w:r w:rsidR="00745AFC" w:rsidRPr="009F378A">
        <w:t xml:space="preserve"> </w:t>
      </w:r>
      <w:r w:rsidR="003A3F35" w:rsidRPr="009F378A">
        <w:t>and 10% F</w:t>
      </w:r>
      <w:r w:rsidR="00597C86" w:rsidRPr="009F378A">
        <w:t>C</w:t>
      </w:r>
      <w:r w:rsidR="003A3F35" w:rsidRPr="009F378A">
        <w:t>S) under standard tissue culture conditions (37</w:t>
      </w:r>
      <w:r w:rsidR="004C543A" w:rsidRPr="009F378A">
        <w:t xml:space="preserve"> </w:t>
      </w:r>
      <w:r w:rsidR="001360E7" w:rsidRPr="009F378A">
        <w:t>°C, 5</w:t>
      </w:r>
      <w:r w:rsidR="003A3F35" w:rsidRPr="009F378A">
        <w:t>% CO</w:t>
      </w:r>
      <w:r w:rsidR="003A3F35" w:rsidRPr="009F378A">
        <w:rPr>
          <w:vertAlign w:val="subscript"/>
        </w:rPr>
        <w:t>2</w:t>
      </w:r>
      <w:r w:rsidR="003A3F35" w:rsidRPr="009F378A">
        <w:t xml:space="preserve">). </w:t>
      </w:r>
      <w:r w:rsidRPr="009F378A">
        <w:rPr>
          <w:color w:val="auto"/>
        </w:rPr>
        <w:t xml:space="preserve">Change </w:t>
      </w:r>
      <w:r w:rsidR="00CB61D3" w:rsidRPr="009F378A">
        <w:rPr>
          <w:color w:val="auto"/>
        </w:rPr>
        <w:t xml:space="preserve">the </w:t>
      </w:r>
      <w:r w:rsidRPr="009F378A">
        <w:rPr>
          <w:color w:val="auto"/>
        </w:rPr>
        <w:t>medi</w:t>
      </w:r>
      <w:r w:rsidR="00A307FE" w:rsidRPr="009F378A">
        <w:rPr>
          <w:color w:val="auto"/>
        </w:rPr>
        <w:t>um</w:t>
      </w:r>
      <w:r w:rsidRPr="009F378A">
        <w:rPr>
          <w:color w:val="auto"/>
        </w:rPr>
        <w:t xml:space="preserve"> every 2</w:t>
      </w:r>
      <w:r w:rsidR="00121304" w:rsidRPr="009F378A">
        <w:rPr>
          <w:color w:val="auto"/>
        </w:rPr>
        <w:t>–</w:t>
      </w:r>
      <w:r w:rsidRPr="009F378A">
        <w:rPr>
          <w:color w:val="auto"/>
        </w:rPr>
        <w:t>3 days.</w:t>
      </w:r>
    </w:p>
    <w:p w14:paraId="3DADFCB0" w14:textId="77777777" w:rsidR="007653D5" w:rsidRPr="009F378A" w:rsidRDefault="007653D5" w:rsidP="000211C8">
      <w:pPr>
        <w:pStyle w:val="ListParagraph"/>
        <w:ind w:left="0"/>
        <w:rPr>
          <w:color w:val="auto"/>
        </w:rPr>
      </w:pPr>
    </w:p>
    <w:p w14:paraId="3ACDB0A9" w14:textId="79DF18B5" w:rsidR="00F65AFB" w:rsidRPr="009F378A" w:rsidRDefault="003A3F35" w:rsidP="0036610B">
      <w:pPr>
        <w:pStyle w:val="ListParagraph"/>
        <w:numPr>
          <w:ilvl w:val="3"/>
          <w:numId w:val="6"/>
        </w:numPr>
        <w:ind w:left="0" w:firstLine="0"/>
        <w:rPr>
          <w:color w:val="auto"/>
        </w:rPr>
      </w:pPr>
      <w:r w:rsidRPr="009F378A">
        <w:rPr>
          <w:color w:val="auto"/>
        </w:rPr>
        <w:t xml:space="preserve">Wash the </w:t>
      </w:r>
      <w:proofErr w:type="spellStart"/>
      <w:r w:rsidRPr="009F378A">
        <w:rPr>
          <w:color w:val="auto"/>
        </w:rPr>
        <w:t>subconfluent</w:t>
      </w:r>
      <w:proofErr w:type="spellEnd"/>
      <w:r w:rsidRPr="009F378A">
        <w:rPr>
          <w:color w:val="auto"/>
        </w:rPr>
        <w:t xml:space="preserve"> cell cultures (70</w:t>
      </w:r>
      <w:r w:rsidR="00121304" w:rsidRPr="009F378A">
        <w:rPr>
          <w:color w:val="auto"/>
        </w:rPr>
        <w:t>%–</w:t>
      </w:r>
      <w:r w:rsidRPr="009F378A">
        <w:rPr>
          <w:color w:val="auto"/>
        </w:rPr>
        <w:t xml:space="preserve">80% confluence) with </w:t>
      </w:r>
      <w:r w:rsidR="00132B0E" w:rsidRPr="009F378A">
        <w:t>5</w:t>
      </w:r>
      <w:r w:rsidR="006A11E2" w:rsidRPr="009F378A">
        <w:t xml:space="preserve"> </w:t>
      </w:r>
      <w:r w:rsidR="00121304" w:rsidRPr="009F378A">
        <w:t xml:space="preserve">mL </w:t>
      </w:r>
      <w:r w:rsidR="00CD0D27" w:rsidRPr="009F378A">
        <w:t xml:space="preserve">of </w:t>
      </w:r>
      <w:r w:rsidR="00F65AFB" w:rsidRPr="009F378A">
        <w:t xml:space="preserve">HBSS </w:t>
      </w:r>
      <w:r w:rsidR="00F65AFB" w:rsidRPr="009F378A">
        <w:rPr>
          <w:color w:val="auto"/>
        </w:rPr>
        <w:t>(</w:t>
      </w:r>
      <w:r w:rsidR="00392EE4" w:rsidRPr="009F378A">
        <w:rPr>
          <w:color w:val="auto"/>
        </w:rPr>
        <w:t>without</w:t>
      </w:r>
      <w:r w:rsidR="004C543A" w:rsidRPr="009F378A">
        <w:rPr>
          <w:color w:val="auto"/>
        </w:rPr>
        <w:t xml:space="preserve"> </w:t>
      </w:r>
      <w:r w:rsidRPr="009F378A">
        <w:rPr>
          <w:color w:val="auto"/>
        </w:rPr>
        <w:t>Ca</w:t>
      </w:r>
      <w:r w:rsidRPr="009F378A">
        <w:rPr>
          <w:color w:val="auto"/>
          <w:vertAlign w:val="superscript"/>
        </w:rPr>
        <w:t>2+</w:t>
      </w:r>
      <w:r w:rsidRPr="009F378A">
        <w:rPr>
          <w:color w:val="auto"/>
        </w:rPr>
        <w:t xml:space="preserve"> and Mg</w:t>
      </w:r>
      <w:r w:rsidRPr="009F378A">
        <w:rPr>
          <w:color w:val="auto"/>
          <w:vertAlign w:val="superscript"/>
        </w:rPr>
        <w:t>2+</w:t>
      </w:r>
      <w:r w:rsidRPr="009F378A">
        <w:rPr>
          <w:color w:val="auto"/>
        </w:rPr>
        <w:t>)</w:t>
      </w:r>
      <w:r w:rsidR="00F65AFB" w:rsidRPr="009F378A">
        <w:rPr>
          <w:color w:val="auto"/>
        </w:rPr>
        <w:t xml:space="preserve"> </w:t>
      </w:r>
      <w:r w:rsidR="00F65AFB" w:rsidRPr="009F378A">
        <w:t>and add 3</w:t>
      </w:r>
      <w:r w:rsidR="00121304" w:rsidRPr="009F378A">
        <w:t xml:space="preserve"> mL</w:t>
      </w:r>
      <w:r w:rsidR="00F65AFB" w:rsidRPr="009F378A">
        <w:t xml:space="preserve"> of trypsin </w:t>
      </w:r>
      <w:r w:rsidR="00085358" w:rsidRPr="009F378A">
        <w:t>(</w:t>
      </w:r>
      <w:r w:rsidRPr="009F378A">
        <w:t xml:space="preserve">0.5% </w:t>
      </w:r>
      <w:r w:rsidR="00F65AFB" w:rsidRPr="009F378A">
        <w:t>diluted in HBSS (</w:t>
      </w:r>
      <w:r w:rsidR="004C543A" w:rsidRPr="009F378A">
        <w:rPr>
          <w:color w:val="auto"/>
        </w:rPr>
        <w:t>without</w:t>
      </w:r>
      <w:r w:rsidR="00FF134C" w:rsidRPr="009F378A">
        <w:rPr>
          <w:color w:val="auto"/>
        </w:rPr>
        <w:t xml:space="preserve"> Ca</w:t>
      </w:r>
      <w:r w:rsidR="00FF134C" w:rsidRPr="009F378A">
        <w:rPr>
          <w:color w:val="auto"/>
          <w:vertAlign w:val="superscript"/>
        </w:rPr>
        <w:t>2+</w:t>
      </w:r>
      <w:r w:rsidR="00FF134C" w:rsidRPr="009F378A">
        <w:rPr>
          <w:color w:val="auto"/>
        </w:rPr>
        <w:t xml:space="preserve"> and Mg</w:t>
      </w:r>
      <w:r w:rsidR="00FF134C" w:rsidRPr="009F378A">
        <w:rPr>
          <w:color w:val="auto"/>
          <w:vertAlign w:val="superscript"/>
        </w:rPr>
        <w:t>2+</w:t>
      </w:r>
      <w:r w:rsidR="00F65AFB" w:rsidRPr="009F378A">
        <w:t xml:space="preserve">) </w:t>
      </w:r>
      <w:r w:rsidR="00DE7B61" w:rsidRPr="009F378A">
        <w:t xml:space="preserve">at 37 °C </w:t>
      </w:r>
      <w:r w:rsidR="00F65AFB" w:rsidRPr="009F378A">
        <w:t>for 5 min</w:t>
      </w:r>
      <w:r w:rsidR="00D475A9" w:rsidRPr="009F378A">
        <w:t xml:space="preserve"> (</w:t>
      </w:r>
      <w:r w:rsidR="00257EDE" w:rsidRPr="009F378A">
        <w:t xml:space="preserve">microscopically </w:t>
      </w:r>
      <w:r w:rsidR="00D475A9" w:rsidRPr="009F378A">
        <w:t xml:space="preserve">verify that the cells </w:t>
      </w:r>
      <w:r w:rsidR="00257EDE" w:rsidRPr="009F378A">
        <w:t>are</w:t>
      </w:r>
      <w:r w:rsidR="00D475A9" w:rsidRPr="009F378A">
        <w:t xml:space="preserve"> </w:t>
      </w:r>
      <w:r w:rsidR="002E682D" w:rsidRPr="009F378A">
        <w:t>detached</w:t>
      </w:r>
      <w:r w:rsidR="00D475A9" w:rsidRPr="009F378A">
        <w:t>)</w:t>
      </w:r>
      <w:r w:rsidR="00F65AFB" w:rsidRPr="009F378A">
        <w:t>.</w:t>
      </w:r>
    </w:p>
    <w:p w14:paraId="79306E90" w14:textId="77777777" w:rsidR="007653D5" w:rsidRPr="009F378A" w:rsidRDefault="007653D5" w:rsidP="000211C8">
      <w:pPr>
        <w:rPr>
          <w:color w:val="auto"/>
        </w:rPr>
      </w:pPr>
    </w:p>
    <w:p w14:paraId="28F3FD90" w14:textId="14F215A6" w:rsidR="00257EDE" w:rsidRPr="009F378A" w:rsidRDefault="00257EDE" w:rsidP="000211C8">
      <w:pPr>
        <w:rPr>
          <w:bCs/>
          <w:color w:val="auto"/>
        </w:rPr>
      </w:pPr>
      <w:r w:rsidRPr="009F378A">
        <w:rPr>
          <w:bCs/>
          <w:color w:val="auto"/>
        </w:rPr>
        <w:t>NOTE: HBSS can also be supplemented with PBS.</w:t>
      </w:r>
    </w:p>
    <w:p w14:paraId="26353EF9" w14:textId="77777777" w:rsidR="007653D5" w:rsidRPr="009F378A" w:rsidRDefault="007653D5" w:rsidP="000211C8">
      <w:pPr>
        <w:rPr>
          <w:color w:val="auto"/>
        </w:rPr>
      </w:pPr>
    </w:p>
    <w:p w14:paraId="7FFF2806" w14:textId="6DC31DBC" w:rsidR="00F65AFB" w:rsidRPr="009F378A" w:rsidRDefault="00F65AFB" w:rsidP="0036610B">
      <w:pPr>
        <w:pStyle w:val="ListParagraph"/>
        <w:numPr>
          <w:ilvl w:val="3"/>
          <w:numId w:val="6"/>
        </w:numPr>
        <w:ind w:left="0" w:firstLine="0"/>
        <w:rPr>
          <w:color w:val="auto"/>
        </w:rPr>
      </w:pPr>
      <w:r w:rsidRPr="009F378A">
        <w:t>Add 8</w:t>
      </w:r>
      <w:r w:rsidR="00121304" w:rsidRPr="009F378A">
        <w:t xml:space="preserve"> mL</w:t>
      </w:r>
      <w:r w:rsidR="003A3F35" w:rsidRPr="009F378A">
        <w:t xml:space="preserve"> </w:t>
      </w:r>
      <w:r w:rsidR="00121304" w:rsidRPr="009F378A">
        <w:t xml:space="preserve">of </w:t>
      </w:r>
      <w:r w:rsidR="003A3F35" w:rsidRPr="009F378A">
        <w:t>10% F</w:t>
      </w:r>
      <w:r w:rsidR="00B06676" w:rsidRPr="009F378A">
        <w:t>C</w:t>
      </w:r>
      <w:r w:rsidR="003A3F35" w:rsidRPr="009F378A">
        <w:t xml:space="preserve">S medium to stop </w:t>
      </w:r>
      <w:r w:rsidR="003A3F35" w:rsidRPr="009F378A">
        <w:rPr>
          <w:color w:val="auto"/>
        </w:rPr>
        <w:t>the detaching reaction</w:t>
      </w:r>
      <w:r w:rsidR="00121304" w:rsidRPr="009F378A">
        <w:t>,</w:t>
      </w:r>
      <w:r w:rsidRPr="009F378A">
        <w:t xml:space="preserve"> centrifuge </w:t>
      </w:r>
      <w:r w:rsidR="003A3F35" w:rsidRPr="009F378A">
        <w:t xml:space="preserve">at </w:t>
      </w:r>
      <w:r w:rsidR="001360E7" w:rsidRPr="009F378A">
        <w:t>250</w:t>
      </w:r>
      <w:r w:rsidR="003A3F35" w:rsidRPr="009F378A">
        <w:t xml:space="preserve"> x </w:t>
      </w:r>
      <w:r w:rsidR="003A3F35" w:rsidRPr="009F378A">
        <w:rPr>
          <w:i/>
          <w:iCs/>
        </w:rPr>
        <w:t>g</w:t>
      </w:r>
      <w:r w:rsidR="003A3F35" w:rsidRPr="009F378A">
        <w:t xml:space="preserve"> </w:t>
      </w:r>
      <w:r w:rsidRPr="009F378A">
        <w:t>for 5 min at</w:t>
      </w:r>
      <w:r w:rsidR="004C543A" w:rsidRPr="009F378A">
        <w:t xml:space="preserve"> </w:t>
      </w:r>
      <w:r w:rsidR="00CD0D27" w:rsidRPr="009F378A">
        <w:t>RT and</w:t>
      </w:r>
      <w:r w:rsidR="004C543A" w:rsidRPr="009F378A">
        <w:t xml:space="preserve"> discard the supernatant</w:t>
      </w:r>
      <w:r w:rsidR="00415003" w:rsidRPr="009F378A">
        <w:t>.</w:t>
      </w:r>
    </w:p>
    <w:p w14:paraId="277AC442" w14:textId="77777777" w:rsidR="007653D5" w:rsidRPr="009F378A" w:rsidRDefault="007653D5" w:rsidP="000211C8">
      <w:pPr>
        <w:rPr>
          <w:color w:val="auto"/>
        </w:rPr>
      </w:pPr>
    </w:p>
    <w:p w14:paraId="7AAF5CD8" w14:textId="4B942042" w:rsidR="00F65AFB" w:rsidRPr="009F378A" w:rsidRDefault="004C543A" w:rsidP="0036610B">
      <w:pPr>
        <w:pStyle w:val="ListParagraph"/>
        <w:numPr>
          <w:ilvl w:val="3"/>
          <w:numId w:val="6"/>
        </w:numPr>
        <w:ind w:left="0" w:firstLine="0"/>
        <w:rPr>
          <w:color w:val="auto"/>
        </w:rPr>
      </w:pPr>
      <w:r w:rsidRPr="009F378A">
        <w:t>Suspend</w:t>
      </w:r>
      <w:r w:rsidR="00F65AFB" w:rsidRPr="009F378A">
        <w:t xml:space="preserve"> </w:t>
      </w:r>
      <w:r w:rsidR="004E01AA" w:rsidRPr="009F378A">
        <w:t xml:space="preserve">the </w:t>
      </w:r>
      <w:r w:rsidR="00F65AFB" w:rsidRPr="009F378A">
        <w:t xml:space="preserve">pellet in growth medium and plate in </w:t>
      </w:r>
      <w:r w:rsidR="00DE1D7C" w:rsidRPr="009F378A">
        <w:t>75 cm</w:t>
      </w:r>
      <w:r w:rsidR="00DE1D7C" w:rsidRPr="009F378A">
        <w:rPr>
          <w:vertAlign w:val="superscript"/>
        </w:rPr>
        <w:t>2</w:t>
      </w:r>
      <w:r w:rsidR="00DE1D7C" w:rsidRPr="009F378A">
        <w:t xml:space="preserve"> flasks or culture dishes.</w:t>
      </w:r>
    </w:p>
    <w:p w14:paraId="3489D59D" w14:textId="77777777" w:rsidR="00DE1D7C" w:rsidRPr="009F378A" w:rsidRDefault="00DE1D7C" w:rsidP="000211C8">
      <w:pPr>
        <w:pStyle w:val="ListParagraph"/>
        <w:ind w:left="0"/>
        <w:rPr>
          <w:color w:val="auto"/>
        </w:rPr>
      </w:pPr>
    </w:p>
    <w:p w14:paraId="4724EDD4" w14:textId="4A44DDC3" w:rsidR="00597C86" w:rsidRPr="009F378A" w:rsidRDefault="00597C86" w:rsidP="0036610B">
      <w:pPr>
        <w:pStyle w:val="ListParagraph"/>
        <w:numPr>
          <w:ilvl w:val="0"/>
          <w:numId w:val="2"/>
        </w:numPr>
        <w:ind w:left="0" w:firstLine="0"/>
        <w:rPr>
          <w:b/>
          <w:bCs/>
          <w:color w:val="auto"/>
          <w:highlight w:val="yellow"/>
        </w:rPr>
      </w:pPr>
      <w:r w:rsidRPr="009F378A">
        <w:rPr>
          <w:b/>
          <w:bCs/>
          <w:color w:val="auto"/>
          <w:highlight w:val="yellow"/>
        </w:rPr>
        <w:t>Spheroid formation</w:t>
      </w:r>
    </w:p>
    <w:p w14:paraId="4EFC5532" w14:textId="77777777" w:rsidR="00F4117E" w:rsidRPr="009F378A" w:rsidRDefault="00F4117E" w:rsidP="000211C8">
      <w:pPr>
        <w:pStyle w:val="ListParagraph"/>
        <w:ind w:left="0"/>
        <w:rPr>
          <w:b/>
          <w:bCs/>
          <w:color w:val="auto"/>
        </w:rPr>
      </w:pPr>
      <w:bookmarkStart w:id="1" w:name="_Hlk76036985"/>
    </w:p>
    <w:p w14:paraId="0BE51D33" w14:textId="56336A0C" w:rsidR="00B7239D" w:rsidRPr="009F378A" w:rsidRDefault="00B7239D" w:rsidP="0036610B">
      <w:pPr>
        <w:pStyle w:val="ListParagraph"/>
        <w:numPr>
          <w:ilvl w:val="1"/>
          <w:numId w:val="13"/>
        </w:numPr>
        <w:ind w:left="0" w:firstLine="0"/>
        <w:rPr>
          <w:b/>
          <w:bCs/>
          <w:color w:val="auto"/>
        </w:rPr>
      </w:pPr>
      <w:r w:rsidRPr="009F378A">
        <w:rPr>
          <w:color w:val="auto"/>
        </w:rPr>
        <w:t>Plate 5 x</w:t>
      </w:r>
      <w:r w:rsidR="00745AFC" w:rsidRPr="009F378A">
        <w:rPr>
          <w:color w:val="auto"/>
        </w:rPr>
        <w:t xml:space="preserve"> </w:t>
      </w:r>
      <w:r w:rsidRPr="009F378A">
        <w:rPr>
          <w:color w:val="auto"/>
        </w:rPr>
        <w:t>10</w:t>
      </w:r>
      <w:r w:rsidRPr="009F378A">
        <w:rPr>
          <w:color w:val="auto"/>
          <w:vertAlign w:val="superscript"/>
        </w:rPr>
        <w:t>5</w:t>
      </w:r>
      <w:r w:rsidRPr="009F378A">
        <w:rPr>
          <w:color w:val="auto"/>
        </w:rPr>
        <w:t xml:space="preserve"> cell</w:t>
      </w:r>
      <w:r w:rsidR="00121304" w:rsidRPr="009F378A">
        <w:rPr>
          <w:color w:val="auto"/>
        </w:rPr>
        <w:t>s</w:t>
      </w:r>
      <w:r w:rsidRPr="009F378A">
        <w:rPr>
          <w:color w:val="auto"/>
        </w:rPr>
        <w:t>/</w:t>
      </w:r>
      <w:r w:rsidR="00121304" w:rsidRPr="009F378A">
        <w:rPr>
          <w:color w:val="auto"/>
        </w:rPr>
        <w:t xml:space="preserve">mL </w:t>
      </w:r>
      <w:r w:rsidRPr="009F378A">
        <w:rPr>
          <w:color w:val="auto"/>
        </w:rPr>
        <w:t>(HUVECs and MCF-7) in</w:t>
      </w:r>
      <w:r w:rsidR="00CB61D3" w:rsidRPr="009F378A">
        <w:rPr>
          <w:color w:val="auto"/>
        </w:rPr>
        <w:t xml:space="preserve"> a</w:t>
      </w:r>
      <w:r w:rsidRPr="009F378A">
        <w:rPr>
          <w:color w:val="auto"/>
        </w:rPr>
        <w:t xml:space="preserve"> 3.5 cm round dish and culture for 48</w:t>
      </w:r>
      <w:r w:rsidR="002E682D" w:rsidRPr="009F378A">
        <w:rPr>
          <w:color w:val="auto"/>
        </w:rPr>
        <w:t xml:space="preserve"> </w:t>
      </w:r>
      <w:r w:rsidRPr="009F378A">
        <w:rPr>
          <w:color w:val="auto"/>
        </w:rPr>
        <w:t>h.</w:t>
      </w:r>
    </w:p>
    <w:p w14:paraId="118218C5" w14:textId="77777777" w:rsidR="007653D5" w:rsidRPr="009F378A" w:rsidRDefault="007653D5" w:rsidP="000211C8">
      <w:pPr>
        <w:pStyle w:val="ListParagraph"/>
        <w:ind w:left="0"/>
        <w:rPr>
          <w:b/>
          <w:bCs/>
          <w:color w:val="auto"/>
        </w:rPr>
      </w:pPr>
    </w:p>
    <w:p w14:paraId="6F9DE618" w14:textId="15B1F347" w:rsidR="00B7239D" w:rsidRPr="009F378A" w:rsidRDefault="00B7239D" w:rsidP="0036610B">
      <w:pPr>
        <w:pStyle w:val="ListParagraph"/>
        <w:numPr>
          <w:ilvl w:val="1"/>
          <w:numId w:val="13"/>
        </w:numPr>
        <w:ind w:left="0" w:firstLine="0"/>
        <w:rPr>
          <w:b/>
          <w:bCs/>
          <w:color w:val="auto"/>
          <w:highlight w:val="yellow"/>
        </w:rPr>
      </w:pPr>
      <w:r w:rsidRPr="009F378A">
        <w:rPr>
          <w:color w:val="auto"/>
          <w:highlight w:val="yellow"/>
        </w:rPr>
        <w:t>Treat or transfect the plated cells for 24 h or as desired.</w:t>
      </w:r>
    </w:p>
    <w:p w14:paraId="66CE99FF" w14:textId="77777777" w:rsidR="007653D5" w:rsidRPr="009F378A" w:rsidRDefault="007653D5" w:rsidP="000211C8">
      <w:pPr>
        <w:rPr>
          <w:b/>
          <w:bCs/>
          <w:color w:val="auto"/>
        </w:rPr>
      </w:pPr>
    </w:p>
    <w:p w14:paraId="375B1460" w14:textId="00C2FFD5" w:rsidR="0008156E" w:rsidRPr="009F378A" w:rsidRDefault="0008156E" w:rsidP="0036610B">
      <w:pPr>
        <w:pStyle w:val="ListParagraph"/>
        <w:numPr>
          <w:ilvl w:val="1"/>
          <w:numId w:val="13"/>
        </w:numPr>
        <w:ind w:left="0" w:firstLine="0"/>
        <w:rPr>
          <w:color w:val="auto"/>
          <w:highlight w:val="yellow"/>
        </w:rPr>
      </w:pPr>
      <w:r w:rsidRPr="009F378A">
        <w:rPr>
          <w:color w:val="auto"/>
          <w:highlight w:val="yellow"/>
        </w:rPr>
        <w:t>Optional step performed in 96-well U-bottom plate</w:t>
      </w:r>
      <w:r w:rsidR="00121304" w:rsidRPr="009F378A">
        <w:rPr>
          <w:color w:val="auto"/>
          <w:highlight w:val="yellow"/>
        </w:rPr>
        <w:t xml:space="preserve">: </w:t>
      </w:r>
      <w:r w:rsidRPr="009F378A">
        <w:rPr>
          <w:color w:val="auto"/>
          <w:highlight w:val="yellow"/>
        </w:rPr>
        <w:t xml:space="preserve">Wash </w:t>
      </w:r>
      <w:r w:rsidR="00121304" w:rsidRPr="009F378A">
        <w:rPr>
          <w:color w:val="auto"/>
          <w:highlight w:val="yellow"/>
        </w:rPr>
        <w:t xml:space="preserve">the </w:t>
      </w:r>
      <w:r w:rsidRPr="009F378A">
        <w:rPr>
          <w:color w:val="auto"/>
          <w:highlight w:val="yellow"/>
        </w:rPr>
        <w:t>cells with 1</w:t>
      </w:r>
      <w:r w:rsidR="00121304" w:rsidRPr="009F378A">
        <w:rPr>
          <w:color w:val="auto"/>
          <w:highlight w:val="yellow"/>
        </w:rPr>
        <w:t xml:space="preserve"> mL</w:t>
      </w:r>
      <w:r w:rsidRPr="009F378A">
        <w:rPr>
          <w:color w:val="auto"/>
          <w:highlight w:val="yellow"/>
        </w:rPr>
        <w:t xml:space="preserve"> </w:t>
      </w:r>
      <w:r w:rsidR="00121304" w:rsidRPr="009F378A">
        <w:rPr>
          <w:color w:val="auto"/>
          <w:highlight w:val="yellow"/>
        </w:rPr>
        <w:t xml:space="preserve">of </w:t>
      </w:r>
      <w:r w:rsidRPr="009F378A">
        <w:rPr>
          <w:color w:val="auto"/>
          <w:highlight w:val="yellow"/>
        </w:rPr>
        <w:t xml:space="preserve">HBSS </w:t>
      </w:r>
      <w:r w:rsidRPr="009F378A">
        <w:rPr>
          <w:highlight w:val="yellow"/>
        </w:rPr>
        <w:t>(</w:t>
      </w:r>
      <w:r w:rsidRPr="009F378A">
        <w:rPr>
          <w:color w:val="auto"/>
          <w:highlight w:val="yellow"/>
        </w:rPr>
        <w:t>Ca</w:t>
      </w:r>
      <w:r w:rsidRPr="009F378A">
        <w:rPr>
          <w:color w:val="auto"/>
          <w:highlight w:val="yellow"/>
          <w:vertAlign w:val="superscript"/>
        </w:rPr>
        <w:t>2+</w:t>
      </w:r>
      <w:r w:rsidRPr="009F378A">
        <w:rPr>
          <w:color w:val="auto"/>
          <w:highlight w:val="yellow"/>
        </w:rPr>
        <w:t xml:space="preserve"> and Mg</w:t>
      </w:r>
      <w:r w:rsidRPr="009F378A">
        <w:rPr>
          <w:color w:val="auto"/>
          <w:highlight w:val="yellow"/>
          <w:vertAlign w:val="superscript"/>
        </w:rPr>
        <w:t>2+</w:t>
      </w:r>
      <w:r w:rsidRPr="009F378A">
        <w:rPr>
          <w:highlight w:val="yellow"/>
        </w:rPr>
        <w:t>) and stain</w:t>
      </w:r>
      <w:r w:rsidRPr="009F378A">
        <w:rPr>
          <w:color w:val="auto"/>
          <w:highlight w:val="yellow"/>
        </w:rPr>
        <w:t xml:space="preserve"> HUVECs using a blue dye (0.5 µg/</w:t>
      </w:r>
      <w:r w:rsidR="00121304" w:rsidRPr="009F378A">
        <w:rPr>
          <w:color w:val="auto"/>
          <w:highlight w:val="yellow"/>
        </w:rPr>
        <w:t>mL</w:t>
      </w:r>
      <w:r w:rsidRPr="009F378A">
        <w:rPr>
          <w:color w:val="auto"/>
          <w:highlight w:val="yellow"/>
        </w:rPr>
        <w:t xml:space="preserve">) and MCF-7 cells using a green dye (0.5 µM) diluted in the respective growth medium </w:t>
      </w:r>
      <w:r w:rsidR="007D31DE" w:rsidRPr="009F378A">
        <w:rPr>
          <w:color w:val="auto"/>
          <w:highlight w:val="yellow"/>
        </w:rPr>
        <w:t xml:space="preserve">and place </w:t>
      </w:r>
      <w:r w:rsidRPr="009F378A">
        <w:rPr>
          <w:color w:val="auto"/>
          <w:highlight w:val="yellow"/>
        </w:rPr>
        <w:t>into a 37 °C and 5% CO</w:t>
      </w:r>
      <w:r w:rsidRPr="009F378A">
        <w:rPr>
          <w:color w:val="auto"/>
          <w:highlight w:val="yellow"/>
          <w:vertAlign w:val="subscript"/>
        </w:rPr>
        <w:t>2</w:t>
      </w:r>
      <w:r w:rsidRPr="009F378A">
        <w:rPr>
          <w:color w:val="auto"/>
          <w:highlight w:val="yellow"/>
        </w:rPr>
        <w:t xml:space="preserve"> incubator for 30</w:t>
      </w:r>
      <w:r w:rsidR="00121304" w:rsidRPr="009F378A">
        <w:rPr>
          <w:color w:val="auto"/>
          <w:highlight w:val="yellow"/>
        </w:rPr>
        <w:t>–</w:t>
      </w:r>
      <w:r w:rsidRPr="009F378A">
        <w:rPr>
          <w:color w:val="auto"/>
          <w:highlight w:val="yellow"/>
        </w:rPr>
        <w:t>40 min.</w:t>
      </w:r>
    </w:p>
    <w:p w14:paraId="144A7FB1" w14:textId="77777777" w:rsidR="007653D5" w:rsidRPr="009F378A" w:rsidRDefault="007653D5" w:rsidP="000211C8">
      <w:pPr>
        <w:rPr>
          <w:color w:val="auto"/>
        </w:rPr>
      </w:pPr>
    </w:p>
    <w:p w14:paraId="3C297626" w14:textId="60F4D934" w:rsidR="00B7239D" w:rsidRPr="009F378A" w:rsidRDefault="00B7239D" w:rsidP="0036610B">
      <w:pPr>
        <w:pStyle w:val="ListParagraph"/>
        <w:numPr>
          <w:ilvl w:val="1"/>
          <w:numId w:val="13"/>
        </w:numPr>
        <w:ind w:left="0" w:firstLine="0"/>
        <w:rPr>
          <w:b/>
          <w:bCs/>
          <w:color w:val="auto"/>
        </w:rPr>
      </w:pPr>
      <w:r w:rsidRPr="009F378A">
        <w:rPr>
          <w:highlight w:val="yellow"/>
        </w:rPr>
        <w:t xml:space="preserve">Wash </w:t>
      </w:r>
      <w:r w:rsidR="00121304" w:rsidRPr="009F378A">
        <w:rPr>
          <w:highlight w:val="yellow"/>
        </w:rPr>
        <w:t xml:space="preserve">the </w:t>
      </w:r>
      <w:r w:rsidRPr="009F378A">
        <w:rPr>
          <w:highlight w:val="yellow"/>
        </w:rPr>
        <w:t>cells with 1</w:t>
      </w:r>
      <w:r w:rsidR="00121304" w:rsidRPr="009F378A">
        <w:rPr>
          <w:highlight w:val="yellow"/>
        </w:rPr>
        <w:t xml:space="preserve"> mL</w:t>
      </w:r>
      <w:r w:rsidRPr="009F378A">
        <w:rPr>
          <w:highlight w:val="yellow"/>
        </w:rPr>
        <w:t xml:space="preserve"> of HBSS (</w:t>
      </w:r>
      <w:r w:rsidRPr="009F378A">
        <w:rPr>
          <w:color w:val="auto"/>
          <w:highlight w:val="yellow"/>
        </w:rPr>
        <w:t>without Ca</w:t>
      </w:r>
      <w:r w:rsidRPr="009F378A">
        <w:rPr>
          <w:color w:val="auto"/>
          <w:highlight w:val="yellow"/>
          <w:vertAlign w:val="superscript"/>
        </w:rPr>
        <w:t>2+</w:t>
      </w:r>
      <w:r w:rsidRPr="009F378A">
        <w:rPr>
          <w:color w:val="auto"/>
          <w:highlight w:val="yellow"/>
        </w:rPr>
        <w:t xml:space="preserve"> and Mg</w:t>
      </w:r>
      <w:r w:rsidRPr="009F378A">
        <w:rPr>
          <w:color w:val="auto"/>
          <w:highlight w:val="yellow"/>
          <w:vertAlign w:val="superscript"/>
        </w:rPr>
        <w:t>2+</w:t>
      </w:r>
      <w:r w:rsidRPr="009F378A">
        <w:rPr>
          <w:highlight w:val="yellow"/>
        </w:rPr>
        <w:t>)</w:t>
      </w:r>
      <w:r w:rsidR="00121304" w:rsidRPr="009F378A">
        <w:rPr>
          <w:highlight w:val="yellow"/>
        </w:rPr>
        <w:t>,</w:t>
      </w:r>
      <w:r w:rsidRPr="009F378A">
        <w:rPr>
          <w:highlight w:val="yellow"/>
        </w:rPr>
        <w:t xml:space="preserve"> add 1</w:t>
      </w:r>
      <w:r w:rsidR="00121304" w:rsidRPr="009F378A">
        <w:rPr>
          <w:highlight w:val="yellow"/>
        </w:rPr>
        <w:t xml:space="preserve"> mL</w:t>
      </w:r>
      <w:r w:rsidRPr="009F378A">
        <w:rPr>
          <w:highlight w:val="yellow"/>
        </w:rPr>
        <w:t xml:space="preserve"> of enzymatic detachment reagent (0.25% trypsin for HUVEC and 0.5% trypsin for MCF-7) to each round dish using a P1000 pipette</w:t>
      </w:r>
      <w:r w:rsidR="00CB61D3" w:rsidRPr="009F378A">
        <w:rPr>
          <w:highlight w:val="yellow"/>
        </w:rPr>
        <w:t>,</w:t>
      </w:r>
      <w:r w:rsidRPr="009F378A">
        <w:rPr>
          <w:highlight w:val="yellow"/>
        </w:rPr>
        <w:t xml:space="preserve"> </w:t>
      </w:r>
      <w:r w:rsidRPr="009F378A">
        <w:rPr>
          <w:color w:val="auto"/>
          <w:highlight w:val="yellow"/>
        </w:rPr>
        <w:t xml:space="preserve">and </w:t>
      </w:r>
      <w:r w:rsidR="00121304" w:rsidRPr="009F378A">
        <w:rPr>
          <w:color w:val="auto"/>
          <w:highlight w:val="yellow"/>
        </w:rPr>
        <w:t xml:space="preserve">then </w:t>
      </w:r>
      <w:r w:rsidRPr="009F378A">
        <w:rPr>
          <w:color w:val="auto"/>
          <w:highlight w:val="yellow"/>
        </w:rPr>
        <w:t>i</w:t>
      </w:r>
      <w:r w:rsidRPr="009F378A">
        <w:rPr>
          <w:highlight w:val="yellow"/>
        </w:rPr>
        <w:t>ncubate for 2</w:t>
      </w:r>
      <w:r w:rsidR="00121304" w:rsidRPr="009F378A">
        <w:rPr>
          <w:highlight w:val="yellow"/>
        </w:rPr>
        <w:t>–</w:t>
      </w:r>
      <w:r w:rsidRPr="009F378A">
        <w:rPr>
          <w:highlight w:val="yellow"/>
        </w:rPr>
        <w:t>5 min until the cells are detached</w:t>
      </w:r>
      <w:r w:rsidR="002E682D" w:rsidRPr="009F378A">
        <w:t>.</w:t>
      </w:r>
    </w:p>
    <w:p w14:paraId="54D4AD97" w14:textId="77777777" w:rsidR="007653D5" w:rsidRPr="009F378A" w:rsidRDefault="007653D5" w:rsidP="000211C8">
      <w:pPr>
        <w:pStyle w:val="ListParagraph"/>
        <w:ind w:left="0"/>
        <w:rPr>
          <w:b/>
          <w:bCs/>
          <w:color w:val="auto"/>
        </w:rPr>
      </w:pPr>
    </w:p>
    <w:p w14:paraId="1DA67064" w14:textId="5DA82F81" w:rsidR="00B7239D" w:rsidRPr="009F378A" w:rsidRDefault="00B7239D" w:rsidP="0036610B">
      <w:pPr>
        <w:pStyle w:val="ListParagraph"/>
        <w:numPr>
          <w:ilvl w:val="1"/>
          <w:numId w:val="13"/>
        </w:numPr>
        <w:ind w:left="0" w:firstLine="0"/>
        <w:rPr>
          <w:b/>
          <w:bCs/>
          <w:color w:val="auto"/>
          <w:highlight w:val="yellow"/>
        </w:rPr>
      </w:pPr>
      <w:r w:rsidRPr="009F378A">
        <w:rPr>
          <w:highlight w:val="yellow"/>
        </w:rPr>
        <w:t xml:space="preserve">Collect each cell type separately in </w:t>
      </w:r>
      <w:r w:rsidR="00121304" w:rsidRPr="009F378A">
        <w:rPr>
          <w:highlight w:val="yellow"/>
        </w:rPr>
        <w:t xml:space="preserve">a </w:t>
      </w:r>
      <w:r w:rsidRPr="009F378A">
        <w:rPr>
          <w:highlight w:val="yellow"/>
        </w:rPr>
        <w:t>5</w:t>
      </w:r>
      <w:r w:rsidR="00121304" w:rsidRPr="009F378A">
        <w:rPr>
          <w:highlight w:val="yellow"/>
        </w:rPr>
        <w:t xml:space="preserve"> mL</w:t>
      </w:r>
      <w:r w:rsidRPr="009F378A">
        <w:rPr>
          <w:highlight w:val="yellow"/>
        </w:rPr>
        <w:t xml:space="preserve"> </w:t>
      </w:r>
      <w:r w:rsidR="00121304" w:rsidRPr="009F378A">
        <w:rPr>
          <w:highlight w:val="yellow"/>
        </w:rPr>
        <w:t xml:space="preserve">round-bottom </w:t>
      </w:r>
      <w:r w:rsidRPr="009F378A">
        <w:rPr>
          <w:highlight w:val="yellow"/>
        </w:rPr>
        <w:t>Polysty</w:t>
      </w:r>
      <w:r w:rsidR="00B06676" w:rsidRPr="009F378A">
        <w:rPr>
          <w:highlight w:val="yellow"/>
        </w:rPr>
        <w:t xml:space="preserve">rene </w:t>
      </w:r>
      <w:r w:rsidR="00121304" w:rsidRPr="009F378A">
        <w:rPr>
          <w:highlight w:val="yellow"/>
        </w:rPr>
        <w:t>tu</w:t>
      </w:r>
      <w:r w:rsidR="00B06676" w:rsidRPr="009F378A">
        <w:rPr>
          <w:highlight w:val="yellow"/>
        </w:rPr>
        <w:t>be and add 1</w:t>
      </w:r>
      <w:r w:rsidR="00121304" w:rsidRPr="009F378A">
        <w:rPr>
          <w:highlight w:val="yellow"/>
        </w:rPr>
        <w:t xml:space="preserve"> mL</w:t>
      </w:r>
      <w:r w:rsidR="00B06676" w:rsidRPr="009F378A">
        <w:rPr>
          <w:highlight w:val="yellow"/>
        </w:rPr>
        <w:t xml:space="preserve"> of 10% FC</w:t>
      </w:r>
      <w:r w:rsidRPr="009F378A">
        <w:rPr>
          <w:highlight w:val="yellow"/>
        </w:rPr>
        <w:t xml:space="preserve">S medium </w:t>
      </w:r>
      <w:r w:rsidR="00121304" w:rsidRPr="009F378A">
        <w:rPr>
          <w:highlight w:val="yellow"/>
        </w:rPr>
        <w:t xml:space="preserve">using a </w:t>
      </w:r>
      <w:r w:rsidRPr="009F378A">
        <w:rPr>
          <w:highlight w:val="yellow"/>
        </w:rPr>
        <w:t xml:space="preserve">P1000 pipette to stop the enzymatic reaction. Centrifuge the cell suspensions at 250 x </w:t>
      </w:r>
      <w:r w:rsidRPr="009F378A">
        <w:rPr>
          <w:i/>
          <w:iCs/>
          <w:highlight w:val="yellow"/>
        </w:rPr>
        <w:t>g</w:t>
      </w:r>
      <w:r w:rsidRPr="009F378A">
        <w:rPr>
          <w:highlight w:val="yellow"/>
        </w:rPr>
        <w:t xml:space="preserve"> for 5 min.</w:t>
      </w:r>
    </w:p>
    <w:p w14:paraId="1676F8EA" w14:textId="77777777" w:rsidR="007653D5" w:rsidRPr="009F378A" w:rsidRDefault="007653D5" w:rsidP="000211C8">
      <w:pPr>
        <w:rPr>
          <w:b/>
          <w:bCs/>
          <w:color w:val="auto"/>
        </w:rPr>
      </w:pPr>
    </w:p>
    <w:p w14:paraId="153264FA" w14:textId="6EC9422F" w:rsidR="00B7239D" w:rsidRPr="009F378A" w:rsidRDefault="00B7239D" w:rsidP="0036610B">
      <w:pPr>
        <w:pStyle w:val="ListParagraph"/>
        <w:numPr>
          <w:ilvl w:val="1"/>
          <w:numId w:val="13"/>
        </w:numPr>
        <w:ind w:left="0" w:firstLine="0"/>
        <w:rPr>
          <w:b/>
          <w:bCs/>
          <w:color w:val="auto"/>
        </w:rPr>
      </w:pPr>
      <w:r w:rsidRPr="009F378A">
        <w:rPr>
          <w:highlight w:val="yellow"/>
        </w:rPr>
        <w:t xml:space="preserve">Carefully aspirate </w:t>
      </w:r>
      <w:r w:rsidR="00121304" w:rsidRPr="009F378A">
        <w:rPr>
          <w:highlight w:val="yellow"/>
        </w:rPr>
        <w:t xml:space="preserve">the </w:t>
      </w:r>
      <w:r w:rsidRPr="009F378A">
        <w:rPr>
          <w:highlight w:val="yellow"/>
        </w:rPr>
        <w:t xml:space="preserve">supernatant and suspend </w:t>
      </w:r>
      <w:r w:rsidR="00121304" w:rsidRPr="009F378A">
        <w:rPr>
          <w:highlight w:val="yellow"/>
        </w:rPr>
        <w:t xml:space="preserve">the </w:t>
      </w:r>
      <w:r w:rsidRPr="009F378A">
        <w:rPr>
          <w:highlight w:val="yellow"/>
        </w:rPr>
        <w:t>cells in 1</w:t>
      </w:r>
      <w:r w:rsidR="00121304" w:rsidRPr="009F378A">
        <w:rPr>
          <w:highlight w:val="yellow"/>
        </w:rPr>
        <w:t xml:space="preserve"> mL</w:t>
      </w:r>
      <w:r w:rsidRPr="009F378A">
        <w:rPr>
          <w:highlight w:val="yellow"/>
        </w:rPr>
        <w:t xml:space="preserve"> of </w:t>
      </w:r>
      <w:r w:rsidR="00121304" w:rsidRPr="009F378A">
        <w:rPr>
          <w:highlight w:val="yellow"/>
        </w:rPr>
        <w:t>steroid-</w:t>
      </w:r>
      <w:r w:rsidR="00E66320" w:rsidRPr="009F378A">
        <w:rPr>
          <w:highlight w:val="yellow"/>
        </w:rPr>
        <w:t xml:space="preserve">free </w:t>
      </w:r>
      <w:r w:rsidRPr="009F378A">
        <w:rPr>
          <w:highlight w:val="yellow"/>
        </w:rPr>
        <w:t xml:space="preserve">medium </w:t>
      </w:r>
      <w:r w:rsidRPr="009F378A">
        <w:t xml:space="preserve">(EBM-2, </w:t>
      </w:r>
      <w:r w:rsidR="009F378A" w:rsidRPr="009F378A">
        <w:t>glutamine supplement</w:t>
      </w:r>
      <w:r w:rsidRPr="009F378A">
        <w:t>, antibiotic-antimycotic, 0.4% F</w:t>
      </w:r>
      <w:r w:rsidR="002E682D" w:rsidRPr="009F378A">
        <w:t>C</w:t>
      </w:r>
      <w:r w:rsidRPr="009F378A">
        <w:t>S sf</w:t>
      </w:r>
      <w:r w:rsidR="006D6692" w:rsidRPr="009F378A">
        <w:t xml:space="preserve"> (</w:t>
      </w:r>
      <w:r w:rsidR="00121304" w:rsidRPr="009F378A">
        <w:t>charcoal-</w:t>
      </w:r>
      <w:r w:rsidR="006D6692" w:rsidRPr="009F378A">
        <w:t>stripped)</w:t>
      </w:r>
      <w:r w:rsidRPr="009F378A">
        <w:t>).</w:t>
      </w:r>
    </w:p>
    <w:p w14:paraId="25BCF518" w14:textId="77777777" w:rsidR="007653D5" w:rsidRPr="009F378A" w:rsidRDefault="007653D5" w:rsidP="000211C8">
      <w:pPr>
        <w:rPr>
          <w:b/>
          <w:bCs/>
          <w:color w:val="auto"/>
        </w:rPr>
      </w:pPr>
    </w:p>
    <w:p w14:paraId="1E7C10D6" w14:textId="619C55BD" w:rsidR="00D3362A" w:rsidRPr="009F378A" w:rsidRDefault="00D3362A" w:rsidP="000211C8">
      <w:r w:rsidRPr="009F378A">
        <w:rPr>
          <w:bCs/>
        </w:rPr>
        <w:t>NOTE</w:t>
      </w:r>
      <w:r w:rsidR="00175063" w:rsidRPr="009F378A">
        <w:rPr>
          <w:bCs/>
        </w:rPr>
        <w:t xml:space="preserve">: </w:t>
      </w:r>
      <w:r w:rsidR="00121304" w:rsidRPr="009F378A">
        <w:rPr>
          <w:bCs/>
        </w:rPr>
        <w:t>Steroid</w:t>
      </w:r>
      <w:r w:rsidR="00121304" w:rsidRPr="009F378A">
        <w:t>-</w:t>
      </w:r>
      <w:r w:rsidRPr="009F378A">
        <w:t xml:space="preserve">free medium can be </w:t>
      </w:r>
      <w:r w:rsidR="00CD5ADE" w:rsidRPr="009F378A">
        <w:t>replaced</w:t>
      </w:r>
      <w:r w:rsidRPr="009F378A">
        <w:t xml:space="preserve"> with normal growth medium.</w:t>
      </w:r>
    </w:p>
    <w:p w14:paraId="0127DB26" w14:textId="77777777" w:rsidR="007653D5" w:rsidRPr="009F378A" w:rsidRDefault="007653D5" w:rsidP="000211C8">
      <w:pPr>
        <w:rPr>
          <w:b/>
          <w:bCs/>
          <w:color w:val="auto"/>
        </w:rPr>
      </w:pPr>
    </w:p>
    <w:p w14:paraId="49588A96" w14:textId="7158956D" w:rsidR="00B7239D" w:rsidRPr="009F378A" w:rsidRDefault="00B7239D" w:rsidP="0036610B">
      <w:pPr>
        <w:pStyle w:val="ListParagraph"/>
        <w:numPr>
          <w:ilvl w:val="1"/>
          <w:numId w:val="13"/>
        </w:numPr>
        <w:ind w:left="0" w:firstLine="0"/>
        <w:rPr>
          <w:b/>
          <w:bCs/>
          <w:color w:val="auto"/>
          <w:highlight w:val="yellow"/>
        </w:rPr>
      </w:pPr>
      <w:r w:rsidRPr="009F378A">
        <w:rPr>
          <w:highlight w:val="yellow"/>
        </w:rPr>
        <w:lastRenderedPageBreak/>
        <w:t>Use 100 µ</w:t>
      </w:r>
      <w:r w:rsidR="00121304" w:rsidRPr="009F378A">
        <w:rPr>
          <w:highlight w:val="yellow"/>
        </w:rPr>
        <w:t>L</w:t>
      </w:r>
      <w:r w:rsidRPr="009F378A">
        <w:rPr>
          <w:highlight w:val="yellow"/>
        </w:rPr>
        <w:t xml:space="preserve"> of each cell suspension diluted with </w:t>
      </w:r>
      <w:r w:rsidRPr="009F378A">
        <w:rPr>
          <w:color w:val="auto"/>
          <w:highlight w:val="yellow"/>
        </w:rPr>
        <w:t>10</w:t>
      </w:r>
      <w:r w:rsidR="00121304" w:rsidRPr="009F378A">
        <w:rPr>
          <w:color w:val="auto"/>
          <w:highlight w:val="yellow"/>
        </w:rPr>
        <w:t xml:space="preserve"> mL</w:t>
      </w:r>
      <w:r w:rsidRPr="009F378A">
        <w:rPr>
          <w:color w:val="auto"/>
          <w:highlight w:val="yellow"/>
        </w:rPr>
        <w:t xml:space="preserve"> of Diluent</w:t>
      </w:r>
      <w:r w:rsidR="00CD0D27" w:rsidRPr="009F378A">
        <w:rPr>
          <w:color w:val="auto"/>
          <w:highlight w:val="yellow"/>
        </w:rPr>
        <w:t xml:space="preserve"> II (see </w:t>
      </w:r>
      <w:r w:rsidR="00CD0D27" w:rsidRPr="009F378A">
        <w:rPr>
          <w:b/>
          <w:bCs/>
          <w:color w:val="auto"/>
          <w:highlight w:val="yellow"/>
        </w:rPr>
        <w:t>Table of Materials</w:t>
      </w:r>
      <w:r w:rsidR="00CD0D27" w:rsidRPr="009F378A">
        <w:rPr>
          <w:color w:val="auto"/>
          <w:highlight w:val="yellow"/>
        </w:rPr>
        <w:t>)</w:t>
      </w:r>
      <w:r w:rsidRPr="009F378A">
        <w:rPr>
          <w:color w:val="auto"/>
          <w:highlight w:val="yellow"/>
        </w:rPr>
        <w:t xml:space="preserve"> </w:t>
      </w:r>
      <w:r w:rsidRPr="009F378A">
        <w:rPr>
          <w:highlight w:val="yellow"/>
        </w:rPr>
        <w:t>to determine the total cell number and calculate the amount of treatment medi</w:t>
      </w:r>
      <w:r w:rsidR="00A307FE" w:rsidRPr="009F378A">
        <w:rPr>
          <w:highlight w:val="yellow"/>
        </w:rPr>
        <w:t>um</w:t>
      </w:r>
      <w:r w:rsidRPr="009F378A">
        <w:rPr>
          <w:highlight w:val="yellow"/>
        </w:rPr>
        <w:t xml:space="preserve"> (EBM-2, </w:t>
      </w:r>
      <w:proofErr w:type="spellStart"/>
      <w:r w:rsidRPr="009F378A">
        <w:rPr>
          <w:highlight w:val="yellow"/>
        </w:rPr>
        <w:t>Glutamax</w:t>
      </w:r>
      <w:proofErr w:type="spellEnd"/>
      <w:r w:rsidRPr="009F378A">
        <w:rPr>
          <w:highlight w:val="yellow"/>
        </w:rPr>
        <w:t>, antibiotic-antimycotic, 0.4% F</w:t>
      </w:r>
      <w:r w:rsidR="00B06676" w:rsidRPr="009F378A">
        <w:rPr>
          <w:highlight w:val="yellow"/>
        </w:rPr>
        <w:t>C</w:t>
      </w:r>
      <w:r w:rsidRPr="009F378A">
        <w:rPr>
          <w:highlight w:val="yellow"/>
        </w:rPr>
        <w:t>S sf, vehicle/Treatment) needed to obtain a cell suspension of 5</w:t>
      </w:r>
      <w:r w:rsidR="00121304" w:rsidRPr="009F378A">
        <w:rPr>
          <w:highlight w:val="yellow"/>
        </w:rPr>
        <w:t xml:space="preserve"> </w:t>
      </w:r>
      <w:r w:rsidRPr="009F378A">
        <w:rPr>
          <w:highlight w:val="yellow"/>
        </w:rPr>
        <w:t>x 10</w:t>
      </w:r>
      <w:r w:rsidRPr="009F378A">
        <w:rPr>
          <w:highlight w:val="yellow"/>
          <w:vertAlign w:val="superscript"/>
        </w:rPr>
        <w:t>3</w:t>
      </w:r>
      <w:r w:rsidRPr="009F378A">
        <w:rPr>
          <w:highlight w:val="yellow"/>
        </w:rPr>
        <w:t xml:space="preserve"> cells/</w:t>
      </w:r>
      <w:r w:rsidR="00121304" w:rsidRPr="009F378A">
        <w:rPr>
          <w:highlight w:val="yellow"/>
        </w:rPr>
        <w:t xml:space="preserve">mL </w:t>
      </w:r>
      <w:r w:rsidRPr="009F378A">
        <w:rPr>
          <w:highlight w:val="yellow"/>
        </w:rPr>
        <w:t xml:space="preserve">or </w:t>
      </w:r>
      <w:r w:rsidRPr="009F378A">
        <w:rPr>
          <w:color w:val="auto"/>
          <w:highlight w:val="yellow"/>
        </w:rPr>
        <w:t>3.4 x 10</w:t>
      </w:r>
      <w:r w:rsidRPr="009F378A">
        <w:rPr>
          <w:color w:val="auto"/>
          <w:highlight w:val="yellow"/>
          <w:vertAlign w:val="superscript"/>
        </w:rPr>
        <w:t>5</w:t>
      </w:r>
      <w:r w:rsidRPr="009F378A">
        <w:rPr>
          <w:color w:val="auto"/>
          <w:highlight w:val="yellow"/>
        </w:rPr>
        <w:t xml:space="preserve"> cells/</w:t>
      </w:r>
      <w:r w:rsidR="00121304" w:rsidRPr="009F378A">
        <w:rPr>
          <w:color w:val="auto"/>
          <w:highlight w:val="yellow"/>
        </w:rPr>
        <w:t xml:space="preserve">mL </w:t>
      </w:r>
      <w:r w:rsidRPr="009F378A">
        <w:rPr>
          <w:color w:val="auto"/>
          <w:highlight w:val="yellow"/>
        </w:rPr>
        <w:t>per cell type</w:t>
      </w:r>
      <w:r w:rsidRPr="009F378A">
        <w:rPr>
          <w:highlight w:val="yellow"/>
        </w:rPr>
        <w:t>.</w:t>
      </w:r>
    </w:p>
    <w:p w14:paraId="0CD48DA7" w14:textId="77777777" w:rsidR="00121304" w:rsidRPr="009F378A" w:rsidRDefault="00121304" w:rsidP="00121304">
      <w:pPr>
        <w:pStyle w:val="ListParagraph"/>
        <w:ind w:left="0"/>
        <w:rPr>
          <w:color w:val="auto"/>
        </w:rPr>
      </w:pPr>
    </w:p>
    <w:p w14:paraId="514B026E" w14:textId="6E697899" w:rsidR="00121304" w:rsidRPr="009F378A" w:rsidRDefault="00121304" w:rsidP="0036610B">
      <w:pPr>
        <w:pStyle w:val="ListParagraph"/>
        <w:numPr>
          <w:ilvl w:val="2"/>
          <w:numId w:val="20"/>
        </w:numPr>
        <w:ind w:left="0" w:firstLine="0"/>
        <w:rPr>
          <w:color w:val="auto"/>
        </w:rPr>
      </w:pPr>
      <w:r w:rsidRPr="009F378A">
        <w:rPr>
          <w:color w:val="auto"/>
        </w:rPr>
        <w:t>Cell count</w:t>
      </w:r>
    </w:p>
    <w:p w14:paraId="23440CA4" w14:textId="77777777" w:rsidR="00121304" w:rsidRPr="009F378A" w:rsidRDefault="00121304" w:rsidP="00AA25EC">
      <w:pPr>
        <w:rPr>
          <w:color w:val="auto"/>
        </w:rPr>
      </w:pPr>
    </w:p>
    <w:p w14:paraId="1D5DA89E" w14:textId="5DE7FA27" w:rsidR="0039511C" w:rsidRPr="009F378A" w:rsidRDefault="0039511C" w:rsidP="0036610B">
      <w:pPr>
        <w:pStyle w:val="ListParagraph"/>
        <w:numPr>
          <w:ilvl w:val="3"/>
          <w:numId w:val="20"/>
        </w:numPr>
        <w:ind w:left="0" w:firstLine="0"/>
        <w:rPr>
          <w:bCs/>
          <w:color w:val="auto"/>
          <w:highlight w:val="yellow"/>
        </w:rPr>
      </w:pPr>
      <w:r w:rsidRPr="009F378A">
        <w:rPr>
          <w:bCs/>
          <w:color w:val="auto"/>
          <w:highlight w:val="yellow"/>
        </w:rPr>
        <w:t xml:space="preserve">Turn on </w:t>
      </w:r>
      <w:r w:rsidR="00121304" w:rsidRPr="009F378A">
        <w:rPr>
          <w:bCs/>
          <w:color w:val="auto"/>
          <w:highlight w:val="yellow"/>
        </w:rPr>
        <w:t xml:space="preserve">the </w:t>
      </w:r>
      <w:r w:rsidRPr="009F378A">
        <w:rPr>
          <w:bCs/>
          <w:color w:val="auto"/>
          <w:highlight w:val="yellow"/>
        </w:rPr>
        <w:t>machine and flush</w:t>
      </w:r>
      <w:r w:rsidR="00121304" w:rsidRPr="009F378A">
        <w:rPr>
          <w:bCs/>
          <w:color w:val="auto"/>
          <w:highlight w:val="yellow"/>
        </w:rPr>
        <w:t xml:space="preserve"> by</w:t>
      </w:r>
      <w:r w:rsidRPr="009F378A">
        <w:rPr>
          <w:bCs/>
          <w:color w:val="auto"/>
          <w:highlight w:val="yellow"/>
        </w:rPr>
        <w:t xml:space="preserve"> pressing</w:t>
      </w:r>
      <w:r w:rsidR="00CB61D3" w:rsidRPr="009F378A">
        <w:rPr>
          <w:bCs/>
          <w:color w:val="auto"/>
          <w:highlight w:val="yellow"/>
        </w:rPr>
        <w:t xml:space="preserve"> the</w:t>
      </w:r>
      <w:r w:rsidRPr="009F378A">
        <w:rPr>
          <w:bCs/>
          <w:color w:val="auto"/>
          <w:highlight w:val="yellow"/>
        </w:rPr>
        <w:t xml:space="preserve"> </w:t>
      </w:r>
      <w:r w:rsidRPr="009F378A">
        <w:rPr>
          <w:b/>
          <w:color w:val="auto"/>
          <w:highlight w:val="yellow"/>
        </w:rPr>
        <w:t>Function</w:t>
      </w:r>
      <w:r w:rsidRPr="009F378A">
        <w:rPr>
          <w:bCs/>
          <w:color w:val="auto"/>
          <w:highlight w:val="yellow"/>
        </w:rPr>
        <w:t xml:space="preserve"> and </w:t>
      </w:r>
      <w:r w:rsidRPr="009F378A">
        <w:rPr>
          <w:b/>
          <w:color w:val="auto"/>
          <w:highlight w:val="yellow"/>
        </w:rPr>
        <w:t>Start</w:t>
      </w:r>
      <w:r w:rsidRPr="009F378A">
        <w:rPr>
          <w:bCs/>
          <w:color w:val="auto"/>
          <w:highlight w:val="yellow"/>
        </w:rPr>
        <w:t xml:space="preserve"> buttons (</w:t>
      </w:r>
      <w:r w:rsidR="006466B4" w:rsidRPr="009F378A">
        <w:rPr>
          <w:bCs/>
          <w:color w:val="auto"/>
          <w:highlight w:val="yellow"/>
        </w:rPr>
        <w:t>set</w:t>
      </w:r>
      <w:r w:rsidR="00C07B8D" w:rsidRPr="009F378A">
        <w:rPr>
          <w:bCs/>
          <w:color w:val="auto"/>
          <w:highlight w:val="yellow"/>
        </w:rPr>
        <w:t>-</w:t>
      </w:r>
      <w:r w:rsidRPr="009F378A">
        <w:rPr>
          <w:bCs/>
          <w:color w:val="auto"/>
          <w:highlight w:val="yellow"/>
        </w:rPr>
        <w:t xml:space="preserve">up S3), with </w:t>
      </w:r>
      <w:r w:rsidR="006466B4" w:rsidRPr="009F378A">
        <w:rPr>
          <w:bCs/>
          <w:color w:val="auto"/>
          <w:highlight w:val="yellow"/>
        </w:rPr>
        <w:t xml:space="preserve">Diluent </w:t>
      </w:r>
      <w:r w:rsidRPr="009F378A">
        <w:rPr>
          <w:bCs/>
          <w:color w:val="auto"/>
          <w:highlight w:val="yellow"/>
        </w:rPr>
        <w:t>II solution in a</w:t>
      </w:r>
      <w:r w:rsidRPr="009F378A">
        <w:rPr>
          <w:color w:val="auto"/>
          <w:highlight w:val="yellow"/>
          <w:lang w:eastAsia="de-DE"/>
        </w:rPr>
        <w:t xml:space="preserve"> </w:t>
      </w:r>
      <w:r w:rsidR="002E682D" w:rsidRPr="009F378A">
        <w:rPr>
          <w:bCs/>
          <w:color w:val="auto"/>
          <w:highlight w:val="yellow"/>
        </w:rPr>
        <w:t>cell counter</w:t>
      </w:r>
      <w:r w:rsidRPr="009F378A">
        <w:rPr>
          <w:bCs/>
          <w:color w:val="auto"/>
          <w:highlight w:val="yellow"/>
        </w:rPr>
        <w:t xml:space="preserve"> vial.</w:t>
      </w:r>
    </w:p>
    <w:p w14:paraId="4DADD6BF" w14:textId="77777777" w:rsidR="007653D5" w:rsidRPr="009F378A" w:rsidRDefault="007653D5" w:rsidP="000211C8">
      <w:pPr>
        <w:pStyle w:val="ListParagraph"/>
        <w:ind w:left="0"/>
        <w:rPr>
          <w:bCs/>
          <w:color w:val="auto"/>
          <w:highlight w:val="yellow"/>
        </w:rPr>
      </w:pPr>
    </w:p>
    <w:p w14:paraId="2D1A7457" w14:textId="4FBDCCFB" w:rsidR="00D60761" w:rsidRPr="009F378A" w:rsidRDefault="006466B4" w:rsidP="0036610B">
      <w:pPr>
        <w:pStyle w:val="ListParagraph"/>
        <w:numPr>
          <w:ilvl w:val="3"/>
          <w:numId w:val="20"/>
        </w:numPr>
        <w:ind w:left="0" w:firstLine="0"/>
        <w:rPr>
          <w:bCs/>
          <w:color w:val="auto"/>
          <w:highlight w:val="yellow"/>
        </w:rPr>
      </w:pPr>
      <w:r w:rsidRPr="009F378A">
        <w:rPr>
          <w:bCs/>
          <w:color w:val="auto"/>
          <w:highlight w:val="yellow"/>
        </w:rPr>
        <w:t xml:space="preserve">Use set up S4 and press </w:t>
      </w:r>
      <w:r w:rsidRPr="009F378A">
        <w:rPr>
          <w:b/>
          <w:color w:val="auto"/>
          <w:highlight w:val="yellow"/>
        </w:rPr>
        <w:t>Start</w:t>
      </w:r>
      <w:r w:rsidRPr="009F378A">
        <w:rPr>
          <w:bCs/>
          <w:color w:val="auto"/>
          <w:highlight w:val="yellow"/>
        </w:rPr>
        <w:t xml:space="preserve"> to m</w:t>
      </w:r>
      <w:r w:rsidR="0039511C" w:rsidRPr="009F378A">
        <w:rPr>
          <w:bCs/>
          <w:color w:val="auto"/>
          <w:highlight w:val="yellow"/>
        </w:rPr>
        <w:t xml:space="preserve">easure </w:t>
      </w:r>
      <w:r w:rsidRPr="009F378A">
        <w:rPr>
          <w:bCs/>
          <w:color w:val="auto"/>
          <w:highlight w:val="yellow"/>
        </w:rPr>
        <w:t xml:space="preserve">the </w:t>
      </w:r>
      <w:r w:rsidR="0039511C" w:rsidRPr="009F378A">
        <w:rPr>
          <w:bCs/>
          <w:color w:val="auto"/>
          <w:highlight w:val="yellow"/>
        </w:rPr>
        <w:t xml:space="preserve">blank with fresh </w:t>
      </w:r>
      <w:r w:rsidRPr="009F378A">
        <w:rPr>
          <w:bCs/>
          <w:color w:val="auto"/>
          <w:highlight w:val="yellow"/>
        </w:rPr>
        <w:t xml:space="preserve">Diluent </w:t>
      </w:r>
      <w:r w:rsidR="0039511C" w:rsidRPr="009F378A">
        <w:rPr>
          <w:bCs/>
          <w:color w:val="auto"/>
          <w:highlight w:val="yellow"/>
        </w:rPr>
        <w:t>II solution</w:t>
      </w:r>
      <w:r w:rsidRPr="009F378A">
        <w:rPr>
          <w:bCs/>
          <w:color w:val="auto"/>
          <w:highlight w:val="yellow"/>
        </w:rPr>
        <w:t>.</w:t>
      </w:r>
      <w:r w:rsidR="0039511C" w:rsidRPr="009F378A">
        <w:rPr>
          <w:bCs/>
          <w:color w:val="auto"/>
          <w:highlight w:val="yellow"/>
        </w:rPr>
        <w:t xml:space="preserve"> </w:t>
      </w:r>
    </w:p>
    <w:p w14:paraId="0103636E" w14:textId="77777777" w:rsidR="007653D5" w:rsidRPr="009F378A" w:rsidRDefault="007653D5" w:rsidP="000211C8">
      <w:pPr>
        <w:rPr>
          <w:bCs/>
          <w:color w:val="auto"/>
          <w:highlight w:val="yellow"/>
        </w:rPr>
      </w:pPr>
    </w:p>
    <w:p w14:paraId="6AEDF742" w14:textId="67C294F7" w:rsidR="0039511C" w:rsidRPr="009F378A" w:rsidRDefault="0039511C" w:rsidP="0036610B">
      <w:pPr>
        <w:pStyle w:val="ListParagraph"/>
        <w:numPr>
          <w:ilvl w:val="3"/>
          <w:numId w:val="20"/>
        </w:numPr>
        <w:ind w:left="0" w:firstLine="0"/>
        <w:rPr>
          <w:bCs/>
          <w:color w:val="auto"/>
          <w:highlight w:val="yellow"/>
        </w:rPr>
      </w:pPr>
      <w:r w:rsidRPr="009F378A">
        <w:rPr>
          <w:bCs/>
          <w:color w:val="auto"/>
          <w:highlight w:val="yellow"/>
        </w:rPr>
        <w:t xml:space="preserve">Change </w:t>
      </w:r>
      <w:r w:rsidR="00121304" w:rsidRPr="009F378A">
        <w:rPr>
          <w:bCs/>
          <w:color w:val="auto"/>
          <w:highlight w:val="yellow"/>
        </w:rPr>
        <w:t xml:space="preserve">the </w:t>
      </w:r>
      <w:r w:rsidRPr="009F378A">
        <w:rPr>
          <w:bCs/>
          <w:color w:val="auto"/>
          <w:highlight w:val="yellow"/>
        </w:rPr>
        <w:t xml:space="preserve">scintillation vial </w:t>
      </w:r>
      <w:r w:rsidR="00C07B8D" w:rsidRPr="009F378A">
        <w:rPr>
          <w:bCs/>
          <w:color w:val="auto"/>
          <w:highlight w:val="yellow"/>
        </w:rPr>
        <w:t xml:space="preserve">with </w:t>
      </w:r>
      <w:r w:rsidR="00C07B8D" w:rsidRPr="009F378A">
        <w:rPr>
          <w:highlight w:val="yellow"/>
        </w:rPr>
        <w:t xml:space="preserve">100 </w:t>
      </w:r>
      <w:r w:rsidR="00121304" w:rsidRPr="009F378A">
        <w:rPr>
          <w:highlight w:val="yellow"/>
        </w:rPr>
        <w:t xml:space="preserve">µL of </w:t>
      </w:r>
      <w:r w:rsidR="00C07B8D" w:rsidRPr="009F378A">
        <w:rPr>
          <w:highlight w:val="yellow"/>
        </w:rPr>
        <w:t>cell suspension</w:t>
      </w:r>
      <w:r w:rsidR="00745AFC" w:rsidRPr="009F378A">
        <w:rPr>
          <w:highlight w:val="yellow"/>
        </w:rPr>
        <w:t xml:space="preserve"> </w:t>
      </w:r>
      <w:r w:rsidR="00C07B8D" w:rsidRPr="009F378A">
        <w:rPr>
          <w:highlight w:val="yellow"/>
        </w:rPr>
        <w:t>in 10</w:t>
      </w:r>
      <w:r w:rsidR="00121304" w:rsidRPr="009F378A">
        <w:rPr>
          <w:highlight w:val="yellow"/>
        </w:rPr>
        <w:t xml:space="preserve"> mL</w:t>
      </w:r>
      <w:r w:rsidR="006466B4" w:rsidRPr="009F378A">
        <w:rPr>
          <w:highlight w:val="yellow"/>
        </w:rPr>
        <w:t xml:space="preserve"> of</w:t>
      </w:r>
      <w:r w:rsidR="00C07B8D" w:rsidRPr="009F378A">
        <w:rPr>
          <w:highlight w:val="yellow"/>
        </w:rPr>
        <w:t xml:space="preserve"> </w:t>
      </w:r>
      <w:r w:rsidR="006466B4" w:rsidRPr="009F378A">
        <w:rPr>
          <w:highlight w:val="yellow"/>
        </w:rPr>
        <w:t xml:space="preserve">Diluent </w:t>
      </w:r>
      <w:r w:rsidR="00C07B8D" w:rsidRPr="009F378A">
        <w:rPr>
          <w:highlight w:val="yellow"/>
        </w:rPr>
        <w:t>II solution and m</w:t>
      </w:r>
      <w:r w:rsidRPr="009F378A">
        <w:rPr>
          <w:bCs/>
          <w:color w:val="auto"/>
          <w:highlight w:val="yellow"/>
        </w:rPr>
        <w:t xml:space="preserve">easure </w:t>
      </w:r>
      <w:r w:rsidR="00C07B8D" w:rsidRPr="009F378A">
        <w:rPr>
          <w:bCs/>
          <w:color w:val="auto"/>
          <w:highlight w:val="yellow"/>
        </w:rPr>
        <w:t xml:space="preserve">the </w:t>
      </w:r>
      <w:r w:rsidRPr="009F378A">
        <w:rPr>
          <w:bCs/>
          <w:color w:val="auto"/>
          <w:highlight w:val="yellow"/>
        </w:rPr>
        <w:t>samples</w:t>
      </w:r>
      <w:r w:rsidR="00C07B8D" w:rsidRPr="009F378A">
        <w:rPr>
          <w:bCs/>
          <w:color w:val="auto"/>
          <w:highlight w:val="yellow"/>
        </w:rPr>
        <w:t xml:space="preserve">: set-up S4 and press </w:t>
      </w:r>
      <w:r w:rsidR="00C07B8D" w:rsidRPr="009F378A">
        <w:rPr>
          <w:b/>
          <w:color w:val="auto"/>
          <w:highlight w:val="yellow"/>
        </w:rPr>
        <w:t>Start</w:t>
      </w:r>
      <w:r w:rsidR="00C07B8D" w:rsidRPr="009F378A">
        <w:rPr>
          <w:bCs/>
          <w:color w:val="auto"/>
          <w:highlight w:val="yellow"/>
        </w:rPr>
        <w:t>.</w:t>
      </w:r>
    </w:p>
    <w:p w14:paraId="7233FD40" w14:textId="77777777" w:rsidR="007653D5" w:rsidRPr="009F378A" w:rsidRDefault="007653D5" w:rsidP="000211C8">
      <w:pPr>
        <w:rPr>
          <w:bCs/>
          <w:color w:val="auto"/>
          <w:highlight w:val="yellow"/>
        </w:rPr>
      </w:pPr>
    </w:p>
    <w:p w14:paraId="46338E05" w14:textId="306AD616" w:rsidR="00C07B8D" w:rsidRPr="009F378A" w:rsidRDefault="001E72D6" w:rsidP="0036610B">
      <w:pPr>
        <w:pStyle w:val="ListParagraph"/>
        <w:numPr>
          <w:ilvl w:val="3"/>
          <w:numId w:val="20"/>
        </w:numPr>
        <w:ind w:left="0" w:firstLine="0"/>
        <w:rPr>
          <w:bCs/>
          <w:color w:val="auto"/>
          <w:highlight w:val="yellow"/>
        </w:rPr>
      </w:pPr>
      <w:r w:rsidRPr="009F378A">
        <w:rPr>
          <w:bCs/>
          <w:color w:val="auto"/>
          <w:highlight w:val="yellow"/>
        </w:rPr>
        <w:t>Note</w:t>
      </w:r>
      <w:r w:rsidR="002E682D" w:rsidRPr="009F378A">
        <w:rPr>
          <w:bCs/>
          <w:color w:val="auto"/>
          <w:highlight w:val="yellow"/>
        </w:rPr>
        <w:t xml:space="preserve"> </w:t>
      </w:r>
      <w:r w:rsidR="00121304" w:rsidRPr="009F378A">
        <w:rPr>
          <w:bCs/>
          <w:color w:val="auto"/>
          <w:highlight w:val="yellow"/>
        </w:rPr>
        <w:t xml:space="preserve">the </w:t>
      </w:r>
      <w:r w:rsidR="002E682D" w:rsidRPr="009F378A">
        <w:rPr>
          <w:bCs/>
          <w:color w:val="auto"/>
          <w:highlight w:val="yellow"/>
        </w:rPr>
        <w:t>n</w:t>
      </w:r>
      <w:r w:rsidR="00C07B8D" w:rsidRPr="009F378A">
        <w:rPr>
          <w:bCs/>
          <w:color w:val="auto"/>
          <w:highlight w:val="yellow"/>
        </w:rPr>
        <w:t>umber of cells per</w:t>
      </w:r>
      <w:r w:rsidR="00121304" w:rsidRPr="009F378A">
        <w:rPr>
          <w:bCs/>
          <w:color w:val="auto"/>
          <w:highlight w:val="yellow"/>
        </w:rPr>
        <w:t xml:space="preserve"> mL</w:t>
      </w:r>
      <w:r w:rsidRPr="009F378A">
        <w:rPr>
          <w:bCs/>
          <w:color w:val="auto"/>
          <w:highlight w:val="yellow"/>
        </w:rPr>
        <w:t xml:space="preserve"> on </w:t>
      </w:r>
      <w:r w:rsidR="00121304" w:rsidRPr="009F378A">
        <w:rPr>
          <w:bCs/>
          <w:color w:val="auto"/>
          <w:highlight w:val="yellow"/>
        </w:rPr>
        <w:t xml:space="preserve">the </w:t>
      </w:r>
      <w:r w:rsidRPr="009F378A">
        <w:rPr>
          <w:bCs/>
          <w:color w:val="auto"/>
          <w:highlight w:val="yellow"/>
        </w:rPr>
        <w:t>digital display</w:t>
      </w:r>
      <w:r w:rsidR="00C07B8D" w:rsidRPr="009F378A">
        <w:rPr>
          <w:bCs/>
          <w:color w:val="auto"/>
          <w:highlight w:val="yellow"/>
        </w:rPr>
        <w:t>.</w:t>
      </w:r>
    </w:p>
    <w:p w14:paraId="11E0F697" w14:textId="77777777" w:rsidR="007653D5" w:rsidRPr="009F378A" w:rsidRDefault="007653D5" w:rsidP="000211C8">
      <w:pPr>
        <w:rPr>
          <w:bCs/>
          <w:color w:val="auto"/>
          <w:highlight w:val="yellow"/>
        </w:rPr>
      </w:pPr>
    </w:p>
    <w:p w14:paraId="153C84C6" w14:textId="2ED9AF48" w:rsidR="00B7239D" w:rsidRPr="009F378A" w:rsidRDefault="00AA2BE8" w:rsidP="000211C8">
      <w:pPr>
        <w:pStyle w:val="ListParagraph"/>
        <w:ind w:left="0"/>
        <w:rPr>
          <w:b/>
          <w:bCs/>
          <w:color w:val="auto"/>
        </w:rPr>
      </w:pPr>
      <w:r w:rsidRPr="009F378A">
        <w:rPr>
          <w:color w:val="auto"/>
        </w:rPr>
        <w:t>NOTE:</w:t>
      </w:r>
      <w:r w:rsidRPr="009F378A">
        <w:rPr>
          <w:bCs/>
          <w:color w:val="auto"/>
        </w:rPr>
        <w:t xml:space="preserve"> </w:t>
      </w:r>
      <w:r w:rsidR="001E72D6" w:rsidRPr="009F378A">
        <w:rPr>
          <w:bCs/>
          <w:color w:val="auto"/>
        </w:rPr>
        <w:t>Cell counting can also be performed using other manual or automatic systems</w:t>
      </w:r>
      <w:r w:rsidR="00A35319" w:rsidRPr="009F378A">
        <w:rPr>
          <w:bCs/>
          <w:color w:val="auto"/>
        </w:rPr>
        <w:t xml:space="preserve">: Hemocytometer gridlines, </w:t>
      </w:r>
      <w:r w:rsidR="001E1934" w:rsidRPr="009F378A">
        <w:rPr>
          <w:bCs/>
          <w:color w:val="auto"/>
        </w:rPr>
        <w:t>light-scatter cell-counting technology, electrical impedance,</w:t>
      </w:r>
      <w:r w:rsidR="001E72D6" w:rsidRPr="009F378A">
        <w:rPr>
          <w:bCs/>
          <w:color w:val="auto"/>
        </w:rPr>
        <w:t xml:space="preserve"> </w:t>
      </w:r>
      <w:r w:rsidR="006466B4" w:rsidRPr="009F378A">
        <w:rPr>
          <w:bCs/>
          <w:color w:val="auto"/>
        </w:rPr>
        <w:t>imaging-based</w:t>
      </w:r>
      <w:r w:rsidR="001E72D6" w:rsidRPr="009F378A">
        <w:rPr>
          <w:bCs/>
          <w:color w:val="auto"/>
        </w:rPr>
        <w:t xml:space="preserve"> systems</w:t>
      </w:r>
      <w:r w:rsidR="00A35319" w:rsidRPr="009F378A">
        <w:rPr>
          <w:bCs/>
          <w:color w:val="auto"/>
        </w:rPr>
        <w:t xml:space="preserve"> using cell staining</w:t>
      </w:r>
      <w:r w:rsidR="00CB61D3" w:rsidRPr="009F378A">
        <w:rPr>
          <w:bCs/>
          <w:color w:val="auto"/>
        </w:rPr>
        <w:t>,</w:t>
      </w:r>
      <w:r w:rsidR="00A35319" w:rsidRPr="009F378A">
        <w:rPr>
          <w:bCs/>
          <w:color w:val="auto"/>
        </w:rPr>
        <w:t xml:space="preserve"> e.g.</w:t>
      </w:r>
      <w:r w:rsidR="00CB61D3" w:rsidRPr="009F378A">
        <w:rPr>
          <w:bCs/>
          <w:color w:val="auto"/>
        </w:rPr>
        <w:t>,</w:t>
      </w:r>
      <w:r w:rsidR="00A35319" w:rsidRPr="009F378A">
        <w:rPr>
          <w:bCs/>
          <w:color w:val="auto"/>
        </w:rPr>
        <w:t xml:space="preserve"> </w:t>
      </w:r>
      <w:r w:rsidR="001E1934" w:rsidRPr="009F378A">
        <w:t>trypan</w:t>
      </w:r>
      <w:r w:rsidR="00A35319" w:rsidRPr="009F378A">
        <w:t xml:space="preserve"> blue.</w:t>
      </w:r>
    </w:p>
    <w:p w14:paraId="4DBE5CD9" w14:textId="77777777" w:rsidR="00B7239D" w:rsidRPr="009F378A" w:rsidRDefault="00B7239D" w:rsidP="000211C8">
      <w:pPr>
        <w:pStyle w:val="ListParagraph"/>
        <w:ind w:left="0"/>
        <w:rPr>
          <w:color w:val="auto"/>
        </w:rPr>
      </w:pPr>
    </w:p>
    <w:p w14:paraId="1AFCBE29" w14:textId="39E0B561" w:rsidR="00B7239D" w:rsidRPr="009F378A" w:rsidRDefault="00B7239D" w:rsidP="0036610B">
      <w:pPr>
        <w:pStyle w:val="ListParagraph"/>
        <w:numPr>
          <w:ilvl w:val="2"/>
          <w:numId w:val="20"/>
        </w:numPr>
        <w:ind w:left="0" w:firstLine="0"/>
        <w:rPr>
          <w:color w:val="auto"/>
        </w:rPr>
      </w:pPr>
      <w:r w:rsidRPr="009F378A">
        <w:rPr>
          <w:color w:val="auto"/>
        </w:rPr>
        <w:t>96-well U-bottom plates</w:t>
      </w:r>
    </w:p>
    <w:p w14:paraId="3A703C56" w14:textId="77777777" w:rsidR="007D31DE" w:rsidRPr="009F378A" w:rsidRDefault="007D31DE" w:rsidP="000211C8">
      <w:pPr>
        <w:rPr>
          <w:b/>
          <w:bCs/>
          <w:color w:val="auto"/>
          <w:highlight w:val="yellow"/>
        </w:rPr>
      </w:pPr>
    </w:p>
    <w:p w14:paraId="6D17EFC0" w14:textId="0CCBFA9E" w:rsidR="00B7239D" w:rsidRPr="009F378A" w:rsidRDefault="00B7239D" w:rsidP="0036610B">
      <w:pPr>
        <w:pStyle w:val="berschrift4"/>
        <w:numPr>
          <w:ilvl w:val="3"/>
          <w:numId w:val="20"/>
        </w:numPr>
        <w:ind w:left="0" w:firstLine="0"/>
        <w:rPr>
          <w:highlight w:val="yellow"/>
        </w:rPr>
      </w:pPr>
      <w:r w:rsidRPr="009F378A">
        <w:rPr>
          <w:highlight w:val="yellow"/>
        </w:rPr>
        <w:t>Prepare 5</w:t>
      </w:r>
      <w:r w:rsidR="00121304" w:rsidRPr="009F378A">
        <w:rPr>
          <w:highlight w:val="yellow"/>
        </w:rPr>
        <w:t xml:space="preserve"> mL</w:t>
      </w:r>
      <w:r w:rsidRPr="009F378A">
        <w:rPr>
          <w:highlight w:val="yellow"/>
        </w:rPr>
        <w:t xml:space="preserve"> of each cell suspension (5 x 10</w:t>
      </w:r>
      <w:r w:rsidRPr="009F378A">
        <w:rPr>
          <w:highlight w:val="yellow"/>
          <w:vertAlign w:val="superscript"/>
        </w:rPr>
        <w:t>3</w:t>
      </w:r>
      <w:r w:rsidRPr="009F378A">
        <w:rPr>
          <w:highlight w:val="yellow"/>
        </w:rPr>
        <w:t xml:space="preserve"> cells/m</w:t>
      </w:r>
      <w:r w:rsidR="00121304" w:rsidRPr="009F378A">
        <w:rPr>
          <w:highlight w:val="yellow"/>
        </w:rPr>
        <w:t>L</w:t>
      </w:r>
      <w:r w:rsidRPr="009F378A">
        <w:rPr>
          <w:highlight w:val="yellow"/>
        </w:rPr>
        <w:t>) and mix them to get a final volume of 10</w:t>
      </w:r>
      <w:r w:rsidR="00121304" w:rsidRPr="009F378A">
        <w:rPr>
          <w:highlight w:val="yellow"/>
        </w:rPr>
        <w:t xml:space="preserve"> mL</w:t>
      </w:r>
      <w:r w:rsidRPr="009F378A">
        <w:rPr>
          <w:highlight w:val="yellow"/>
        </w:rPr>
        <w:t xml:space="preserve"> in </w:t>
      </w:r>
      <w:r w:rsidR="00121304" w:rsidRPr="009F378A">
        <w:rPr>
          <w:highlight w:val="yellow"/>
        </w:rPr>
        <w:t xml:space="preserve">the </w:t>
      </w:r>
      <w:r w:rsidRPr="009F378A">
        <w:rPr>
          <w:highlight w:val="yellow"/>
        </w:rPr>
        <w:t xml:space="preserve">ratio </w:t>
      </w:r>
      <w:r w:rsidR="00121304" w:rsidRPr="009F378A">
        <w:rPr>
          <w:highlight w:val="yellow"/>
        </w:rPr>
        <w:t xml:space="preserve">of </w:t>
      </w:r>
      <w:r w:rsidRPr="009F378A">
        <w:rPr>
          <w:highlight w:val="yellow"/>
        </w:rPr>
        <w:t>1:1.</w:t>
      </w:r>
    </w:p>
    <w:p w14:paraId="2571E5C5" w14:textId="77777777" w:rsidR="007653D5" w:rsidRPr="009F378A" w:rsidRDefault="007653D5" w:rsidP="000211C8">
      <w:pPr>
        <w:pStyle w:val="berschrift4"/>
        <w:numPr>
          <w:ilvl w:val="0"/>
          <w:numId w:val="0"/>
        </w:numPr>
        <w:rPr>
          <w:highlight w:val="yellow"/>
        </w:rPr>
      </w:pPr>
    </w:p>
    <w:p w14:paraId="4A55962E" w14:textId="33D3950C" w:rsidR="00B7239D" w:rsidRPr="009F378A" w:rsidRDefault="006466B4" w:rsidP="0036610B">
      <w:pPr>
        <w:pStyle w:val="berschrift4"/>
        <w:numPr>
          <w:ilvl w:val="3"/>
          <w:numId w:val="20"/>
        </w:numPr>
        <w:ind w:left="0" w:firstLine="0"/>
        <w:rPr>
          <w:highlight w:val="yellow"/>
        </w:rPr>
      </w:pPr>
      <w:r w:rsidRPr="009F378A">
        <w:rPr>
          <w:highlight w:val="yellow"/>
        </w:rPr>
        <w:t>Use a manual repeating pipette to p</w:t>
      </w:r>
      <w:r w:rsidR="00B7239D" w:rsidRPr="009F378A">
        <w:rPr>
          <w:highlight w:val="yellow"/>
        </w:rPr>
        <w:t xml:space="preserve">ipette </w:t>
      </w:r>
      <w:r w:rsidRPr="009F378A">
        <w:rPr>
          <w:highlight w:val="yellow"/>
        </w:rPr>
        <w:t xml:space="preserve">out </w:t>
      </w:r>
      <w:r w:rsidR="00B7239D" w:rsidRPr="009F378A">
        <w:rPr>
          <w:highlight w:val="yellow"/>
        </w:rPr>
        <w:t xml:space="preserve">100 </w:t>
      </w:r>
      <w:r w:rsidR="00121304" w:rsidRPr="009F378A">
        <w:rPr>
          <w:highlight w:val="yellow"/>
        </w:rPr>
        <w:t xml:space="preserve">µL </w:t>
      </w:r>
      <w:r w:rsidR="00B7239D" w:rsidRPr="009F378A">
        <w:rPr>
          <w:highlight w:val="yellow"/>
        </w:rPr>
        <w:t xml:space="preserve">of </w:t>
      </w:r>
      <w:r w:rsidR="00121304" w:rsidRPr="009F378A">
        <w:rPr>
          <w:highlight w:val="yellow"/>
        </w:rPr>
        <w:t xml:space="preserve">the </w:t>
      </w:r>
      <w:r w:rsidR="00B7239D" w:rsidRPr="009F378A">
        <w:rPr>
          <w:highlight w:val="yellow"/>
        </w:rPr>
        <w:t>cell suspension</w:t>
      </w:r>
      <w:r w:rsidRPr="009F378A">
        <w:rPr>
          <w:highlight w:val="yellow"/>
        </w:rPr>
        <w:t xml:space="preserve"> </w:t>
      </w:r>
      <w:r w:rsidR="00B7239D" w:rsidRPr="009F378A">
        <w:rPr>
          <w:highlight w:val="yellow"/>
        </w:rPr>
        <w:t xml:space="preserve">into each well of </w:t>
      </w:r>
      <w:r w:rsidR="001F4EE8" w:rsidRPr="009F378A">
        <w:rPr>
          <w:highlight w:val="yellow"/>
        </w:rPr>
        <w:t xml:space="preserve">the </w:t>
      </w:r>
      <w:r w:rsidR="00B7239D" w:rsidRPr="009F378A">
        <w:rPr>
          <w:highlight w:val="yellow"/>
        </w:rPr>
        <w:t>96-well U-bottom plates.</w:t>
      </w:r>
    </w:p>
    <w:p w14:paraId="1B78CC9E" w14:textId="77777777" w:rsidR="007653D5" w:rsidRPr="009F378A" w:rsidRDefault="007653D5" w:rsidP="000211C8">
      <w:pPr>
        <w:pStyle w:val="berschrift4"/>
        <w:numPr>
          <w:ilvl w:val="0"/>
          <w:numId w:val="0"/>
        </w:numPr>
        <w:rPr>
          <w:highlight w:val="yellow"/>
        </w:rPr>
      </w:pPr>
    </w:p>
    <w:p w14:paraId="506F3F3F" w14:textId="5709CBC5" w:rsidR="00B7239D" w:rsidRPr="009F378A" w:rsidRDefault="00B7239D" w:rsidP="0036610B">
      <w:pPr>
        <w:pStyle w:val="berschrift4"/>
        <w:numPr>
          <w:ilvl w:val="3"/>
          <w:numId w:val="20"/>
        </w:numPr>
        <w:ind w:left="0" w:firstLine="0"/>
        <w:rPr>
          <w:highlight w:val="yellow"/>
        </w:rPr>
      </w:pPr>
      <w:r w:rsidRPr="009F378A">
        <w:rPr>
          <w:highlight w:val="yellow"/>
        </w:rPr>
        <w:t xml:space="preserve">Place the plate into </w:t>
      </w:r>
      <w:r w:rsidR="00121304" w:rsidRPr="009F378A">
        <w:rPr>
          <w:highlight w:val="yellow"/>
        </w:rPr>
        <w:t xml:space="preserve">an </w:t>
      </w:r>
      <w:r w:rsidRPr="009F378A">
        <w:rPr>
          <w:highlight w:val="yellow"/>
        </w:rPr>
        <w:t xml:space="preserve">incubator under standard tissue culture conditions and check </w:t>
      </w:r>
      <w:r w:rsidR="001F4EE8" w:rsidRPr="009F378A">
        <w:rPr>
          <w:highlight w:val="yellow"/>
        </w:rPr>
        <w:t xml:space="preserve">for </w:t>
      </w:r>
      <w:r w:rsidRPr="009F378A">
        <w:rPr>
          <w:highlight w:val="yellow"/>
        </w:rPr>
        <w:t>spheroid</w:t>
      </w:r>
      <w:r w:rsidR="006466B4" w:rsidRPr="009F378A">
        <w:rPr>
          <w:highlight w:val="yellow"/>
        </w:rPr>
        <w:t>s</w:t>
      </w:r>
      <w:r w:rsidRPr="009F378A">
        <w:rPr>
          <w:highlight w:val="yellow"/>
        </w:rPr>
        <w:t xml:space="preserve"> formation after 48</w:t>
      </w:r>
      <w:r w:rsidR="001E1934" w:rsidRPr="009F378A">
        <w:rPr>
          <w:highlight w:val="yellow"/>
        </w:rPr>
        <w:t xml:space="preserve"> </w:t>
      </w:r>
      <w:r w:rsidRPr="009F378A">
        <w:rPr>
          <w:highlight w:val="yellow"/>
        </w:rPr>
        <w:t>h.</w:t>
      </w:r>
    </w:p>
    <w:p w14:paraId="381AC2CE" w14:textId="77777777" w:rsidR="007653D5" w:rsidRPr="009F378A" w:rsidRDefault="007653D5" w:rsidP="000211C8">
      <w:pPr>
        <w:pStyle w:val="berschrift4"/>
        <w:numPr>
          <w:ilvl w:val="0"/>
          <w:numId w:val="0"/>
        </w:numPr>
        <w:rPr>
          <w:highlight w:val="yellow"/>
        </w:rPr>
      </w:pPr>
    </w:p>
    <w:p w14:paraId="56DA3A3D" w14:textId="798B1811" w:rsidR="00CB1C65" w:rsidRPr="009F378A" w:rsidRDefault="00CB1C65" w:rsidP="0036610B">
      <w:pPr>
        <w:pStyle w:val="berschrift4"/>
        <w:numPr>
          <w:ilvl w:val="3"/>
          <w:numId w:val="20"/>
        </w:numPr>
        <w:ind w:left="0" w:firstLine="0"/>
        <w:rPr>
          <w:highlight w:val="yellow"/>
        </w:rPr>
      </w:pPr>
      <w:r w:rsidRPr="009F378A">
        <w:rPr>
          <w:highlight w:val="yellow"/>
        </w:rPr>
        <w:t>Optional step</w:t>
      </w:r>
      <w:r w:rsidR="00121304" w:rsidRPr="009F378A">
        <w:rPr>
          <w:highlight w:val="yellow"/>
        </w:rPr>
        <w:t>:</w:t>
      </w:r>
      <w:r w:rsidRPr="009F378A">
        <w:rPr>
          <w:highlight w:val="yellow"/>
        </w:rPr>
        <w:t xml:space="preserve"> </w:t>
      </w:r>
      <w:r w:rsidR="00121304" w:rsidRPr="009F378A">
        <w:rPr>
          <w:highlight w:val="yellow"/>
        </w:rPr>
        <w:t>T</w:t>
      </w:r>
      <w:r w:rsidRPr="009F378A">
        <w:rPr>
          <w:highlight w:val="yellow"/>
        </w:rPr>
        <w:t xml:space="preserve">ake pictures of </w:t>
      </w:r>
      <w:r w:rsidR="001F4EE8" w:rsidRPr="009F378A">
        <w:rPr>
          <w:highlight w:val="yellow"/>
        </w:rPr>
        <w:t xml:space="preserve">the </w:t>
      </w:r>
      <w:r w:rsidRPr="009F378A">
        <w:rPr>
          <w:highlight w:val="yellow"/>
        </w:rPr>
        <w:t>spheroids (40</w:t>
      </w:r>
      <w:r w:rsidR="00121304" w:rsidRPr="009F378A">
        <w:rPr>
          <w:highlight w:val="yellow"/>
        </w:rPr>
        <w:t>x</w:t>
      </w:r>
      <w:r w:rsidRPr="009F378A">
        <w:rPr>
          <w:highlight w:val="yellow"/>
        </w:rPr>
        <w:t xml:space="preserve">) using </w:t>
      </w:r>
      <w:r w:rsidR="00121304" w:rsidRPr="009F378A">
        <w:rPr>
          <w:highlight w:val="yellow"/>
        </w:rPr>
        <w:t xml:space="preserve">a </w:t>
      </w:r>
      <w:r w:rsidR="009F378A" w:rsidRPr="009F378A">
        <w:rPr>
          <w:highlight w:val="yellow"/>
        </w:rPr>
        <w:t>f</w:t>
      </w:r>
      <w:r w:rsidRPr="009F378A">
        <w:rPr>
          <w:highlight w:val="yellow"/>
        </w:rPr>
        <w:t>luorescence stereo</w:t>
      </w:r>
      <w:r w:rsidR="00121304" w:rsidRPr="009F378A">
        <w:rPr>
          <w:highlight w:val="yellow"/>
        </w:rPr>
        <w:t xml:space="preserve"> </w:t>
      </w:r>
      <w:r w:rsidRPr="009F378A">
        <w:rPr>
          <w:highlight w:val="yellow"/>
        </w:rPr>
        <w:t>microscope</w:t>
      </w:r>
      <w:r w:rsidR="0016514D" w:rsidRPr="009F378A">
        <w:rPr>
          <w:highlight w:val="yellow"/>
        </w:rPr>
        <w:t>.</w:t>
      </w:r>
    </w:p>
    <w:p w14:paraId="3E890BCC" w14:textId="77777777" w:rsidR="007653D5" w:rsidRPr="009F378A" w:rsidRDefault="007653D5" w:rsidP="000211C8">
      <w:pPr>
        <w:pStyle w:val="berschrift4"/>
        <w:numPr>
          <w:ilvl w:val="0"/>
          <w:numId w:val="0"/>
        </w:numPr>
        <w:rPr>
          <w:highlight w:val="yellow"/>
        </w:rPr>
      </w:pPr>
    </w:p>
    <w:p w14:paraId="0B3FC219" w14:textId="2DDB1950" w:rsidR="00B7239D" w:rsidRPr="009F378A" w:rsidRDefault="00CB1C65" w:rsidP="000211C8">
      <w:pPr>
        <w:pStyle w:val="berschrift4"/>
        <w:numPr>
          <w:ilvl w:val="0"/>
          <w:numId w:val="0"/>
        </w:numPr>
      </w:pPr>
      <w:r w:rsidRPr="009F378A">
        <w:rPr>
          <w:bCs/>
        </w:rPr>
        <w:t>NOTE: This method generates 96 spheroids (one spheroid/well) after 48 h (area 1</w:t>
      </w:r>
      <w:r w:rsidR="00121304" w:rsidRPr="009F378A">
        <w:rPr>
          <w:bCs/>
        </w:rPr>
        <w:t>–</w:t>
      </w:r>
      <w:r w:rsidRPr="009F378A">
        <w:rPr>
          <w:bCs/>
        </w:rPr>
        <w:t>2 p</w:t>
      </w:r>
      <w:r w:rsidR="00121304" w:rsidRPr="009F378A">
        <w:rPr>
          <w:bCs/>
        </w:rPr>
        <w:t>i</w:t>
      </w:r>
      <w:r w:rsidRPr="009F378A">
        <w:rPr>
          <w:bCs/>
        </w:rPr>
        <w:t>x</w:t>
      </w:r>
      <w:r w:rsidR="00121304" w:rsidRPr="009F378A">
        <w:rPr>
          <w:bCs/>
        </w:rPr>
        <w:t>el</w:t>
      </w:r>
      <w:r w:rsidRPr="009F378A">
        <w:rPr>
          <w:bCs/>
          <w:vertAlign w:val="superscript"/>
        </w:rPr>
        <w:t>2</w:t>
      </w:r>
      <w:r w:rsidRPr="009F378A">
        <w:rPr>
          <w:bCs/>
        </w:rPr>
        <w:t>)</w:t>
      </w:r>
      <w:r w:rsidR="00121304" w:rsidRPr="009F378A">
        <w:rPr>
          <w:bCs/>
        </w:rPr>
        <w:t>,</w:t>
      </w:r>
      <w:r w:rsidRPr="009F378A">
        <w:rPr>
          <w:bCs/>
        </w:rPr>
        <w:t xml:space="preserve"> and it is usually used</w:t>
      </w:r>
      <w:r w:rsidRPr="009F378A">
        <w:t xml:space="preserve"> for growth studies.</w:t>
      </w:r>
    </w:p>
    <w:p w14:paraId="025558EB" w14:textId="77777777" w:rsidR="00F4117E" w:rsidRPr="009F378A" w:rsidRDefault="00F4117E" w:rsidP="000211C8">
      <w:pPr>
        <w:pStyle w:val="berschrift4"/>
        <w:numPr>
          <w:ilvl w:val="0"/>
          <w:numId w:val="0"/>
        </w:numPr>
        <w:rPr>
          <w:highlight w:val="yellow"/>
        </w:rPr>
      </w:pPr>
    </w:p>
    <w:p w14:paraId="2805F82C" w14:textId="7134206A" w:rsidR="00B7239D" w:rsidRPr="009F378A" w:rsidRDefault="00B7239D" w:rsidP="0036610B">
      <w:pPr>
        <w:pStyle w:val="ListParagraph"/>
        <w:numPr>
          <w:ilvl w:val="2"/>
          <w:numId w:val="20"/>
        </w:numPr>
        <w:ind w:left="0" w:firstLine="0"/>
        <w:rPr>
          <w:color w:val="auto"/>
        </w:rPr>
      </w:pPr>
      <w:r w:rsidRPr="009F378A">
        <w:rPr>
          <w:color w:val="auto"/>
        </w:rPr>
        <w:t>Hanging drop</w:t>
      </w:r>
    </w:p>
    <w:p w14:paraId="77CC6E2D" w14:textId="77777777" w:rsidR="0016514D" w:rsidRPr="009F378A" w:rsidRDefault="0016514D" w:rsidP="000211C8">
      <w:pPr>
        <w:pStyle w:val="ListParagraph"/>
        <w:ind w:left="0"/>
        <w:rPr>
          <w:b/>
          <w:bCs/>
          <w:color w:val="auto"/>
          <w:highlight w:val="yellow"/>
        </w:rPr>
      </w:pPr>
    </w:p>
    <w:p w14:paraId="080E8794" w14:textId="45B2F1F1" w:rsidR="00FD4F68" w:rsidRPr="009F378A" w:rsidRDefault="00FD4F68" w:rsidP="0036610B">
      <w:pPr>
        <w:pStyle w:val="berschrift4"/>
        <w:numPr>
          <w:ilvl w:val="3"/>
          <w:numId w:val="20"/>
        </w:numPr>
        <w:ind w:left="0" w:firstLine="0"/>
        <w:rPr>
          <w:bCs/>
          <w:color w:val="auto"/>
          <w:highlight w:val="yellow"/>
        </w:rPr>
      </w:pPr>
      <w:r w:rsidRPr="009F378A">
        <w:rPr>
          <w:bCs/>
          <w:color w:val="auto"/>
          <w:highlight w:val="yellow"/>
        </w:rPr>
        <w:t xml:space="preserve">Mix </w:t>
      </w:r>
      <w:r w:rsidR="00121304" w:rsidRPr="009F378A">
        <w:rPr>
          <w:bCs/>
          <w:color w:val="auto"/>
          <w:highlight w:val="yellow"/>
        </w:rPr>
        <w:t xml:space="preserve">the </w:t>
      </w:r>
      <w:r w:rsidRPr="009F378A">
        <w:rPr>
          <w:bCs/>
          <w:color w:val="auto"/>
          <w:highlight w:val="yellow"/>
        </w:rPr>
        <w:t>cell suspension</w:t>
      </w:r>
      <w:r w:rsidR="00121304" w:rsidRPr="009F378A">
        <w:rPr>
          <w:bCs/>
          <w:color w:val="auto"/>
          <w:highlight w:val="yellow"/>
        </w:rPr>
        <w:t>s</w:t>
      </w:r>
      <w:r w:rsidRPr="009F378A">
        <w:rPr>
          <w:bCs/>
          <w:color w:val="auto"/>
          <w:highlight w:val="yellow"/>
        </w:rPr>
        <w:t xml:space="preserve"> (3.4 x 10</w:t>
      </w:r>
      <w:r w:rsidRPr="009F378A">
        <w:rPr>
          <w:bCs/>
          <w:color w:val="auto"/>
          <w:highlight w:val="yellow"/>
          <w:vertAlign w:val="superscript"/>
        </w:rPr>
        <w:t>5</w:t>
      </w:r>
      <w:r w:rsidRPr="009F378A">
        <w:rPr>
          <w:bCs/>
          <w:color w:val="auto"/>
          <w:highlight w:val="yellow"/>
        </w:rPr>
        <w:t xml:space="preserve"> cells/m</w:t>
      </w:r>
      <w:r w:rsidR="00121304" w:rsidRPr="009F378A">
        <w:rPr>
          <w:bCs/>
          <w:color w:val="auto"/>
          <w:highlight w:val="yellow"/>
        </w:rPr>
        <w:t>L</w:t>
      </w:r>
      <w:r w:rsidRPr="009F378A">
        <w:rPr>
          <w:bCs/>
          <w:color w:val="auto"/>
          <w:highlight w:val="yellow"/>
        </w:rPr>
        <w:t>) in a 1:1 ratio to get a final volume of 2</w:t>
      </w:r>
      <w:r w:rsidR="00121304" w:rsidRPr="009F378A">
        <w:rPr>
          <w:bCs/>
          <w:color w:val="auto"/>
          <w:highlight w:val="yellow"/>
        </w:rPr>
        <w:t xml:space="preserve"> </w:t>
      </w:r>
      <w:proofErr w:type="spellStart"/>
      <w:r w:rsidR="00121304" w:rsidRPr="009F378A">
        <w:rPr>
          <w:bCs/>
          <w:color w:val="auto"/>
          <w:highlight w:val="yellow"/>
        </w:rPr>
        <w:t>mL</w:t>
      </w:r>
      <w:r w:rsidRPr="009F378A">
        <w:rPr>
          <w:bCs/>
          <w:color w:val="auto"/>
          <w:highlight w:val="yellow"/>
        </w:rPr>
        <w:t>.</w:t>
      </w:r>
      <w:proofErr w:type="spellEnd"/>
    </w:p>
    <w:p w14:paraId="4D02492A" w14:textId="77777777" w:rsidR="007653D5" w:rsidRPr="009F378A" w:rsidRDefault="007653D5" w:rsidP="000211C8">
      <w:pPr>
        <w:pStyle w:val="ListParagraph"/>
        <w:ind w:left="0"/>
        <w:rPr>
          <w:bCs/>
          <w:color w:val="auto"/>
          <w:highlight w:val="yellow"/>
        </w:rPr>
      </w:pPr>
    </w:p>
    <w:p w14:paraId="3073F935" w14:textId="7AA8C5D7" w:rsidR="00FD4F68" w:rsidRPr="009F378A" w:rsidRDefault="006466B4" w:rsidP="0036610B">
      <w:pPr>
        <w:pStyle w:val="berschrift4"/>
        <w:numPr>
          <w:ilvl w:val="3"/>
          <w:numId w:val="20"/>
        </w:numPr>
        <w:ind w:left="0" w:firstLine="0"/>
        <w:rPr>
          <w:bCs/>
          <w:color w:val="auto"/>
          <w:highlight w:val="yellow"/>
        </w:rPr>
      </w:pPr>
      <w:r w:rsidRPr="009F378A">
        <w:rPr>
          <w:bCs/>
          <w:color w:val="auto"/>
          <w:highlight w:val="yellow"/>
        </w:rPr>
        <w:t>Use a P20 pipette to s</w:t>
      </w:r>
      <w:r w:rsidR="00FD4F68" w:rsidRPr="009F378A">
        <w:rPr>
          <w:bCs/>
          <w:color w:val="auto"/>
          <w:highlight w:val="yellow"/>
        </w:rPr>
        <w:t xml:space="preserve">eed </w:t>
      </w:r>
      <w:r w:rsidR="00121304" w:rsidRPr="009F378A">
        <w:rPr>
          <w:bCs/>
          <w:color w:val="auto"/>
          <w:highlight w:val="yellow"/>
        </w:rPr>
        <w:t xml:space="preserve">the </w:t>
      </w:r>
      <w:r w:rsidR="00FD4F68" w:rsidRPr="009F378A">
        <w:rPr>
          <w:bCs/>
          <w:color w:val="auto"/>
          <w:highlight w:val="yellow"/>
        </w:rPr>
        <w:t>cell mixture in the form of 15 µ</w:t>
      </w:r>
      <w:r w:rsidR="00121304" w:rsidRPr="009F378A">
        <w:rPr>
          <w:bCs/>
          <w:color w:val="auto"/>
          <w:highlight w:val="yellow"/>
        </w:rPr>
        <w:t>L</w:t>
      </w:r>
      <w:r w:rsidR="00FD4F68" w:rsidRPr="009F378A">
        <w:rPr>
          <w:bCs/>
          <w:color w:val="auto"/>
          <w:highlight w:val="yellow"/>
        </w:rPr>
        <w:t xml:space="preserve"> drops on the </w:t>
      </w:r>
      <w:r w:rsidR="00FD4F68" w:rsidRPr="009F378A">
        <w:rPr>
          <w:bCs/>
          <w:color w:val="auto"/>
          <w:highlight w:val="yellow"/>
        </w:rPr>
        <w:lastRenderedPageBreak/>
        <w:t xml:space="preserve">inverted lid of </w:t>
      </w:r>
      <w:r w:rsidR="00121304" w:rsidRPr="009F378A">
        <w:rPr>
          <w:bCs/>
          <w:color w:val="auto"/>
          <w:highlight w:val="yellow"/>
        </w:rPr>
        <w:t xml:space="preserve">a </w:t>
      </w:r>
      <w:r w:rsidR="00FD4F68" w:rsidRPr="009F378A">
        <w:rPr>
          <w:bCs/>
          <w:color w:val="auto"/>
          <w:highlight w:val="yellow"/>
        </w:rPr>
        <w:t xml:space="preserve">10 cm </w:t>
      </w:r>
      <w:r w:rsidR="00121304" w:rsidRPr="009F378A">
        <w:rPr>
          <w:bCs/>
          <w:color w:val="auto"/>
          <w:highlight w:val="yellow"/>
        </w:rPr>
        <w:t>P</w:t>
      </w:r>
      <w:r w:rsidR="00FD4F68" w:rsidRPr="009F378A">
        <w:rPr>
          <w:bCs/>
          <w:color w:val="auto"/>
          <w:highlight w:val="yellow"/>
        </w:rPr>
        <w:t>etri dish.</w:t>
      </w:r>
    </w:p>
    <w:p w14:paraId="458B405B" w14:textId="77777777" w:rsidR="007653D5" w:rsidRPr="009F378A" w:rsidRDefault="007653D5" w:rsidP="000211C8">
      <w:pPr>
        <w:rPr>
          <w:bCs/>
          <w:color w:val="auto"/>
          <w:highlight w:val="yellow"/>
        </w:rPr>
      </w:pPr>
    </w:p>
    <w:p w14:paraId="6C2C21D2" w14:textId="37BAC483" w:rsidR="00FD4F68" w:rsidRPr="009F378A" w:rsidRDefault="00FD4F68" w:rsidP="0036610B">
      <w:pPr>
        <w:pStyle w:val="berschrift4"/>
        <w:numPr>
          <w:ilvl w:val="3"/>
          <w:numId w:val="20"/>
        </w:numPr>
        <w:ind w:left="0" w:firstLine="0"/>
        <w:rPr>
          <w:bCs/>
          <w:color w:val="auto"/>
          <w:highlight w:val="yellow"/>
        </w:rPr>
      </w:pPr>
      <w:r w:rsidRPr="009F378A">
        <w:rPr>
          <w:bCs/>
          <w:color w:val="auto"/>
          <w:highlight w:val="yellow"/>
        </w:rPr>
        <w:t>Invert the lid with the drops and add 5</w:t>
      </w:r>
      <w:r w:rsidR="00121304" w:rsidRPr="009F378A">
        <w:rPr>
          <w:bCs/>
          <w:color w:val="auto"/>
          <w:highlight w:val="yellow"/>
        </w:rPr>
        <w:t xml:space="preserve"> mL</w:t>
      </w:r>
      <w:r w:rsidRPr="009F378A">
        <w:rPr>
          <w:bCs/>
          <w:color w:val="auto"/>
          <w:highlight w:val="yellow"/>
        </w:rPr>
        <w:t xml:space="preserve"> of base medium (EBM-2) at the bottom of the dish to avoid evaporation of the drops.</w:t>
      </w:r>
    </w:p>
    <w:p w14:paraId="516AAE13" w14:textId="77777777" w:rsidR="007653D5" w:rsidRPr="009F378A" w:rsidRDefault="007653D5" w:rsidP="000211C8">
      <w:pPr>
        <w:rPr>
          <w:bCs/>
          <w:color w:val="auto"/>
          <w:highlight w:val="yellow"/>
        </w:rPr>
      </w:pPr>
    </w:p>
    <w:p w14:paraId="741A5EA3" w14:textId="1311B5BA" w:rsidR="00B7239D" w:rsidRPr="009F378A" w:rsidRDefault="00B7239D" w:rsidP="000211C8">
      <w:pPr>
        <w:pStyle w:val="berschrift4"/>
        <w:numPr>
          <w:ilvl w:val="0"/>
          <w:numId w:val="0"/>
        </w:numPr>
        <w:rPr>
          <w:color w:val="auto"/>
        </w:rPr>
      </w:pPr>
      <w:r w:rsidRPr="009F378A">
        <w:rPr>
          <w:bCs/>
          <w:color w:val="auto"/>
        </w:rPr>
        <w:t xml:space="preserve">NOTE: </w:t>
      </w:r>
      <w:r w:rsidR="00EA1464" w:rsidRPr="009F378A">
        <w:rPr>
          <w:bCs/>
          <w:color w:val="auto"/>
        </w:rPr>
        <w:t>This</w:t>
      </w:r>
      <w:r w:rsidR="00EA1464" w:rsidRPr="009F378A">
        <w:rPr>
          <w:color w:val="auto"/>
        </w:rPr>
        <w:t xml:space="preserve"> method generates one spheroid/</w:t>
      </w:r>
      <w:r w:rsidR="00B715EF" w:rsidRPr="009F378A">
        <w:rPr>
          <w:color w:val="auto"/>
        </w:rPr>
        <w:t>drop</w:t>
      </w:r>
      <w:r w:rsidR="00EA1464" w:rsidRPr="009F378A">
        <w:rPr>
          <w:color w:val="auto"/>
        </w:rPr>
        <w:t xml:space="preserve"> after 48</w:t>
      </w:r>
      <w:r w:rsidR="001E1934" w:rsidRPr="009F378A">
        <w:rPr>
          <w:color w:val="auto"/>
        </w:rPr>
        <w:t xml:space="preserve"> </w:t>
      </w:r>
      <w:r w:rsidR="00EA1464" w:rsidRPr="009F378A">
        <w:rPr>
          <w:color w:val="auto"/>
        </w:rPr>
        <w:t>h</w:t>
      </w:r>
      <w:r w:rsidR="00B715EF" w:rsidRPr="009F378A">
        <w:rPr>
          <w:color w:val="auto"/>
        </w:rPr>
        <w:t>.</w:t>
      </w:r>
      <w:r w:rsidR="00EA1464" w:rsidRPr="009F378A">
        <w:rPr>
          <w:color w:val="auto"/>
        </w:rPr>
        <w:t xml:space="preserve"> </w:t>
      </w:r>
      <w:r w:rsidR="00121304" w:rsidRPr="009F378A">
        <w:rPr>
          <w:color w:val="auto"/>
        </w:rPr>
        <w:t>En</w:t>
      </w:r>
      <w:r w:rsidRPr="009F378A">
        <w:rPr>
          <w:color w:val="auto"/>
        </w:rPr>
        <w:t xml:space="preserve">sure the drops are </w:t>
      </w:r>
      <w:r w:rsidR="001F4EE8" w:rsidRPr="009F378A">
        <w:rPr>
          <w:color w:val="auto"/>
        </w:rPr>
        <w:t xml:space="preserve">sufficiently </w:t>
      </w:r>
      <w:r w:rsidRPr="009F378A">
        <w:rPr>
          <w:color w:val="auto"/>
        </w:rPr>
        <w:t>apart from each other</w:t>
      </w:r>
      <w:r w:rsidR="00121304" w:rsidRPr="009F378A">
        <w:rPr>
          <w:color w:val="auto"/>
        </w:rPr>
        <w:t>,</w:t>
      </w:r>
      <w:r w:rsidRPr="009F378A">
        <w:rPr>
          <w:color w:val="auto"/>
        </w:rPr>
        <w:t xml:space="preserve"> so </w:t>
      </w:r>
      <w:r w:rsidR="001F4EE8" w:rsidRPr="009F378A">
        <w:rPr>
          <w:color w:val="auto"/>
        </w:rPr>
        <w:t xml:space="preserve">that </w:t>
      </w:r>
      <w:r w:rsidRPr="009F378A">
        <w:rPr>
          <w:color w:val="auto"/>
        </w:rPr>
        <w:t xml:space="preserve">they do not </w:t>
      </w:r>
      <w:r w:rsidRPr="009F378A">
        <w:t xml:space="preserve">merge </w:t>
      </w:r>
      <w:r w:rsidR="00121304" w:rsidRPr="009F378A">
        <w:rPr>
          <w:color w:val="auto"/>
        </w:rPr>
        <w:t xml:space="preserve">while </w:t>
      </w:r>
      <w:r w:rsidRPr="009F378A">
        <w:rPr>
          <w:color w:val="auto"/>
        </w:rPr>
        <w:t xml:space="preserve">switching the lid. Use more than one 10 cm </w:t>
      </w:r>
      <w:r w:rsidR="00121304" w:rsidRPr="009F378A">
        <w:rPr>
          <w:color w:val="auto"/>
        </w:rPr>
        <w:t xml:space="preserve">Petri </w:t>
      </w:r>
      <w:r w:rsidRPr="009F378A">
        <w:rPr>
          <w:color w:val="auto"/>
        </w:rPr>
        <w:t>dish if necessary.</w:t>
      </w:r>
    </w:p>
    <w:p w14:paraId="707F8B34" w14:textId="77777777" w:rsidR="00B7239D" w:rsidRPr="009F378A" w:rsidRDefault="00B7239D" w:rsidP="000211C8">
      <w:pPr>
        <w:rPr>
          <w:color w:val="auto"/>
        </w:rPr>
      </w:pPr>
    </w:p>
    <w:p w14:paraId="680C2F7E" w14:textId="6AF576D4" w:rsidR="00AA39C3" w:rsidRPr="009F378A" w:rsidRDefault="00F90FF3" w:rsidP="0036610B">
      <w:pPr>
        <w:pStyle w:val="ListParagraph"/>
        <w:numPr>
          <w:ilvl w:val="0"/>
          <w:numId w:val="20"/>
        </w:numPr>
        <w:ind w:left="0" w:firstLine="0"/>
        <w:rPr>
          <w:b/>
          <w:bCs/>
          <w:color w:val="auto"/>
        </w:rPr>
      </w:pPr>
      <w:r w:rsidRPr="009F378A">
        <w:rPr>
          <w:b/>
          <w:bCs/>
          <w:color w:val="auto"/>
        </w:rPr>
        <w:t>Spheroid</w:t>
      </w:r>
      <w:r w:rsidR="00AA39C3" w:rsidRPr="009F378A">
        <w:rPr>
          <w:b/>
          <w:bCs/>
          <w:color w:val="auto"/>
        </w:rPr>
        <w:t xml:space="preserve"> growth study</w:t>
      </w:r>
    </w:p>
    <w:p w14:paraId="797484FC" w14:textId="77777777" w:rsidR="00F4117E" w:rsidRPr="009F378A" w:rsidRDefault="00F4117E" w:rsidP="000211C8">
      <w:pPr>
        <w:rPr>
          <w:b/>
          <w:bCs/>
          <w:color w:val="auto"/>
        </w:rPr>
      </w:pPr>
    </w:p>
    <w:p w14:paraId="6E719A88" w14:textId="6BA4240C" w:rsidR="00173D2D" w:rsidRPr="009F378A" w:rsidRDefault="00173D2D" w:rsidP="0036610B">
      <w:pPr>
        <w:pStyle w:val="ListParagraph"/>
        <w:numPr>
          <w:ilvl w:val="2"/>
          <w:numId w:val="7"/>
        </w:numPr>
        <w:ind w:left="0" w:firstLine="0"/>
      </w:pPr>
      <w:r w:rsidRPr="009F378A">
        <w:t>Plate 100</w:t>
      </w:r>
      <w:r w:rsidR="006A11E2" w:rsidRPr="009F378A">
        <w:t xml:space="preserve"> </w:t>
      </w:r>
      <w:r w:rsidR="00121304" w:rsidRPr="009F378A">
        <w:t xml:space="preserve">µL </w:t>
      </w:r>
      <w:r w:rsidRPr="009F378A">
        <w:t>of HUVECs and MCF-7 cell mixture (5</w:t>
      </w:r>
      <w:r w:rsidR="001834C1" w:rsidRPr="009F378A">
        <w:t xml:space="preserve"> x </w:t>
      </w:r>
      <w:r w:rsidR="00783256" w:rsidRPr="009F378A">
        <w:t>10</w:t>
      </w:r>
      <w:r w:rsidR="00783256" w:rsidRPr="009F378A">
        <w:rPr>
          <w:vertAlign w:val="superscript"/>
        </w:rPr>
        <w:t>2</w:t>
      </w:r>
      <w:r w:rsidR="00783256" w:rsidRPr="009F378A">
        <w:t xml:space="preserve"> </w:t>
      </w:r>
      <w:r w:rsidRPr="009F378A">
        <w:t>cell</w:t>
      </w:r>
      <w:r w:rsidR="001834C1" w:rsidRPr="009F378A">
        <w:t>s</w:t>
      </w:r>
      <w:r w:rsidRPr="009F378A">
        <w:t>/well) in</w:t>
      </w:r>
      <w:r w:rsidR="00226DCF" w:rsidRPr="009F378A">
        <w:t xml:space="preserve"> 96-well U-bottom plates </w:t>
      </w:r>
      <w:r w:rsidRPr="009F378A">
        <w:t xml:space="preserve">and place </w:t>
      </w:r>
      <w:r w:rsidR="00121304" w:rsidRPr="009F378A">
        <w:t xml:space="preserve">them </w:t>
      </w:r>
      <w:r w:rsidRPr="009F378A">
        <w:t xml:space="preserve">in </w:t>
      </w:r>
      <w:r w:rsidR="00121304" w:rsidRPr="009F378A">
        <w:t xml:space="preserve">the </w:t>
      </w:r>
      <w:r w:rsidRPr="009F378A">
        <w:t>incubator.</w:t>
      </w:r>
    </w:p>
    <w:p w14:paraId="5A50D49D" w14:textId="77777777" w:rsidR="007653D5" w:rsidRPr="009F378A" w:rsidRDefault="007653D5" w:rsidP="000211C8">
      <w:pPr>
        <w:pStyle w:val="ListParagraph"/>
        <w:ind w:left="0"/>
      </w:pPr>
    </w:p>
    <w:p w14:paraId="17423617" w14:textId="1DDE2ACF" w:rsidR="00226DCF" w:rsidRPr="009F378A" w:rsidRDefault="00173D2D" w:rsidP="0036610B">
      <w:pPr>
        <w:pStyle w:val="ListParagraph"/>
        <w:numPr>
          <w:ilvl w:val="2"/>
          <w:numId w:val="7"/>
        </w:numPr>
        <w:ind w:left="0" w:firstLine="0"/>
        <w:rPr>
          <w:color w:val="auto"/>
        </w:rPr>
      </w:pPr>
      <w:r w:rsidRPr="009F378A">
        <w:rPr>
          <w:color w:val="auto"/>
        </w:rPr>
        <w:t>48</w:t>
      </w:r>
      <w:r w:rsidR="006A11E2" w:rsidRPr="009F378A">
        <w:rPr>
          <w:color w:val="auto"/>
        </w:rPr>
        <w:t xml:space="preserve"> </w:t>
      </w:r>
      <w:r w:rsidRPr="009F378A">
        <w:rPr>
          <w:color w:val="auto"/>
        </w:rPr>
        <w:t xml:space="preserve">h </w:t>
      </w:r>
      <w:r w:rsidR="001834C1" w:rsidRPr="009F378A">
        <w:rPr>
          <w:color w:val="auto"/>
        </w:rPr>
        <w:t xml:space="preserve">after plating, </w:t>
      </w:r>
      <w:r w:rsidRPr="009F378A">
        <w:rPr>
          <w:color w:val="auto"/>
        </w:rPr>
        <w:t xml:space="preserve">check </w:t>
      </w:r>
      <w:r w:rsidR="001F4EE8" w:rsidRPr="009F378A">
        <w:rPr>
          <w:color w:val="auto"/>
        </w:rPr>
        <w:t xml:space="preserve">for </w:t>
      </w:r>
      <w:r w:rsidR="00F90FF3" w:rsidRPr="009F378A">
        <w:t>spheroids</w:t>
      </w:r>
      <w:r w:rsidRPr="009F378A">
        <w:rPr>
          <w:color w:val="auto"/>
        </w:rPr>
        <w:t xml:space="preserve"> formation</w:t>
      </w:r>
      <w:r w:rsidR="00F019C7" w:rsidRPr="009F378A">
        <w:rPr>
          <w:color w:val="auto"/>
        </w:rPr>
        <w:t xml:space="preserve"> </w:t>
      </w:r>
      <w:r w:rsidR="00A42D51" w:rsidRPr="009F378A">
        <w:rPr>
          <w:color w:val="auto"/>
        </w:rPr>
        <w:t>with an</w:t>
      </w:r>
      <w:r w:rsidR="001834C1" w:rsidRPr="009F378A">
        <w:rPr>
          <w:color w:val="auto"/>
        </w:rPr>
        <w:t xml:space="preserve"> </w:t>
      </w:r>
      <w:r w:rsidR="00A60F26" w:rsidRPr="009F378A">
        <w:rPr>
          <w:color w:val="auto"/>
        </w:rPr>
        <w:t>inverted microscope</w:t>
      </w:r>
      <w:r w:rsidR="00226DCF" w:rsidRPr="009F378A">
        <w:rPr>
          <w:color w:val="auto"/>
        </w:rPr>
        <w:t xml:space="preserve"> </w:t>
      </w:r>
      <w:r w:rsidR="001834C1" w:rsidRPr="009F378A">
        <w:rPr>
          <w:color w:val="auto"/>
        </w:rPr>
        <w:t>(</w:t>
      </w:r>
      <w:r w:rsidR="00226DCF" w:rsidRPr="009F378A">
        <w:rPr>
          <w:color w:val="auto"/>
        </w:rPr>
        <w:t>Bright field</w:t>
      </w:r>
      <w:r w:rsidR="001834C1" w:rsidRPr="009F378A">
        <w:rPr>
          <w:color w:val="auto"/>
        </w:rPr>
        <w:t>)</w:t>
      </w:r>
      <w:r w:rsidR="00820B11" w:rsidRPr="009F378A">
        <w:rPr>
          <w:color w:val="auto"/>
        </w:rPr>
        <w:t>.</w:t>
      </w:r>
      <w:r w:rsidR="00500789" w:rsidRPr="009F378A">
        <w:rPr>
          <w:color w:val="auto"/>
        </w:rPr>
        <w:t xml:space="preserve"> </w:t>
      </w:r>
      <w:r w:rsidR="001834C1" w:rsidRPr="009F378A">
        <w:rPr>
          <w:color w:val="auto"/>
        </w:rPr>
        <w:t>Take pictures</w:t>
      </w:r>
      <w:r w:rsidR="00820B11" w:rsidRPr="009F378A">
        <w:rPr>
          <w:color w:val="auto"/>
        </w:rPr>
        <w:t xml:space="preserve"> </w:t>
      </w:r>
      <w:r w:rsidR="001834C1" w:rsidRPr="009F378A">
        <w:rPr>
          <w:color w:val="auto"/>
        </w:rPr>
        <w:t xml:space="preserve">(at least </w:t>
      </w:r>
      <w:r w:rsidR="00121304" w:rsidRPr="009F378A">
        <w:rPr>
          <w:color w:val="auto"/>
        </w:rPr>
        <w:t xml:space="preserve">six </w:t>
      </w:r>
      <w:r w:rsidR="001834C1" w:rsidRPr="009F378A">
        <w:rPr>
          <w:color w:val="auto"/>
        </w:rPr>
        <w:t>pictures per treatment</w:t>
      </w:r>
      <w:r w:rsidR="00731C81" w:rsidRPr="009F378A">
        <w:rPr>
          <w:color w:val="auto"/>
        </w:rPr>
        <w:t>,</w:t>
      </w:r>
      <w:r w:rsidR="00AE2045" w:rsidRPr="009F378A">
        <w:rPr>
          <w:color w:val="auto"/>
        </w:rPr>
        <w:t xml:space="preserve"> 4</w:t>
      </w:r>
      <w:r w:rsidR="00352EB1" w:rsidRPr="009F378A">
        <w:rPr>
          <w:color w:val="auto"/>
        </w:rPr>
        <w:t>0</w:t>
      </w:r>
      <w:r w:rsidR="00AE2045" w:rsidRPr="009F378A">
        <w:rPr>
          <w:color w:val="auto"/>
        </w:rPr>
        <w:t>x</w:t>
      </w:r>
      <w:r w:rsidR="001834C1" w:rsidRPr="009F378A">
        <w:rPr>
          <w:color w:val="auto"/>
        </w:rPr>
        <w:t xml:space="preserve">) </w:t>
      </w:r>
      <w:r w:rsidR="00A42D51" w:rsidRPr="009F378A">
        <w:rPr>
          <w:color w:val="auto"/>
        </w:rPr>
        <w:t xml:space="preserve">at </w:t>
      </w:r>
      <w:r w:rsidR="001834C1" w:rsidRPr="009F378A">
        <w:rPr>
          <w:color w:val="auto"/>
        </w:rPr>
        <w:t>96 h</w:t>
      </w:r>
      <w:r w:rsidR="00820B11" w:rsidRPr="009F378A">
        <w:rPr>
          <w:color w:val="auto"/>
        </w:rPr>
        <w:t xml:space="preserve"> </w:t>
      </w:r>
      <w:r w:rsidR="001834C1" w:rsidRPr="009F378A">
        <w:rPr>
          <w:color w:val="auto"/>
        </w:rPr>
        <w:t>of culture.</w:t>
      </w:r>
    </w:p>
    <w:p w14:paraId="3E91366B" w14:textId="77777777" w:rsidR="007653D5" w:rsidRPr="009F378A" w:rsidRDefault="007653D5" w:rsidP="000211C8">
      <w:pPr>
        <w:rPr>
          <w:color w:val="auto"/>
        </w:rPr>
      </w:pPr>
    </w:p>
    <w:p w14:paraId="6221CC5F" w14:textId="00BE1468" w:rsidR="00173D2D" w:rsidRPr="009F378A" w:rsidRDefault="00F019C7" w:rsidP="0036610B">
      <w:pPr>
        <w:pStyle w:val="ListParagraph"/>
        <w:numPr>
          <w:ilvl w:val="2"/>
          <w:numId w:val="7"/>
        </w:numPr>
        <w:ind w:left="0" w:firstLine="0"/>
        <w:rPr>
          <w:color w:val="auto"/>
        </w:rPr>
      </w:pPr>
      <w:r w:rsidRPr="009F378A">
        <w:rPr>
          <w:color w:val="auto"/>
        </w:rPr>
        <w:t xml:space="preserve">Open </w:t>
      </w:r>
      <w:r w:rsidR="001F4EE8" w:rsidRPr="009F378A">
        <w:rPr>
          <w:color w:val="auto"/>
        </w:rPr>
        <w:t xml:space="preserve">the </w:t>
      </w:r>
      <w:r w:rsidRPr="009F378A">
        <w:rPr>
          <w:color w:val="auto"/>
        </w:rPr>
        <w:t>pictures</w:t>
      </w:r>
      <w:r w:rsidR="00745AFC" w:rsidRPr="009F378A">
        <w:rPr>
          <w:color w:val="auto"/>
        </w:rPr>
        <w:t xml:space="preserve"> </w:t>
      </w:r>
      <w:r w:rsidR="00EB0263" w:rsidRPr="009F378A">
        <w:rPr>
          <w:color w:val="auto"/>
        </w:rPr>
        <w:t xml:space="preserve">using </w:t>
      </w:r>
      <w:r w:rsidR="001F4EE8" w:rsidRPr="009F378A">
        <w:rPr>
          <w:color w:val="auto"/>
        </w:rPr>
        <w:t xml:space="preserve">an </w:t>
      </w:r>
      <w:r w:rsidR="00121304" w:rsidRPr="009F378A">
        <w:t xml:space="preserve">image processing </w:t>
      </w:r>
      <w:r w:rsidR="00EB0263" w:rsidRPr="009F378A">
        <w:t>software</w:t>
      </w:r>
      <w:r w:rsidR="00EB0263" w:rsidRPr="009F378A">
        <w:rPr>
          <w:color w:val="auto"/>
        </w:rPr>
        <w:t xml:space="preserve"> </w:t>
      </w:r>
      <w:r w:rsidRPr="009F378A">
        <w:rPr>
          <w:color w:val="auto"/>
        </w:rPr>
        <w:t xml:space="preserve">and </w:t>
      </w:r>
      <w:r w:rsidR="0002731B" w:rsidRPr="009F378A">
        <w:rPr>
          <w:color w:val="auto"/>
        </w:rPr>
        <w:t>process the image to 300</w:t>
      </w:r>
      <w:r w:rsidR="006A11E2" w:rsidRPr="009F378A">
        <w:rPr>
          <w:color w:val="auto"/>
        </w:rPr>
        <w:t xml:space="preserve"> </w:t>
      </w:r>
      <w:r w:rsidR="0002731B" w:rsidRPr="009F378A">
        <w:rPr>
          <w:color w:val="auto"/>
        </w:rPr>
        <w:t>pixel/in</w:t>
      </w:r>
      <w:r w:rsidR="00121304" w:rsidRPr="009F378A">
        <w:rPr>
          <w:color w:val="auto"/>
        </w:rPr>
        <w:t xml:space="preserve"> </w:t>
      </w:r>
      <w:r w:rsidR="0002731B" w:rsidRPr="009F378A">
        <w:rPr>
          <w:color w:val="auto"/>
        </w:rPr>
        <w:t xml:space="preserve">and save </w:t>
      </w:r>
      <w:r w:rsidR="00121304" w:rsidRPr="009F378A">
        <w:rPr>
          <w:color w:val="auto"/>
        </w:rPr>
        <w:t xml:space="preserve">the </w:t>
      </w:r>
      <w:r w:rsidR="001834C1" w:rsidRPr="009F378A">
        <w:rPr>
          <w:color w:val="auto"/>
        </w:rPr>
        <w:t xml:space="preserve">image </w:t>
      </w:r>
      <w:r w:rsidR="0002731B" w:rsidRPr="009F378A">
        <w:rPr>
          <w:color w:val="auto"/>
        </w:rPr>
        <w:t xml:space="preserve">as </w:t>
      </w:r>
      <w:r w:rsidR="00121304" w:rsidRPr="009F378A">
        <w:rPr>
          <w:color w:val="auto"/>
        </w:rPr>
        <w:t xml:space="preserve">a </w:t>
      </w:r>
      <w:r w:rsidR="0002731B" w:rsidRPr="009F378A">
        <w:rPr>
          <w:color w:val="auto"/>
        </w:rPr>
        <w:t>tiff</w:t>
      </w:r>
      <w:r w:rsidR="00820B11" w:rsidRPr="009F378A">
        <w:rPr>
          <w:color w:val="auto"/>
        </w:rPr>
        <w:t xml:space="preserve"> file</w:t>
      </w:r>
      <w:r w:rsidR="0002731B" w:rsidRPr="009F378A">
        <w:rPr>
          <w:color w:val="auto"/>
        </w:rPr>
        <w:t>.</w:t>
      </w:r>
    </w:p>
    <w:p w14:paraId="60E25FCB" w14:textId="77777777" w:rsidR="007653D5" w:rsidRPr="009F378A" w:rsidRDefault="007653D5" w:rsidP="000211C8">
      <w:pPr>
        <w:rPr>
          <w:color w:val="auto"/>
        </w:rPr>
      </w:pPr>
    </w:p>
    <w:p w14:paraId="45AA454F" w14:textId="297555C5" w:rsidR="00352EB1" w:rsidRPr="009F378A" w:rsidRDefault="00352EB1" w:rsidP="0036610B">
      <w:pPr>
        <w:pStyle w:val="ListParagraph"/>
        <w:numPr>
          <w:ilvl w:val="2"/>
          <w:numId w:val="7"/>
        </w:numPr>
        <w:ind w:left="0" w:firstLine="0"/>
        <w:rPr>
          <w:color w:val="auto"/>
        </w:rPr>
      </w:pPr>
      <w:r w:rsidRPr="009F378A">
        <w:rPr>
          <w:color w:val="auto"/>
        </w:rPr>
        <w:t xml:space="preserve">Download </w:t>
      </w:r>
      <w:r w:rsidR="00121304" w:rsidRPr="009F378A">
        <w:rPr>
          <w:color w:val="auto"/>
        </w:rPr>
        <w:t xml:space="preserve">the ImageJ software </w:t>
      </w:r>
      <w:r w:rsidRPr="009F378A">
        <w:rPr>
          <w:color w:val="auto"/>
        </w:rPr>
        <w:t xml:space="preserve">and open </w:t>
      </w:r>
      <w:r w:rsidR="00121304" w:rsidRPr="009F378A">
        <w:rPr>
          <w:color w:val="auto"/>
        </w:rPr>
        <w:t>it</w:t>
      </w:r>
      <w:r w:rsidRPr="009F378A">
        <w:rPr>
          <w:color w:val="auto"/>
        </w:rPr>
        <w:t xml:space="preserve">. Click on </w:t>
      </w:r>
      <w:r w:rsidR="00121304" w:rsidRPr="009F378A">
        <w:rPr>
          <w:color w:val="auto"/>
        </w:rPr>
        <w:t xml:space="preserve">the </w:t>
      </w:r>
      <w:r w:rsidRPr="009F378A">
        <w:rPr>
          <w:b/>
          <w:bCs/>
          <w:color w:val="auto"/>
        </w:rPr>
        <w:t>File</w:t>
      </w:r>
      <w:r w:rsidRPr="009F378A">
        <w:rPr>
          <w:color w:val="auto"/>
        </w:rPr>
        <w:t xml:space="preserve"> option and go to </w:t>
      </w:r>
      <w:r w:rsidR="001834C1" w:rsidRPr="009F378A">
        <w:rPr>
          <w:b/>
          <w:bCs/>
          <w:color w:val="auto"/>
        </w:rPr>
        <w:t>Open</w:t>
      </w:r>
      <w:r w:rsidRPr="009F378A">
        <w:rPr>
          <w:color w:val="auto"/>
        </w:rPr>
        <w:t>.</w:t>
      </w:r>
    </w:p>
    <w:p w14:paraId="393CDBF0" w14:textId="77777777" w:rsidR="007653D5" w:rsidRPr="009F378A" w:rsidRDefault="007653D5" w:rsidP="000211C8">
      <w:pPr>
        <w:rPr>
          <w:color w:val="auto"/>
        </w:rPr>
      </w:pPr>
    </w:p>
    <w:p w14:paraId="3031B7A6" w14:textId="7DA1B9B7" w:rsidR="00F53E7D" w:rsidRPr="009F378A" w:rsidRDefault="00352EB1" w:rsidP="0036610B">
      <w:pPr>
        <w:pStyle w:val="ListParagraph"/>
        <w:numPr>
          <w:ilvl w:val="2"/>
          <w:numId w:val="7"/>
        </w:numPr>
        <w:ind w:left="0" w:firstLine="0"/>
        <w:rPr>
          <w:color w:val="auto"/>
        </w:rPr>
      </w:pPr>
      <w:r w:rsidRPr="009F378A">
        <w:rPr>
          <w:color w:val="auto"/>
        </w:rPr>
        <w:t>C</w:t>
      </w:r>
      <w:r w:rsidR="0002731B" w:rsidRPr="009F378A">
        <w:rPr>
          <w:color w:val="auto"/>
        </w:rPr>
        <w:t>onvert</w:t>
      </w:r>
      <w:r w:rsidR="00164534" w:rsidRPr="009F378A">
        <w:t xml:space="preserve"> </w:t>
      </w:r>
      <w:r w:rsidR="001F4EE8" w:rsidRPr="009F378A">
        <w:t xml:space="preserve">the </w:t>
      </w:r>
      <w:r w:rsidR="00164534" w:rsidRPr="009F378A">
        <w:rPr>
          <w:color w:val="auto"/>
        </w:rPr>
        <w:t xml:space="preserve">areas of interest to saturated black areas in a uniform manner to </w:t>
      </w:r>
      <w:r w:rsidR="004472F8" w:rsidRPr="009F378A">
        <w:rPr>
          <w:color w:val="auto"/>
        </w:rPr>
        <w:t xml:space="preserve">have a binary </w:t>
      </w:r>
      <w:r w:rsidR="00121304" w:rsidRPr="009F378A">
        <w:rPr>
          <w:color w:val="auto"/>
        </w:rPr>
        <w:t xml:space="preserve">image </w:t>
      </w:r>
      <w:r w:rsidR="004472F8" w:rsidRPr="009F378A">
        <w:rPr>
          <w:color w:val="auto"/>
        </w:rPr>
        <w:t>(black and</w:t>
      </w:r>
      <w:r w:rsidR="00164534" w:rsidRPr="009F378A">
        <w:rPr>
          <w:color w:val="auto"/>
        </w:rPr>
        <w:t xml:space="preserve"> white)</w:t>
      </w:r>
      <w:r w:rsidR="00121304" w:rsidRPr="009F378A">
        <w:rPr>
          <w:color w:val="auto"/>
        </w:rPr>
        <w:t xml:space="preserve">. For this, </w:t>
      </w:r>
      <w:r w:rsidRPr="009F378A">
        <w:rPr>
          <w:color w:val="auto"/>
        </w:rPr>
        <w:t>select</w:t>
      </w:r>
      <w:r w:rsidR="001F4EE8" w:rsidRPr="009F378A">
        <w:rPr>
          <w:color w:val="auto"/>
        </w:rPr>
        <w:t xml:space="preserve"> the</w:t>
      </w:r>
      <w:r w:rsidRPr="009F378A">
        <w:rPr>
          <w:color w:val="auto"/>
        </w:rPr>
        <w:t xml:space="preserve"> </w:t>
      </w:r>
      <w:r w:rsidRPr="009F378A">
        <w:rPr>
          <w:b/>
          <w:bCs/>
          <w:color w:val="auto"/>
        </w:rPr>
        <w:t>Image</w:t>
      </w:r>
      <w:r w:rsidRPr="009F378A">
        <w:rPr>
          <w:color w:val="auto"/>
        </w:rPr>
        <w:t xml:space="preserve"> option, choose </w:t>
      </w:r>
      <w:r w:rsidR="00164534" w:rsidRPr="009F378A">
        <w:rPr>
          <w:b/>
          <w:bCs/>
          <w:color w:val="auto"/>
        </w:rPr>
        <w:t>T</w:t>
      </w:r>
      <w:r w:rsidRPr="009F378A">
        <w:rPr>
          <w:b/>
          <w:bCs/>
          <w:color w:val="auto"/>
        </w:rPr>
        <w:t>ype</w:t>
      </w:r>
      <w:r w:rsidR="009F378A" w:rsidRPr="009F378A">
        <w:rPr>
          <w:b/>
          <w:bCs/>
          <w:color w:val="auto"/>
        </w:rPr>
        <w:t xml:space="preserve"> |</w:t>
      </w:r>
      <w:r w:rsidR="00121304" w:rsidRPr="009F378A">
        <w:rPr>
          <w:color w:val="auto"/>
        </w:rPr>
        <w:t xml:space="preserve"> </w:t>
      </w:r>
      <w:r w:rsidRPr="009F378A">
        <w:rPr>
          <w:b/>
          <w:bCs/>
          <w:color w:val="auto"/>
        </w:rPr>
        <w:t>8-bit</w:t>
      </w:r>
      <w:r w:rsidR="001834C1" w:rsidRPr="009F378A">
        <w:rPr>
          <w:color w:val="auto"/>
        </w:rPr>
        <w:t xml:space="preserve">. </w:t>
      </w:r>
      <w:r w:rsidRPr="009F378A">
        <w:rPr>
          <w:color w:val="auto"/>
        </w:rPr>
        <w:t>Now, the image is</w:t>
      </w:r>
      <w:r w:rsidR="00745AFC" w:rsidRPr="009F378A">
        <w:rPr>
          <w:color w:val="auto"/>
        </w:rPr>
        <w:t xml:space="preserve"> </w:t>
      </w:r>
      <w:r w:rsidRPr="009F378A">
        <w:rPr>
          <w:color w:val="auto"/>
        </w:rPr>
        <w:t>black and white</w:t>
      </w:r>
      <w:r w:rsidR="00F53E7D" w:rsidRPr="009F378A">
        <w:rPr>
          <w:color w:val="auto"/>
        </w:rPr>
        <w:t>.</w:t>
      </w:r>
    </w:p>
    <w:p w14:paraId="553AAD11" w14:textId="77777777" w:rsidR="007653D5" w:rsidRPr="009F378A" w:rsidRDefault="007653D5" w:rsidP="000211C8">
      <w:pPr>
        <w:rPr>
          <w:color w:val="auto"/>
        </w:rPr>
      </w:pPr>
    </w:p>
    <w:p w14:paraId="7E5F2DDF" w14:textId="5F93F9FC" w:rsidR="0002731B" w:rsidRPr="009F378A" w:rsidRDefault="001834C1" w:rsidP="0036610B">
      <w:pPr>
        <w:pStyle w:val="ListParagraph"/>
        <w:numPr>
          <w:ilvl w:val="2"/>
          <w:numId w:val="7"/>
        </w:numPr>
        <w:ind w:left="0" w:firstLine="0"/>
        <w:rPr>
          <w:color w:val="auto"/>
        </w:rPr>
      </w:pPr>
      <w:r w:rsidRPr="009F378A">
        <w:rPr>
          <w:color w:val="auto"/>
        </w:rPr>
        <w:t>Use</w:t>
      </w:r>
      <w:r w:rsidR="0002731B" w:rsidRPr="009F378A">
        <w:rPr>
          <w:color w:val="auto"/>
        </w:rPr>
        <w:t xml:space="preserve"> the Freehand Selection Tool</w:t>
      </w:r>
      <w:r w:rsidRPr="009F378A">
        <w:rPr>
          <w:color w:val="auto"/>
        </w:rPr>
        <w:t xml:space="preserve"> to </w:t>
      </w:r>
      <w:r w:rsidR="0002731B" w:rsidRPr="009F378A">
        <w:rPr>
          <w:color w:val="auto"/>
        </w:rPr>
        <w:t xml:space="preserve">draw the border of the </w:t>
      </w:r>
      <w:r w:rsidR="00F90FF3" w:rsidRPr="009F378A">
        <w:t>spheroids</w:t>
      </w:r>
      <w:r w:rsidR="000C4430" w:rsidRPr="009F378A">
        <w:rPr>
          <w:color w:val="auto"/>
        </w:rPr>
        <w:t>.</w:t>
      </w:r>
    </w:p>
    <w:p w14:paraId="4AEA23FE" w14:textId="77777777" w:rsidR="007653D5" w:rsidRPr="009F378A" w:rsidRDefault="007653D5" w:rsidP="000211C8">
      <w:pPr>
        <w:rPr>
          <w:color w:val="auto"/>
        </w:rPr>
      </w:pPr>
    </w:p>
    <w:p w14:paraId="246FCAA9" w14:textId="70E0747F" w:rsidR="000C4430" w:rsidRPr="009F378A" w:rsidRDefault="00164534" w:rsidP="0036610B">
      <w:pPr>
        <w:pStyle w:val="ListParagraph"/>
        <w:numPr>
          <w:ilvl w:val="2"/>
          <w:numId w:val="7"/>
        </w:numPr>
        <w:ind w:left="0" w:firstLine="0"/>
        <w:rPr>
          <w:color w:val="auto"/>
        </w:rPr>
      </w:pPr>
      <w:r w:rsidRPr="009F378A">
        <w:t xml:space="preserve">To calculate the area of interest and </w:t>
      </w:r>
      <w:r w:rsidR="007F397B" w:rsidRPr="009F378A">
        <w:t>to</w:t>
      </w:r>
      <w:r w:rsidRPr="009F378A">
        <w:t xml:space="preserve"> separate</w:t>
      </w:r>
      <w:r w:rsidR="001F4EE8" w:rsidRPr="009F378A">
        <w:t xml:space="preserve"> the</w:t>
      </w:r>
      <w:r w:rsidRPr="009F378A">
        <w:t xml:space="preserve"> object</w:t>
      </w:r>
      <w:r w:rsidR="00121304" w:rsidRPr="009F378A">
        <w:t xml:space="preserve"> </w:t>
      </w:r>
      <w:r w:rsidRPr="009F378A">
        <w:t xml:space="preserve">or </w:t>
      </w:r>
      <w:r w:rsidR="001F4EE8" w:rsidRPr="009F378A">
        <w:t xml:space="preserve">the </w:t>
      </w:r>
      <w:r w:rsidRPr="009F378A">
        <w:t xml:space="preserve">foreground pixels from </w:t>
      </w:r>
      <w:r w:rsidR="001F4EE8" w:rsidRPr="009F378A">
        <w:t xml:space="preserve">the </w:t>
      </w:r>
      <w:r w:rsidRPr="009F378A">
        <w:t>background pixels, use</w:t>
      </w:r>
      <w:r w:rsidR="001834C1" w:rsidRPr="009F378A">
        <w:t xml:space="preserve"> </w:t>
      </w:r>
      <w:r w:rsidR="001F4EE8" w:rsidRPr="009F378A">
        <w:t xml:space="preserve">the </w:t>
      </w:r>
      <w:r w:rsidR="001834C1" w:rsidRPr="009F378A">
        <w:t>threshold function</w:t>
      </w:r>
      <w:r w:rsidRPr="009F378A">
        <w:t>: Select</w:t>
      </w:r>
      <w:r w:rsidR="001F4EE8" w:rsidRPr="009F378A">
        <w:t xml:space="preserve"> the</w:t>
      </w:r>
      <w:r w:rsidRPr="009F378A">
        <w:t xml:space="preserve"> </w:t>
      </w:r>
      <w:r w:rsidRPr="009F378A">
        <w:rPr>
          <w:b/>
          <w:bCs/>
        </w:rPr>
        <w:t>Image</w:t>
      </w:r>
      <w:r w:rsidR="00121304" w:rsidRPr="009F378A">
        <w:t xml:space="preserve"> </w:t>
      </w:r>
      <w:r w:rsidRPr="009F378A">
        <w:t>option, cho</w:t>
      </w:r>
      <w:r w:rsidR="00A35319" w:rsidRPr="009F378A">
        <w:t>o</w:t>
      </w:r>
      <w:r w:rsidRPr="009F378A">
        <w:t xml:space="preserve">se </w:t>
      </w:r>
      <w:r w:rsidRPr="009F378A">
        <w:rPr>
          <w:b/>
          <w:bCs/>
        </w:rPr>
        <w:t>Adjust</w:t>
      </w:r>
      <w:r w:rsidRPr="009F378A">
        <w:t xml:space="preserve"> and click </w:t>
      </w:r>
      <w:r w:rsidR="00121304" w:rsidRPr="009F378A">
        <w:t xml:space="preserve">on </w:t>
      </w:r>
      <w:r w:rsidRPr="009F378A">
        <w:rPr>
          <w:b/>
          <w:bCs/>
        </w:rPr>
        <w:t>Threshold</w:t>
      </w:r>
      <w:r w:rsidR="000C4430" w:rsidRPr="009F378A">
        <w:t>.</w:t>
      </w:r>
    </w:p>
    <w:p w14:paraId="00B62E98" w14:textId="77777777" w:rsidR="007653D5" w:rsidRPr="009F378A" w:rsidRDefault="007653D5" w:rsidP="000211C8">
      <w:pPr>
        <w:rPr>
          <w:color w:val="auto"/>
        </w:rPr>
      </w:pPr>
    </w:p>
    <w:p w14:paraId="6FBE789A" w14:textId="75C9846F" w:rsidR="00F53E7D" w:rsidRPr="009F378A" w:rsidRDefault="002D3D73" w:rsidP="0036610B">
      <w:pPr>
        <w:pStyle w:val="ListParagraph"/>
        <w:numPr>
          <w:ilvl w:val="2"/>
          <w:numId w:val="7"/>
        </w:numPr>
        <w:ind w:left="0" w:firstLine="0"/>
        <w:rPr>
          <w:color w:val="auto"/>
        </w:rPr>
      </w:pPr>
      <w:r w:rsidRPr="009F378A">
        <w:t xml:space="preserve">Now a Threshold pop-up window </w:t>
      </w:r>
      <w:r w:rsidR="00DC3F28" w:rsidRPr="009F378A">
        <w:t>will</w:t>
      </w:r>
      <w:r w:rsidRPr="009F378A">
        <w:t xml:space="preserve"> open. The top bar indicates the minimum threshold value: set </w:t>
      </w:r>
      <w:r w:rsidR="00121304" w:rsidRPr="009F378A">
        <w:t xml:space="preserve">the value </w:t>
      </w:r>
      <w:r w:rsidRPr="009F378A">
        <w:t xml:space="preserve">at zero. The bottom bar indicates </w:t>
      </w:r>
      <w:r w:rsidR="00121304" w:rsidRPr="009F378A">
        <w:t xml:space="preserve">the </w:t>
      </w:r>
      <w:r w:rsidRPr="009F378A">
        <w:t>maximum threshold value: move the bar until the area of interest become</w:t>
      </w:r>
      <w:r w:rsidR="00A35319" w:rsidRPr="009F378A">
        <w:t>s</w:t>
      </w:r>
      <w:r w:rsidRPr="009F378A">
        <w:t xml:space="preserve"> completely red.</w:t>
      </w:r>
    </w:p>
    <w:p w14:paraId="4F98D880" w14:textId="77777777" w:rsidR="007653D5" w:rsidRPr="009F378A" w:rsidRDefault="007653D5" w:rsidP="000211C8">
      <w:pPr>
        <w:rPr>
          <w:color w:val="auto"/>
          <w:highlight w:val="yellow"/>
        </w:rPr>
      </w:pPr>
    </w:p>
    <w:p w14:paraId="7925A986" w14:textId="3780AC0F" w:rsidR="002D3D73" w:rsidRPr="009F378A" w:rsidRDefault="002D3D73" w:rsidP="000211C8">
      <w:pPr>
        <w:rPr>
          <w:color w:val="auto"/>
        </w:rPr>
      </w:pPr>
      <w:r w:rsidRPr="009F378A">
        <w:rPr>
          <w:bCs/>
          <w:color w:val="auto"/>
        </w:rPr>
        <w:t xml:space="preserve">NOTE: </w:t>
      </w:r>
      <w:r w:rsidR="003476A1" w:rsidRPr="009F378A">
        <w:rPr>
          <w:bCs/>
          <w:color w:val="auto"/>
        </w:rPr>
        <w:t xml:space="preserve">If </w:t>
      </w:r>
      <w:r w:rsidR="00026697" w:rsidRPr="009F378A">
        <w:rPr>
          <w:bCs/>
          <w:color w:val="auto"/>
        </w:rPr>
        <w:t>the</w:t>
      </w:r>
      <w:r w:rsidR="00121304" w:rsidRPr="009F378A">
        <w:rPr>
          <w:bCs/>
          <w:color w:val="auto"/>
        </w:rPr>
        <w:t xml:space="preserve"> color is not red</w:t>
      </w:r>
      <w:r w:rsidR="003476A1" w:rsidRPr="009F378A">
        <w:rPr>
          <w:color w:val="auto"/>
        </w:rPr>
        <w:t>,</w:t>
      </w:r>
      <w:r w:rsidRPr="009F378A">
        <w:rPr>
          <w:color w:val="auto"/>
        </w:rPr>
        <w:t xml:space="preserve"> select </w:t>
      </w:r>
      <w:r w:rsidRPr="009F378A">
        <w:rPr>
          <w:b/>
          <w:bCs/>
          <w:color w:val="auto"/>
        </w:rPr>
        <w:t>Red</w:t>
      </w:r>
      <w:r w:rsidRPr="009F378A">
        <w:rPr>
          <w:color w:val="auto"/>
        </w:rPr>
        <w:t xml:space="preserve"> from the Threshold window.</w:t>
      </w:r>
    </w:p>
    <w:p w14:paraId="5E444FC5" w14:textId="77777777" w:rsidR="007653D5" w:rsidRPr="009F378A" w:rsidRDefault="007653D5" w:rsidP="000211C8">
      <w:pPr>
        <w:rPr>
          <w:color w:val="auto"/>
        </w:rPr>
      </w:pPr>
    </w:p>
    <w:p w14:paraId="714D1375" w14:textId="3CCFB724" w:rsidR="007653D5" w:rsidRPr="009F378A" w:rsidRDefault="00616240" w:rsidP="0036610B">
      <w:pPr>
        <w:pStyle w:val="ListParagraph"/>
        <w:numPr>
          <w:ilvl w:val="2"/>
          <w:numId w:val="7"/>
        </w:numPr>
        <w:ind w:left="0" w:firstLine="0"/>
        <w:rPr>
          <w:color w:val="auto"/>
        </w:rPr>
      </w:pPr>
      <w:r w:rsidRPr="009F378A">
        <w:rPr>
          <w:color w:val="auto"/>
        </w:rPr>
        <w:t>G</w:t>
      </w:r>
      <w:r w:rsidR="002D3D73" w:rsidRPr="009F378A">
        <w:rPr>
          <w:color w:val="auto"/>
        </w:rPr>
        <w:t xml:space="preserve">o to </w:t>
      </w:r>
      <w:r w:rsidR="002D3D73" w:rsidRPr="009F378A">
        <w:rPr>
          <w:b/>
          <w:bCs/>
          <w:color w:val="auto"/>
        </w:rPr>
        <w:t>Analy</w:t>
      </w:r>
      <w:r w:rsidR="009F378A" w:rsidRPr="009F378A">
        <w:rPr>
          <w:b/>
          <w:bCs/>
          <w:color w:val="auto"/>
        </w:rPr>
        <w:t>z</w:t>
      </w:r>
      <w:r w:rsidR="002D3D73" w:rsidRPr="009F378A">
        <w:rPr>
          <w:b/>
          <w:bCs/>
          <w:color w:val="auto"/>
        </w:rPr>
        <w:t>e</w:t>
      </w:r>
      <w:r w:rsidR="009F378A" w:rsidRPr="009F378A">
        <w:rPr>
          <w:b/>
          <w:bCs/>
          <w:color w:val="auto"/>
        </w:rPr>
        <w:t xml:space="preserve"> |</w:t>
      </w:r>
      <w:r w:rsidR="00121304" w:rsidRPr="009F378A">
        <w:rPr>
          <w:color w:val="auto"/>
        </w:rPr>
        <w:t xml:space="preserve"> </w:t>
      </w:r>
      <w:r w:rsidR="002D3D73" w:rsidRPr="009F378A">
        <w:rPr>
          <w:b/>
          <w:bCs/>
          <w:color w:val="auto"/>
        </w:rPr>
        <w:t xml:space="preserve">Set </w:t>
      </w:r>
      <w:r w:rsidRPr="009F378A">
        <w:rPr>
          <w:b/>
          <w:bCs/>
          <w:color w:val="auto"/>
        </w:rPr>
        <w:t>Measurements</w:t>
      </w:r>
      <w:r w:rsidR="000C4430" w:rsidRPr="009F378A">
        <w:rPr>
          <w:color w:val="auto"/>
        </w:rPr>
        <w:t xml:space="preserve"> </w:t>
      </w:r>
      <w:r w:rsidR="002D3D73" w:rsidRPr="009F378A">
        <w:rPr>
          <w:color w:val="auto"/>
        </w:rPr>
        <w:t xml:space="preserve">and </w:t>
      </w:r>
      <w:r w:rsidR="00F4117E" w:rsidRPr="009F378A">
        <w:rPr>
          <w:color w:val="auto"/>
        </w:rPr>
        <w:t>select</w:t>
      </w:r>
      <w:r w:rsidR="00121304" w:rsidRPr="009F378A">
        <w:rPr>
          <w:color w:val="auto"/>
        </w:rPr>
        <w:t xml:space="preserve"> </w:t>
      </w:r>
      <w:r w:rsidR="002D3D73" w:rsidRPr="009F378A">
        <w:rPr>
          <w:b/>
          <w:bCs/>
          <w:color w:val="auto"/>
        </w:rPr>
        <w:t>Area</w:t>
      </w:r>
      <w:r w:rsidR="002D3D73" w:rsidRPr="009F378A">
        <w:rPr>
          <w:color w:val="auto"/>
        </w:rPr>
        <w:t xml:space="preserve"> and </w:t>
      </w:r>
      <w:r w:rsidRPr="009F378A">
        <w:rPr>
          <w:b/>
          <w:bCs/>
          <w:color w:val="auto"/>
        </w:rPr>
        <w:t>Perimeter</w:t>
      </w:r>
      <w:r w:rsidRPr="009F378A">
        <w:rPr>
          <w:color w:val="auto"/>
        </w:rPr>
        <w:t>.</w:t>
      </w:r>
    </w:p>
    <w:p w14:paraId="5808A295" w14:textId="77777777" w:rsidR="007653D5" w:rsidRPr="009F378A" w:rsidRDefault="007653D5" w:rsidP="000211C8">
      <w:pPr>
        <w:pStyle w:val="ListParagraph"/>
        <w:ind w:left="0"/>
        <w:rPr>
          <w:color w:val="auto"/>
        </w:rPr>
      </w:pPr>
    </w:p>
    <w:p w14:paraId="5F3A4A9C" w14:textId="51226F9E" w:rsidR="00F53E7D" w:rsidRPr="009F378A" w:rsidRDefault="00121304" w:rsidP="0036610B">
      <w:pPr>
        <w:pStyle w:val="ListParagraph"/>
        <w:numPr>
          <w:ilvl w:val="2"/>
          <w:numId w:val="7"/>
        </w:numPr>
        <w:ind w:left="0" w:firstLine="0"/>
        <w:rPr>
          <w:color w:val="auto"/>
        </w:rPr>
      </w:pPr>
      <w:r w:rsidRPr="009F378A">
        <w:rPr>
          <w:shd w:val="clear" w:color="auto" w:fill="FFFFFF"/>
        </w:rPr>
        <w:t>To m</w:t>
      </w:r>
      <w:r w:rsidR="00616240" w:rsidRPr="009F378A">
        <w:rPr>
          <w:shd w:val="clear" w:color="auto" w:fill="FFFFFF"/>
        </w:rPr>
        <w:t xml:space="preserve">easure </w:t>
      </w:r>
      <w:r w:rsidRPr="009F378A">
        <w:rPr>
          <w:shd w:val="clear" w:color="auto" w:fill="FFFFFF"/>
        </w:rPr>
        <w:t xml:space="preserve">the </w:t>
      </w:r>
      <w:r w:rsidR="00616240" w:rsidRPr="009F378A">
        <w:rPr>
          <w:shd w:val="clear" w:color="auto" w:fill="FFFFFF"/>
        </w:rPr>
        <w:t>area of interest</w:t>
      </w:r>
      <w:r w:rsidRPr="009F378A">
        <w:rPr>
          <w:shd w:val="clear" w:color="auto" w:fill="FFFFFF"/>
        </w:rPr>
        <w:t>,</w:t>
      </w:r>
      <w:r w:rsidR="00616240" w:rsidRPr="009F378A">
        <w:rPr>
          <w:shd w:val="clear" w:color="auto" w:fill="FFFFFF"/>
        </w:rPr>
        <w:t xml:space="preserve"> select</w:t>
      </w:r>
      <w:r w:rsidR="001F4EE8" w:rsidRPr="009F378A">
        <w:rPr>
          <w:shd w:val="clear" w:color="auto" w:fill="FFFFFF"/>
        </w:rPr>
        <w:t xml:space="preserve"> the</w:t>
      </w:r>
      <w:r w:rsidR="00616240" w:rsidRPr="009F378A">
        <w:rPr>
          <w:shd w:val="clear" w:color="auto" w:fill="FFFFFF"/>
        </w:rPr>
        <w:t xml:space="preserve"> </w:t>
      </w:r>
      <w:r w:rsidR="00616240" w:rsidRPr="009F378A">
        <w:rPr>
          <w:b/>
          <w:bCs/>
          <w:shd w:val="clear" w:color="auto" w:fill="FFFFFF"/>
        </w:rPr>
        <w:t>Analyze</w:t>
      </w:r>
      <w:r w:rsidR="00616240" w:rsidRPr="009F378A">
        <w:rPr>
          <w:shd w:val="clear" w:color="auto" w:fill="FFFFFF"/>
        </w:rPr>
        <w:t xml:space="preserve"> option and </w:t>
      </w:r>
      <w:r w:rsidRPr="009F378A">
        <w:rPr>
          <w:color w:val="auto"/>
        </w:rPr>
        <w:t xml:space="preserve">use </w:t>
      </w:r>
      <w:r w:rsidR="000C4430" w:rsidRPr="009F378A">
        <w:rPr>
          <w:color w:val="auto"/>
        </w:rPr>
        <w:t xml:space="preserve">the </w:t>
      </w:r>
      <w:r w:rsidR="001834C1" w:rsidRPr="009F378A">
        <w:rPr>
          <w:b/>
          <w:bCs/>
          <w:color w:val="auto"/>
        </w:rPr>
        <w:t xml:space="preserve">Analyze </w:t>
      </w:r>
      <w:r w:rsidR="001F4EE8" w:rsidRPr="009F378A">
        <w:rPr>
          <w:b/>
          <w:bCs/>
          <w:color w:val="auto"/>
        </w:rPr>
        <w:t>P</w:t>
      </w:r>
      <w:r w:rsidR="001834C1" w:rsidRPr="009F378A">
        <w:rPr>
          <w:b/>
          <w:bCs/>
          <w:color w:val="auto"/>
        </w:rPr>
        <w:t>article</w:t>
      </w:r>
      <w:r w:rsidR="00616240" w:rsidRPr="009F378A">
        <w:rPr>
          <w:b/>
          <w:bCs/>
          <w:color w:val="auto"/>
        </w:rPr>
        <w:t>s</w:t>
      </w:r>
      <w:r w:rsidR="001834C1" w:rsidRPr="009F378A">
        <w:rPr>
          <w:color w:val="auto"/>
        </w:rPr>
        <w:t xml:space="preserve"> too</w:t>
      </w:r>
      <w:r w:rsidR="00331C55" w:rsidRPr="009F378A">
        <w:rPr>
          <w:color w:val="auto"/>
        </w:rPr>
        <w:t>l.</w:t>
      </w:r>
      <w:r w:rsidR="000C4430" w:rsidRPr="009F378A">
        <w:rPr>
          <w:color w:val="auto"/>
        </w:rPr>
        <w:t xml:space="preserve"> </w:t>
      </w:r>
      <w:r w:rsidR="00616240" w:rsidRPr="009F378A">
        <w:rPr>
          <w:color w:val="auto"/>
        </w:rPr>
        <w:t xml:space="preserve">In the </w:t>
      </w:r>
      <w:r w:rsidR="00616240" w:rsidRPr="009F378A">
        <w:rPr>
          <w:b/>
          <w:bCs/>
          <w:color w:val="auto"/>
        </w:rPr>
        <w:t>Analyze Particles</w:t>
      </w:r>
      <w:r w:rsidR="00616240" w:rsidRPr="009F378A">
        <w:rPr>
          <w:color w:val="auto"/>
        </w:rPr>
        <w:t xml:space="preserve"> window</w:t>
      </w:r>
      <w:r w:rsidRPr="009F378A">
        <w:rPr>
          <w:color w:val="auto"/>
        </w:rPr>
        <w:t>,</w:t>
      </w:r>
      <w:r w:rsidR="00616240" w:rsidRPr="009F378A">
        <w:rPr>
          <w:color w:val="auto"/>
        </w:rPr>
        <w:t xml:space="preserve"> set the </w:t>
      </w:r>
      <w:r w:rsidR="00616240" w:rsidRPr="009F378A">
        <w:rPr>
          <w:b/>
          <w:bCs/>
          <w:color w:val="auto"/>
        </w:rPr>
        <w:t>Size</w:t>
      </w:r>
      <w:r w:rsidR="00616240" w:rsidRPr="009F378A">
        <w:rPr>
          <w:color w:val="auto"/>
        </w:rPr>
        <w:t xml:space="preserve"> to measure (0.00003-Infinity or 3-Infinity, depending on the size of the </w:t>
      </w:r>
      <w:r w:rsidR="00F90FF3" w:rsidRPr="009F378A">
        <w:t>spheroids</w:t>
      </w:r>
      <w:r w:rsidR="00616240" w:rsidRPr="009F378A">
        <w:rPr>
          <w:color w:val="auto"/>
        </w:rPr>
        <w:t xml:space="preserve">), select </w:t>
      </w:r>
      <w:r w:rsidR="00616240" w:rsidRPr="009F378A">
        <w:rPr>
          <w:b/>
          <w:bCs/>
          <w:color w:val="auto"/>
        </w:rPr>
        <w:t>Summarize</w:t>
      </w:r>
      <w:r w:rsidR="00616240" w:rsidRPr="009F378A">
        <w:rPr>
          <w:color w:val="auto"/>
        </w:rPr>
        <w:t xml:space="preserve"> and </w:t>
      </w:r>
      <w:r w:rsidR="00616240" w:rsidRPr="009F378A">
        <w:rPr>
          <w:b/>
          <w:bCs/>
          <w:color w:val="auto"/>
        </w:rPr>
        <w:t xml:space="preserve">Display </w:t>
      </w:r>
      <w:r w:rsidR="001F4EE8" w:rsidRPr="009F378A">
        <w:rPr>
          <w:b/>
          <w:bCs/>
          <w:color w:val="auto"/>
        </w:rPr>
        <w:t>R</w:t>
      </w:r>
      <w:r w:rsidR="00616240" w:rsidRPr="009F378A">
        <w:rPr>
          <w:b/>
          <w:bCs/>
          <w:color w:val="auto"/>
        </w:rPr>
        <w:t>esults</w:t>
      </w:r>
      <w:r w:rsidRPr="009F378A">
        <w:rPr>
          <w:color w:val="auto"/>
        </w:rPr>
        <w:t>.</w:t>
      </w:r>
      <w:r w:rsidR="00616240" w:rsidRPr="009F378A">
        <w:rPr>
          <w:color w:val="auto"/>
        </w:rPr>
        <w:t xml:space="preserve"> </w:t>
      </w:r>
      <w:r w:rsidRPr="009F378A">
        <w:rPr>
          <w:color w:val="auto"/>
        </w:rPr>
        <w:t>Then</w:t>
      </w:r>
      <w:r w:rsidR="001F4EE8" w:rsidRPr="009F378A">
        <w:rPr>
          <w:color w:val="auto"/>
        </w:rPr>
        <w:t>,</w:t>
      </w:r>
      <w:r w:rsidRPr="009F378A">
        <w:rPr>
          <w:color w:val="auto"/>
        </w:rPr>
        <w:t xml:space="preserve"> </w:t>
      </w:r>
      <w:r w:rsidR="00616240" w:rsidRPr="009F378A">
        <w:rPr>
          <w:color w:val="auto"/>
        </w:rPr>
        <w:t>click</w:t>
      </w:r>
      <w:r w:rsidR="001F4EE8" w:rsidRPr="009F378A">
        <w:rPr>
          <w:color w:val="auto"/>
        </w:rPr>
        <w:t xml:space="preserve"> on</w:t>
      </w:r>
      <w:r w:rsidR="00616240" w:rsidRPr="009F378A">
        <w:rPr>
          <w:color w:val="auto"/>
        </w:rPr>
        <w:t xml:space="preserve"> </w:t>
      </w:r>
      <w:r w:rsidR="00616240" w:rsidRPr="009F378A">
        <w:rPr>
          <w:b/>
          <w:bCs/>
          <w:color w:val="auto"/>
        </w:rPr>
        <w:t>O</w:t>
      </w:r>
      <w:r w:rsidR="001F4EE8" w:rsidRPr="009F378A">
        <w:rPr>
          <w:b/>
          <w:bCs/>
          <w:color w:val="auto"/>
        </w:rPr>
        <w:t>K</w:t>
      </w:r>
      <w:r w:rsidR="00616240" w:rsidRPr="009F378A">
        <w:rPr>
          <w:color w:val="auto"/>
        </w:rPr>
        <w:t>.</w:t>
      </w:r>
    </w:p>
    <w:p w14:paraId="43B60DC2" w14:textId="77777777" w:rsidR="007653D5" w:rsidRPr="009F378A" w:rsidRDefault="007653D5" w:rsidP="000211C8">
      <w:pPr>
        <w:rPr>
          <w:color w:val="auto"/>
        </w:rPr>
      </w:pPr>
    </w:p>
    <w:p w14:paraId="5A4D311D" w14:textId="4957DB65" w:rsidR="005E29D1" w:rsidRPr="009F378A" w:rsidRDefault="00F53E7D" w:rsidP="0036610B">
      <w:pPr>
        <w:pStyle w:val="ListParagraph"/>
        <w:numPr>
          <w:ilvl w:val="2"/>
          <w:numId w:val="7"/>
        </w:numPr>
        <w:ind w:left="0" w:firstLine="0"/>
        <w:rPr>
          <w:color w:val="auto"/>
        </w:rPr>
      </w:pPr>
      <w:r w:rsidRPr="009F378A">
        <w:rPr>
          <w:shd w:val="clear" w:color="auto" w:fill="FFFFFF"/>
        </w:rPr>
        <w:t xml:space="preserve">The results will show up in a chart. Copy </w:t>
      </w:r>
      <w:r w:rsidR="00121304" w:rsidRPr="009F378A">
        <w:rPr>
          <w:shd w:val="clear" w:color="auto" w:fill="FFFFFF"/>
        </w:rPr>
        <w:t xml:space="preserve">the </w:t>
      </w:r>
      <w:r w:rsidRPr="009F378A">
        <w:rPr>
          <w:shd w:val="clear" w:color="auto" w:fill="FFFFFF"/>
        </w:rPr>
        <w:t xml:space="preserve">measurements </w:t>
      </w:r>
      <w:r w:rsidRPr="009F378A">
        <w:rPr>
          <w:color w:val="auto"/>
        </w:rPr>
        <w:t xml:space="preserve">into </w:t>
      </w:r>
      <w:r w:rsidR="00121304" w:rsidRPr="009F378A">
        <w:rPr>
          <w:color w:val="auto"/>
        </w:rPr>
        <w:t xml:space="preserve">a spreadsheet </w:t>
      </w:r>
      <w:r w:rsidRPr="009F378A">
        <w:rPr>
          <w:color w:val="auto"/>
        </w:rPr>
        <w:t>to analyze the data.</w:t>
      </w:r>
    </w:p>
    <w:p w14:paraId="39E14C4B" w14:textId="77777777" w:rsidR="007653D5" w:rsidRPr="009F378A" w:rsidRDefault="007653D5" w:rsidP="000211C8">
      <w:pPr>
        <w:rPr>
          <w:color w:val="auto"/>
          <w:highlight w:val="yellow"/>
        </w:rPr>
      </w:pPr>
    </w:p>
    <w:p w14:paraId="5E621BB2" w14:textId="189F873A" w:rsidR="00364046" w:rsidRPr="009F378A" w:rsidRDefault="00A60F26" w:rsidP="000211C8">
      <w:pPr>
        <w:pStyle w:val="ListParagraph"/>
        <w:ind w:left="0"/>
        <w:rPr>
          <w:color w:val="auto"/>
        </w:rPr>
      </w:pPr>
      <w:r w:rsidRPr="009F378A">
        <w:t xml:space="preserve">NOTE: The area is calculated as </w:t>
      </w:r>
      <w:r w:rsidR="00121304" w:rsidRPr="009F378A">
        <w:t xml:space="preserve">the </w:t>
      </w:r>
      <w:r w:rsidRPr="009F378A">
        <w:t>number of total pixels; u</w:t>
      </w:r>
      <w:r w:rsidR="00364046" w:rsidRPr="009F378A">
        <w:t xml:space="preserve">se </w:t>
      </w:r>
      <w:r w:rsidR="009F378A">
        <w:t>the T</w:t>
      </w:r>
      <w:r w:rsidR="00F53E7D" w:rsidRPr="009F378A">
        <w:t xml:space="preserve">otal </w:t>
      </w:r>
      <w:r w:rsidR="00364046" w:rsidRPr="009F378A">
        <w:t>Area for calculation.</w:t>
      </w:r>
    </w:p>
    <w:p w14:paraId="74CD66A9" w14:textId="77777777" w:rsidR="005E7C70" w:rsidRPr="009F378A" w:rsidRDefault="005E7C70" w:rsidP="000211C8">
      <w:pPr>
        <w:pStyle w:val="ListParagraph"/>
        <w:ind w:left="0"/>
      </w:pPr>
    </w:p>
    <w:p w14:paraId="06E849EC" w14:textId="77777777" w:rsidR="005E7C70" w:rsidRPr="009F378A" w:rsidRDefault="00F90FF3" w:rsidP="0036610B">
      <w:pPr>
        <w:pStyle w:val="ListParagraph"/>
        <w:numPr>
          <w:ilvl w:val="0"/>
          <w:numId w:val="20"/>
        </w:numPr>
        <w:ind w:left="0" w:firstLine="0"/>
        <w:rPr>
          <w:b/>
          <w:bCs/>
          <w:color w:val="auto"/>
          <w:highlight w:val="yellow"/>
        </w:rPr>
      </w:pPr>
      <w:r w:rsidRPr="009F378A">
        <w:rPr>
          <w:b/>
          <w:bCs/>
          <w:color w:val="auto"/>
          <w:highlight w:val="yellow"/>
        </w:rPr>
        <w:t>Spheroid</w:t>
      </w:r>
      <w:r w:rsidR="005E7C70" w:rsidRPr="009F378A">
        <w:rPr>
          <w:b/>
          <w:bCs/>
          <w:color w:val="auto"/>
          <w:highlight w:val="yellow"/>
        </w:rPr>
        <w:t xml:space="preserve"> </w:t>
      </w:r>
      <w:r w:rsidR="006E6ED4" w:rsidRPr="009F378A">
        <w:rPr>
          <w:b/>
          <w:bCs/>
          <w:color w:val="auto"/>
          <w:highlight w:val="yellow"/>
        </w:rPr>
        <w:t>immunohistochemistry</w:t>
      </w:r>
      <w:r w:rsidR="005E7C70" w:rsidRPr="009F378A">
        <w:rPr>
          <w:b/>
          <w:bCs/>
          <w:color w:val="auto"/>
          <w:highlight w:val="yellow"/>
        </w:rPr>
        <w:t xml:space="preserve"> study</w:t>
      </w:r>
    </w:p>
    <w:p w14:paraId="1868A533" w14:textId="77777777" w:rsidR="00173D2D" w:rsidRPr="009F378A" w:rsidRDefault="00173D2D" w:rsidP="000211C8">
      <w:pPr>
        <w:rPr>
          <w:color w:val="auto"/>
        </w:rPr>
      </w:pPr>
    </w:p>
    <w:p w14:paraId="01964D6E" w14:textId="1A02D852" w:rsidR="00185124" w:rsidRPr="009F378A" w:rsidRDefault="00331C55" w:rsidP="0036610B">
      <w:pPr>
        <w:pStyle w:val="ListParagraph"/>
        <w:numPr>
          <w:ilvl w:val="2"/>
          <w:numId w:val="8"/>
        </w:numPr>
        <w:ind w:left="0" w:firstLine="0"/>
        <w:rPr>
          <w:color w:val="auto"/>
        </w:rPr>
      </w:pPr>
      <w:r w:rsidRPr="009F378A">
        <w:rPr>
          <w:color w:val="auto"/>
        </w:rPr>
        <w:t>S</w:t>
      </w:r>
      <w:r w:rsidR="003646F6" w:rsidRPr="009F378A">
        <w:rPr>
          <w:color w:val="auto"/>
        </w:rPr>
        <w:t>ample</w:t>
      </w:r>
      <w:r w:rsidRPr="009F378A">
        <w:rPr>
          <w:color w:val="auto"/>
        </w:rPr>
        <w:t xml:space="preserve"> preparation</w:t>
      </w:r>
    </w:p>
    <w:p w14:paraId="7A3179F2" w14:textId="77777777" w:rsidR="00F4117E" w:rsidRPr="009F378A" w:rsidRDefault="00F4117E" w:rsidP="000211C8">
      <w:pPr>
        <w:rPr>
          <w:b/>
          <w:bCs/>
          <w:color w:val="auto"/>
        </w:rPr>
      </w:pPr>
    </w:p>
    <w:p w14:paraId="7E251567" w14:textId="3CCFF6AB" w:rsidR="00693AB0" w:rsidRPr="009F378A" w:rsidRDefault="00693AB0" w:rsidP="0036610B">
      <w:pPr>
        <w:pStyle w:val="ListParagraph"/>
        <w:numPr>
          <w:ilvl w:val="3"/>
          <w:numId w:val="9"/>
        </w:numPr>
        <w:ind w:left="0" w:firstLine="0"/>
        <w:rPr>
          <w:color w:val="auto"/>
        </w:rPr>
      </w:pPr>
      <w:r w:rsidRPr="009F378A">
        <w:rPr>
          <w:color w:val="auto"/>
        </w:rPr>
        <w:t xml:space="preserve">Plate </w:t>
      </w:r>
      <w:r w:rsidR="00121304" w:rsidRPr="009F378A">
        <w:rPr>
          <w:color w:val="auto"/>
        </w:rPr>
        <w:t xml:space="preserve">the </w:t>
      </w:r>
      <w:r w:rsidR="00BF1384" w:rsidRPr="009F378A">
        <w:rPr>
          <w:color w:val="auto"/>
        </w:rPr>
        <w:t xml:space="preserve">cell mixture </w:t>
      </w:r>
      <w:r w:rsidR="00331C55" w:rsidRPr="009F378A">
        <w:rPr>
          <w:color w:val="auto"/>
        </w:rPr>
        <w:t xml:space="preserve">of HUVECs and MCF-7 </w:t>
      </w:r>
      <w:r w:rsidR="00BF1384" w:rsidRPr="009F378A">
        <w:rPr>
          <w:color w:val="auto"/>
        </w:rPr>
        <w:t xml:space="preserve">(5 x </w:t>
      </w:r>
      <w:r w:rsidR="00783256" w:rsidRPr="009F378A">
        <w:rPr>
          <w:color w:val="auto"/>
        </w:rPr>
        <w:t>10</w:t>
      </w:r>
      <w:r w:rsidR="00783256" w:rsidRPr="009F378A">
        <w:rPr>
          <w:color w:val="auto"/>
          <w:vertAlign w:val="superscript"/>
        </w:rPr>
        <w:t>3</w:t>
      </w:r>
      <w:r w:rsidR="00783256" w:rsidRPr="009F378A">
        <w:rPr>
          <w:color w:val="auto"/>
        </w:rPr>
        <w:t xml:space="preserve"> </w:t>
      </w:r>
      <w:r w:rsidR="00BF1384" w:rsidRPr="009F378A">
        <w:rPr>
          <w:color w:val="auto"/>
        </w:rPr>
        <w:t xml:space="preserve">cells/well) </w:t>
      </w:r>
      <w:r w:rsidRPr="009F378A">
        <w:rPr>
          <w:color w:val="auto"/>
        </w:rPr>
        <w:t xml:space="preserve">in 96-well U-bottom plates </w:t>
      </w:r>
      <w:r w:rsidR="00331C55" w:rsidRPr="009F378A">
        <w:rPr>
          <w:color w:val="auto"/>
        </w:rPr>
        <w:t>in HUVEC</w:t>
      </w:r>
      <w:r w:rsidR="008830E0" w:rsidRPr="009F378A">
        <w:rPr>
          <w:color w:val="auto"/>
        </w:rPr>
        <w:t xml:space="preserve"> growth medi</w:t>
      </w:r>
      <w:r w:rsidR="00A307FE" w:rsidRPr="009F378A">
        <w:rPr>
          <w:color w:val="auto"/>
        </w:rPr>
        <w:t>um</w:t>
      </w:r>
      <w:r w:rsidRPr="009F378A">
        <w:rPr>
          <w:color w:val="auto"/>
        </w:rPr>
        <w:t xml:space="preserve"> for 96</w:t>
      </w:r>
      <w:r w:rsidR="006A11E2" w:rsidRPr="009F378A">
        <w:rPr>
          <w:color w:val="auto"/>
        </w:rPr>
        <w:t xml:space="preserve"> </w:t>
      </w:r>
      <w:r w:rsidRPr="009F378A">
        <w:rPr>
          <w:color w:val="auto"/>
        </w:rPr>
        <w:t>h.</w:t>
      </w:r>
    </w:p>
    <w:p w14:paraId="69C78ED0" w14:textId="77777777" w:rsidR="007653D5" w:rsidRPr="009F378A" w:rsidRDefault="007653D5" w:rsidP="000211C8">
      <w:pPr>
        <w:pStyle w:val="ListParagraph"/>
        <w:ind w:left="0"/>
        <w:rPr>
          <w:color w:val="auto"/>
        </w:rPr>
      </w:pPr>
    </w:p>
    <w:p w14:paraId="6FB30335" w14:textId="2FAE66E5" w:rsidR="00693AB0" w:rsidRPr="009F378A" w:rsidRDefault="008830E0" w:rsidP="0036610B">
      <w:pPr>
        <w:pStyle w:val="ListParagraph"/>
        <w:numPr>
          <w:ilvl w:val="3"/>
          <w:numId w:val="9"/>
        </w:numPr>
        <w:ind w:left="0" w:firstLine="0"/>
        <w:rPr>
          <w:color w:val="auto"/>
          <w:highlight w:val="yellow"/>
        </w:rPr>
      </w:pPr>
      <w:r w:rsidRPr="009F378A">
        <w:rPr>
          <w:color w:val="auto"/>
          <w:highlight w:val="yellow"/>
        </w:rPr>
        <w:t>C</w:t>
      </w:r>
      <w:r w:rsidR="00E07EFE" w:rsidRPr="009F378A">
        <w:rPr>
          <w:color w:val="auto"/>
          <w:highlight w:val="yellow"/>
        </w:rPr>
        <w:t xml:space="preserve">ollect </w:t>
      </w:r>
      <w:r w:rsidR="00221F40" w:rsidRPr="009F378A">
        <w:rPr>
          <w:color w:val="auto"/>
          <w:highlight w:val="yellow"/>
        </w:rPr>
        <w:t>approximately</w:t>
      </w:r>
      <w:r w:rsidR="00E07EFE" w:rsidRPr="009F378A">
        <w:rPr>
          <w:color w:val="auto"/>
          <w:highlight w:val="yellow"/>
        </w:rPr>
        <w:t xml:space="preserve"> 50 </w:t>
      </w:r>
      <w:r w:rsidR="00E26E5B" w:rsidRPr="009F378A">
        <w:rPr>
          <w:color w:val="auto"/>
          <w:highlight w:val="yellow"/>
        </w:rPr>
        <w:t>spheroids</w:t>
      </w:r>
      <w:r w:rsidR="00221F40" w:rsidRPr="009F378A">
        <w:rPr>
          <w:color w:val="auto"/>
          <w:highlight w:val="yellow"/>
        </w:rPr>
        <w:t xml:space="preserve"> </w:t>
      </w:r>
      <w:r w:rsidR="00E07EFE" w:rsidRPr="009F378A">
        <w:rPr>
          <w:color w:val="auto"/>
          <w:highlight w:val="yellow"/>
        </w:rPr>
        <w:t>into a 1.5</w:t>
      </w:r>
      <w:r w:rsidR="00121304" w:rsidRPr="009F378A">
        <w:rPr>
          <w:color w:val="auto"/>
          <w:highlight w:val="yellow"/>
        </w:rPr>
        <w:t xml:space="preserve"> mL</w:t>
      </w:r>
      <w:r w:rsidR="00E07EFE" w:rsidRPr="009F378A">
        <w:rPr>
          <w:color w:val="auto"/>
          <w:highlight w:val="yellow"/>
        </w:rPr>
        <w:t xml:space="preserve"> tube</w:t>
      </w:r>
      <w:r w:rsidRPr="009F378A">
        <w:rPr>
          <w:color w:val="auto"/>
          <w:highlight w:val="yellow"/>
        </w:rPr>
        <w:t xml:space="preserve"> with a cut tip of a P200 </w:t>
      </w:r>
      <w:r w:rsidR="00121304" w:rsidRPr="009F378A">
        <w:rPr>
          <w:color w:val="auto"/>
          <w:highlight w:val="yellow"/>
        </w:rPr>
        <w:t xml:space="preserve">µL </w:t>
      </w:r>
      <w:r w:rsidRPr="009F378A">
        <w:rPr>
          <w:color w:val="auto"/>
          <w:highlight w:val="yellow"/>
        </w:rPr>
        <w:t>pipette</w:t>
      </w:r>
      <w:r w:rsidR="001F4EE8" w:rsidRPr="009F378A">
        <w:rPr>
          <w:color w:val="auto"/>
          <w:highlight w:val="yellow"/>
        </w:rPr>
        <w:t>;</w:t>
      </w:r>
      <w:r w:rsidR="00221F40" w:rsidRPr="009F378A">
        <w:rPr>
          <w:color w:val="auto"/>
          <w:highlight w:val="yellow"/>
        </w:rPr>
        <w:t xml:space="preserve"> </w:t>
      </w:r>
      <w:r w:rsidRPr="009F378A">
        <w:rPr>
          <w:color w:val="auto"/>
          <w:highlight w:val="yellow"/>
        </w:rPr>
        <w:t xml:space="preserve">allow </w:t>
      </w:r>
      <w:r w:rsidR="00E07EFE" w:rsidRPr="009F378A">
        <w:rPr>
          <w:color w:val="auto"/>
          <w:highlight w:val="yellow"/>
        </w:rPr>
        <w:t xml:space="preserve">them </w:t>
      </w:r>
      <w:r w:rsidR="00121304" w:rsidRPr="009F378A">
        <w:rPr>
          <w:color w:val="auto"/>
          <w:highlight w:val="yellow"/>
        </w:rPr>
        <w:t xml:space="preserve">to </w:t>
      </w:r>
      <w:r w:rsidR="00E07EFE" w:rsidRPr="009F378A">
        <w:rPr>
          <w:color w:val="auto"/>
          <w:highlight w:val="yellow"/>
        </w:rPr>
        <w:t>settle to the bottom of the tube by gravity</w:t>
      </w:r>
      <w:r w:rsidR="00121304" w:rsidRPr="009F378A">
        <w:rPr>
          <w:color w:val="auto"/>
          <w:highlight w:val="yellow"/>
        </w:rPr>
        <w:t>,</w:t>
      </w:r>
      <w:r w:rsidR="00616329" w:rsidRPr="009F378A">
        <w:rPr>
          <w:color w:val="auto"/>
          <w:highlight w:val="yellow"/>
        </w:rPr>
        <w:t xml:space="preserve"> and</w:t>
      </w:r>
      <w:r w:rsidR="00121304" w:rsidRPr="009F378A">
        <w:rPr>
          <w:color w:val="auto"/>
          <w:highlight w:val="yellow"/>
        </w:rPr>
        <w:t xml:space="preserve"> then</w:t>
      </w:r>
      <w:r w:rsidR="00616329" w:rsidRPr="009F378A">
        <w:rPr>
          <w:color w:val="auto"/>
          <w:highlight w:val="yellow"/>
        </w:rPr>
        <w:t xml:space="preserve"> discard the supernatant.</w:t>
      </w:r>
    </w:p>
    <w:p w14:paraId="4B6F274D" w14:textId="77777777" w:rsidR="007653D5" w:rsidRPr="009F378A" w:rsidRDefault="007653D5" w:rsidP="000211C8">
      <w:pPr>
        <w:rPr>
          <w:color w:val="auto"/>
          <w:highlight w:val="yellow"/>
        </w:rPr>
      </w:pPr>
    </w:p>
    <w:p w14:paraId="418EF81F" w14:textId="1CB9926E" w:rsidR="00693AB0" w:rsidRPr="009F378A" w:rsidRDefault="008830E0" w:rsidP="0036610B">
      <w:pPr>
        <w:pStyle w:val="ListParagraph"/>
        <w:numPr>
          <w:ilvl w:val="3"/>
          <w:numId w:val="9"/>
        </w:numPr>
        <w:ind w:left="0" w:firstLine="0"/>
        <w:rPr>
          <w:color w:val="auto"/>
          <w:highlight w:val="yellow"/>
        </w:rPr>
      </w:pPr>
      <w:r w:rsidRPr="009F378A">
        <w:rPr>
          <w:color w:val="auto"/>
          <w:highlight w:val="yellow"/>
        </w:rPr>
        <w:t xml:space="preserve">Fix </w:t>
      </w:r>
      <w:r w:rsidR="00121304" w:rsidRPr="009F378A">
        <w:rPr>
          <w:color w:val="auto"/>
          <w:highlight w:val="yellow"/>
        </w:rPr>
        <w:t xml:space="preserve">the </w:t>
      </w:r>
      <w:r w:rsidR="00F90FF3" w:rsidRPr="009F378A">
        <w:rPr>
          <w:highlight w:val="yellow"/>
        </w:rPr>
        <w:t>spheroids</w:t>
      </w:r>
      <w:r w:rsidRPr="009F378A">
        <w:rPr>
          <w:color w:val="auto"/>
          <w:highlight w:val="yellow"/>
        </w:rPr>
        <w:t xml:space="preserve"> with</w:t>
      </w:r>
      <w:r w:rsidR="00616329" w:rsidRPr="009F378A">
        <w:rPr>
          <w:color w:val="auto"/>
          <w:highlight w:val="yellow"/>
        </w:rPr>
        <w:t xml:space="preserve"> 500</w:t>
      </w:r>
      <w:r w:rsidR="006A11E2" w:rsidRPr="009F378A">
        <w:rPr>
          <w:color w:val="auto"/>
          <w:highlight w:val="yellow"/>
        </w:rPr>
        <w:t xml:space="preserve"> </w:t>
      </w:r>
      <w:r w:rsidR="00121304" w:rsidRPr="009F378A">
        <w:rPr>
          <w:color w:val="auto"/>
          <w:highlight w:val="yellow"/>
        </w:rPr>
        <w:t xml:space="preserve">µL </w:t>
      </w:r>
      <w:r w:rsidRPr="009F378A">
        <w:rPr>
          <w:color w:val="auto"/>
          <w:highlight w:val="yellow"/>
        </w:rPr>
        <w:t xml:space="preserve">of </w:t>
      </w:r>
      <w:r w:rsidR="00616329" w:rsidRPr="009F378A">
        <w:rPr>
          <w:color w:val="auto"/>
          <w:highlight w:val="yellow"/>
        </w:rPr>
        <w:t>4% PFA for 1</w:t>
      </w:r>
      <w:r w:rsidR="006A11E2" w:rsidRPr="009F378A">
        <w:rPr>
          <w:color w:val="auto"/>
          <w:highlight w:val="yellow"/>
        </w:rPr>
        <w:t xml:space="preserve"> </w:t>
      </w:r>
      <w:r w:rsidR="00616329" w:rsidRPr="009F378A">
        <w:rPr>
          <w:color w:val="auto"/>
          <w:highlight w:val="yellow"/>
        </w:rPr>
        <w:t>h</w:t>
      </w:r>
      <w:r w:rsidR="00500789" w:rsidRPr="009F378A">
        <w:rPr>
          <w:color w:val="auto"/>
          <w:highlight w:val="yellow"/>
        </w:rPr>
        <w:t>,</w:t>
      </w:r>
      <w:r w:rsidR="00616329" w:rsidRPr="009F378A">
        <w:rPr>
          <w:color w:val="auto"/>
          <w:highlight w:val="yellow"/>
        </w:rPr>
        <w:t xml:space="preserve"> </w:t>
      </w:r>
      <w:r w:rsidRPr="009F378A">
        <w:rPr>
          <w:color w:val="auto"/>
          <w:highlight w:val="yellow"/>
        </w:rPr>
        <w:t>RT</w:t>
      </w:r>
      <w:r w:rsidR="00616329" w:rsidRPr="009F378A">
        <w:rPr>
          <w:color w:val="auto"/>
          <w:highlight w:val="yellow"/>
        </w:rPr>
        <w:t>.</w:t>
      </w:r>
    </w:p>
    <w:p w14:paraId="7FDA972B" w14:textId="77777777" w:rsidR="007653D5" w:rsidRPr="009F378A" w:rsidRDefault="007653D5" w:rsidP="000211C8">
      <w:pPr>
        <w:rPr>
          <w:color w:val="auto"/>
          <w:highlight w:val="yellow"/>
        </w:rPr>
      </w:pPr>
    </w:p>
    <w:p w14:paraId="24D19E72" w14:textId="2D5544DD" w:rsidR="00616329" w:rsidRPr="009F378A" w:rsidRDefault="00616329" w:rsidP="0036610B">
      <w:pPr>
        <w:pStyle w:val="ListParagraph"/>
        <w:numPr>
          <w:ilvl w:val="3"/>
          <w:numId w:val="9"/>
        </w:numPr>
        <w:ind w:left="0" w:firstLine="0"/>
        <w:rPr>
          <w:color w:val="auto"/>
          <w:highlight w:val="yellow"/>
        </w:rPr>
      </w:pPr>
      <w:r w:rsidRPr="009F378A">
        <w:rPr>
          <w:color w:val="auto"/>
          <w:highlight w:val="yellow"/>
        </w:rPr>
        <w:t xml:space="preserve">Boil 2% </w:t>
      </w:r>
      <w:r w:rsidR="00714A05" w:rsidRPr="009F378A">
        <w:rPr>
          <w:color w:val="auto"/>
          <w:highlight w:val="yellow"/>
        </w:rPr>
        <w:t>Nobel Agar</w:t>
      </w:r>
      <w:r w:rsidRPr="009F378A">
        <w:rPr>
          <w:color w:val="auto"/>
          <w:highlight w:val="yellow"/>
        </w:rPr>
        <w:t xml:space="preserve"> solution in PBS using</w:t>
      </w:r>
      <w:r w:rsidRPr="009F378A">
        <w:rPr>
          <w:highlight w:val="yellow"/>
        </w:rPr>
        <w:t xml:space="preserve"> </w:t>
      </w:r>
      <w:r w:rsidRPr="009F378A">
        <w:rPr>
          <w:color w:val="auto"/>
          <w:highlight w:val="yellow"/>
        </w:rPr>
        <w:t>a hot plate with a magnetic stirrer</w:t>
      </w:r>
      <w:r w:rsidR="001360E7" w:rsidRPr="009F378A">
        <w:rPr>
          <w:color w:val="auto"/>
          <w:highlight w:val="yellow"/>
        </w:rPr>
        <w:t xml:space="preserve"> for 3</w:t>
      </w:r>
      <w:r w:rsidR="00121304" w:rsidRPr="009F378A">
        <w:rPr>
          <w:color w:val="auto"/>
          <w:highlight w:val="yellow"/>
        </w:rPr>
        <w:t>–</w:t>
      </w:r>
      <w:r w:rsidR="001360E7" w:rsidRPr="009F378A">
        <w:rPr>
          <w:color w:val="auto"/>
          <w:highlight w:val="yellow"/>
        </w:rPr>
        <w:t>5 min</w:t>
      </w:r>
      <w:r w:rsidR="00121304" w:rsidRPr="009F378A">
        <w:rPr>
          <w:color w:val="auto"/>
          <w:highlight w:val="yellow"/>
        </w:rPr>
        <w:t xml:space="preserve"> to dissolve t</w:t>
      </w:r>
      <w:r w:rsidRPr="009F378A">
        <w:rPr>
          <w:color w:val="auto"/>
          <w:highlight w:val="yellow"/>
        </w:rPr>
        <w:t>he agarose powder completely and cool down to around 60</w:t>
      </w:r>
      <w:r w:rsidR="002244FB" w:rsidRPr="009F378A">
        <w:rPr>
          <w:color w:val="auto"/>
          <w:highlight w:val="yellow"/>
        </w:rPr>
        <w:t xml:space="preserve"> </w:t>
      </w:r>
      <w:r w:rsidRPr="009F378A">
        <w:rPr>
          <w:color w:val="auto"/>
          <w:highlight w:val="yellow"/>
        </w:rPr>
        <w:t>°</w:t>
      </w:r>
      <w:r w:rsidR="00E07EFE" w:rsidRPr="009F378A">
        <w:rPr>
          <w:color w:val="auto"/>
          <w:highlight w:val="yellow"/>
        </w:rPr>
        <w:t>C</w:t>
      </w:r>
      <w:r w:rsidRPr="009F378A">
        <w:rPr>
          <w:color w:val="auto"/>
          <w:highlight w:val="yellow"/>
        </w:rPr>
        <w:t>.</w:t>
      </w:r>
    </w:p>
    <w:p w14:paraId="5066A53B" w14:textId="77777777" w:rsidR="007653D5" w:rsidRPr="009F378A" w:rsidRDefault="007653D5" w:rsidP="000211C8">
      <w:pPr>
        <w:rPr>
          <w:color w:val="auto"/>
          <w:highlight w:val="yellow"/>
        </w:rPr>
      </w:pPr>
    </w:p>
    <w:p w14:paraId="18B84572" w14:textId="70DE56AE" w:rsidR="00616329" w:rsidRPr="009F378A" w:rsidRDefault="00616329" w:rsidP="0036610B">
      <w:pPr>
        <w:pStyle w:val="ListParagraph"/>
        <w:numPr>
          <w:ilvl w:val="3"/>
          <w:numId w:val="9"/>
        </w:numPr>
        <w:ind w:left="0" w:firstLine="0"/>
        <w:rPr>
          <w:color w:val="auto"/>
          <w:highlight w:val="yellow"/>
        </w:rPr>
      </w:pPr>
      <w:r w:rsidRPr="009F378A">
        <w:rPr>
          <w:color w:val="auto"/>
          <w:highlight w:val="yellow"/>
        </w:rPr>
        <w:t xml:space="preserve">Remove </w:t>
      </w:r>
      <w:r w:rsidR="00121304" w:rsidRPr="009F378A">
        <w:rPr>
          <w:color w:val="auto"/>
          <w:highlight w:val="yellow"/>
        </w:rPr>
        <w:t xml:space="preserve">the </w:t>
      </w:r>
      <w:r w:rsidR="008830E0" w:rsidRPr="009F378A">
        <w:rPr>
          <w:color w:val="auto"/>
          <w:highlight w:val="yellow"/>
        </w:rPr>
        <w:t>PFA</w:t>
      </w:r>
      <w:r w:rsidRPr="009F378A">
        <w:rPr>
          <w:color w:val="auto"/>
          <w:highlight w:val="yellow"/>
        </w:rPr>
        <w:t xml:space="preserve"> with</w:t>
      </w:r>
      <w:r w:rsidR="00121304" w:rsidRPr="009F378A">
        <w:rPr>
          <w:color w:val="auto"/>
          <w:highlight w:val="yellow"/>
        </w:rPr>
        <w:t xml:space="preserve"> a</w:t>
      </w:r>
      <w:r w:rsidRPr="009F378A">
        <w:rPr>
          <w:color w:val="auto"/>
          <w:highlight w:val="yellow"/>
        </w:rPr>
        <w:t xml:space="preserve"> </w:t>
      </w:r>
      <w:r w:rsidR="00E07EFE" w:rsidRPr="009F378A">
        <w:rPr>
          <w:color w:val="auto"/>
          <w:highlight w:val="yellow"/>
        </w:rPr>
        <w:t xml:space="preserve">P1000 pipette, wash </w:t>
      </w:r>
      <w:r w:rsidR="00121304" w:rsidRPr="009F378A">
        <w:rPr>
          <w:color w:val="auto"/>
          <w:highlight w:val="yellow"/>
        </w:rPr>
        <w:t xml:space="preserve">the </w:t>
      </w:r>
      <w:r w:rsidR="00F90FF3" w:rsidRPr="009F378A">
        <w:rPr>
          <w:highlight w:val="yellow"/>
        </w:rPr>
        <w:t>spheroids</w:t>
      </w:r>
      <w:r w:rsidR="00E07EFE" w:rsidRPr="009F378A">
        <w:rPr>
          <w:color w:val="auto"/>
          <w:highlight w:val="yellow"/>
        </w:rPr>
        <w:t xml:space="preserve"> with 500 </w:t>
      </w:r>
      <w:r w:rsidR="00121304" w:rsidRPr="009F378A">
        <w:rPr>
          <w:color w:val="auto"/>
          <w:highlight w:val="yellow"/>
        </w:rPr>
        <w:t xml:space="preserve">µL of </w:t>
      </w:r>
      <w:r w:rsidR="00E07EFE" w:rsidRPr="009F378A">
        <w:rPr>
          <w:color w:val="auto"/>
          <w:highlight w:val="yellow"/>
        </w:rPr>
        <w:t>PBS,</w:t>
      </w:r>
      <w:r w:rsidR="00AF0156" w:rsidRPr="009F378A">
        <w:rPr>
          <w:color w:val="auto"/>
          <w:highlight w:val="yellow"/>
        </w:rPr>
        <w:t xml:space="preserve"> and </w:t>
      </w:r>
      <w:r w:rsidR="008830E0" w:rsidRPr="009F378A">
        <w:rPr>
          <w:color w:val="auto"/>
          <w:highlight w:val="yellow"/>
        </w:rPr>
        <w:t>allow them</w:t>
      </w:r>
      <w:r w:rsidRPr="009F378A">
        <w:rPr>
          <w:color w:val="auto"/>
          <w:highlight w:val="yellow"/>
        </w:rPr>
        <w:t xml:space="preserve"> </w:t>
      </w:r>
      <w:r w:rsidR="00E07EFE" w:rsidRPr="009F378A">
        <w:rPr>
          <w:color w:val="auto"/>
          <w:highlight w:val="yellow"/>
        </w:rPr>
        <w:t>to sediment</w:t>
      </w:r>
      <w:r w:rsidR="00121304" w:rsidRPr="009F378A">
        <w:rPr>
          <w:color w:val="auto"/>
          <w:highlight w:val="yellow"/>
        </w:rPr>
        <w:t>. D</w:t>
      </w:r>
      <w:r w:rsidR="008830E0" w:rsidRPr="009F378A">
        <w:rPr>
          <w:color w:val="auto"/>
          <w:highlight w:val="yellow"/>
        </w:rPr>
        <w:t>iscard</w:t>
      </w:r>
      <w:r w:rsidR="00121304" w:rsidRPr="009F378A">
        <w:rPr>
          <w:color w:val="auto"/>
          <w:highlight w:val="yellow"/>
        </w:rPr>
        <w:t xml:space="preserve"> the</w:t>
      </w:r>
      <w:r w:rsidR="008830E0" w:rsidRPr="009F378A">
        <w:rPr>
          <w:color w:val="auto"/>
          <w:highlight w:val="yellow"/>
        </w:rPr>
        <w:t xml:space="preserve"> supernatant.</w:t>
      </w:r>
    </w:p>
    <w:p w14:paraId="18D2C194" w14:textId="77777777" w:rsidR="007653D5" w:rsidRPr="009F378A" w:rsidRDefault="007653D5" w:rsidP="000211C8">
      <w:pPr>
        <w:rPr>
          <w:color w:val="auto"/>
          <w:highlight w:val="yellow"/>
        </w:rPr>
      </w:pPr>
    </w:p>
    <w:p w14:paraId="704CEB92" w14:textId="581DC574" w:rsidR="000E6AB7" w:rsidRPr="009F378A" w:rsidRDefault="008830E0" w:rsidP="0036610B">
      <w:pPr>
        <w:pStyle w:val="ListParagraph"/>
        <w:numPr>
          <w:ilvl w:val="3"/>
          <w:numId w:val="9"/>
        </w:numPr>
        <w:ind w:left="0" w:firstLine="0"/>
        <w:rPr>
          <w:color w:val="auto"/>
          <w:highlight w:val="yellow"/>
        </w:rPr>
      </w:pPr>
      <w:r w:rsidRPr="009F378A">
        <w:rPr>
          <w:color w:val="auto"/>
          <w:highlight w:val="yellow"/>
        </w:rPr>
        <w:t>C</w:t>
      </w:r>
      <w:r w:rsidR="000E6AB7" w:rsidRPr="009F378A">
        <w:rPr>
          <w:color w:val="auto"/>
          <w:highlight w:val="yellow"/>
        </w:rPr>
        <w:t>arefully pipette 600</w:t>
      </w:r>
      <w:r w:rsidR="00545E0E" w:rsidRPr="009F378A">
        <w:rPr>
          <w:color w:val="auto"/>
          <w:highlight w:val="yellow"/>
        </w:rPr>
        <w:t xml:space="preserve"> </w:t>
      </w:r>
      <w:r w:rsidR="00121304" w:rsidRPr="009F378A">
        <w:rPr>
          <w:color w:val="auto"/>
          <w:highlight w:val="yellow"/>
        </w:rPr>
        <w:t xml:space="preserve">µL </w:t>
      </w:r>
      <w:r w:rsidR="00876E9B" w:rsidRPr="009F378A">
        <w:rPr>
          <w:color w:val="auto"/>
          <w:highlight w:val="yellow"/>
        </w:rPr>
        <w:t xml:space="preserve">of </w:t>
      </w:r>
      <w:r w:rsidR="000E6AB7" w:rsidRPr="009F378A">
        <w:rPr>
          <w:color w:val="auto"/>
          <w:highlight w:val="yellow"/>
        </w:rPr>
        <w:t>agarose</w:t>
      </w:r>
      <w:r w:rsidRPr="009F378A">
        <w:rPr>
          <w:color w:val="auto"/>
          <w:highlight w:val="yellow"/>
        </w:rPr>
        <w:t xml:space="preserve"> solution</w:t>
      </w:r>
      <w:r w:rsidR="00E07EFE" w:rsidRPr="009F378A">
        <w:rPr>
          <w:color w:val="auto"/>
          <w:highlight w:val="yellow"/>
        </w:rPr>
        <w:t xml:space="preserve"> </w:t>
      </w:r>
      <w:r w:rsidR="000E6AB7" w:rsidRPr="009F378A">
        <w:rPr>
          <w:color w:val="auto"/>
          <w:highlight w:val="yellow"/>
        </w:rPr>
        <w:t>into the 1.5</w:t>
      </w:r>
      <w:r w:rsidR="00121304" w:rsidRPr="009F378A">
        <w:rPr>
          <w:color w:val="auto"/>
          <w:highlight w:val="yellow"/>
        </w:rPr>
        <w:t xml:space="preserve"> mL</w:t>
      </w:r>
      <w:r w:rsidR="000E6AB7" w:rsidRPr="009F378A">
        <w:rPr>
          <w:color w:val="auto"/>
          <w:highlight w:val="yellow"/>
        </w:rPr>
        <w:t xml:space="preserve"> tube</w:t>
      </w:r>
      <w:r w:rsidRPr="009F378A">
        <w:rPr>
          <w:color w:val="auto"/>
          <w:highlight w:val="yellow"/>
        </w:rPr>
        <w:t xml:space="preserve"> with </w:t>
      </w:r>
      <w:r w:rsidR="00F90FF3" w:rsidRPr="009F378A">
        <w:rPr>
          <w:highlight w:val="yellow"/>
        </w:rPr>
        <w:t>spheroids</w:t>
      </w:r>
      <w:r w:rsidRPr="009F378A">
        <w:rPr>
          <w:color w:val="auto"/>
          <w:highlight w:val="yellow"/>
        </w:rPr>
        <w:t xml:space="preserve"> and p</w:t>
      </w:r>
      <w:r w:rsidR="000E6AB7" w:rsidRPr="009F378A">
        <w:rPr>
          <w:color w:val="auto"/>
          <w:highlight w:val="yellow"/>
        </w:rPr>
        <w:t xml:space="preserve">lace the tube immediately in </w:t>
      </w:r>
      <w:r w:rsidR="00AF0156" w:rsidRPr="009F378A">
        <w:rPr>
          <w:color w:val="auto"/>
          <w:highlight w:val="yellow"/>
        </w:rPr>
        <w:t xml:space="preserve">a </w:t>
      </w:r>
      <w:r w:rsidR="000E6AB7" w:rsidRPr="009F378A">
        <w:rPr>
          <w:color w:val="auto"/>
          <w:highlight w:val="yellow"/>
        </w:rPr>
        <w:t>centrifuge</w:t>
      </w:r>
      <w:r w:rsidR="00AF0156" w:rsidRPr="009F378A">
        <w:rPr>
          <w:color w:val="auto"/>
          <w:highlight w:val="yellow"/>
        </w:rPr>
        <w:t xml:space="preserve"> with</w:t>
      </w:r>
      <w:r w:rsidR="000E6AB7" w:rsidRPr="009F378A">
        <w:rPr>
          <w:color w:val="auto"/>
          <w:highlight w:val="yellow"/>
        </w:rPr>
        <w:t xml:space="preserve"> </w:t>
      </w:r>
      <w:r w:rsidR="00121304" w:rsidRPr="009F378A">
        <w:rPr>
          <w:color w:val="auto"/>
          <w:highlight w:val="yellow"/>
        </w:rPr>
        <w:t xml:space="preserve">a </w:t>
      </w:r>
      <w:r w:rsidR="00AF0156" w:rsidRPr="009F378A">
        <w:rPr>
          <w:color w:val="auto"/>
          <w:highlight w:val="yellow"/>
        </w:rPr>
        <w:t xml:space="preserve">horizontal rotor </w:t>
      </w:r>
      <w:r w:rsidR="000E6AB7" w:rsidRPr="009F378A">
        <w:rPr>
          <w:color w:val="auto"/>
          <w:highlight w:val="yellow"/>
        </w:rPr>
        <w:t>at 1</w:t>
      </w:r>
      <w:r w:rsidR="00253F5D" w:rsidRPr="009F378A">
        <w:rPr>
          <w:color w:val="auto"/>
          <w:highlight w:val="yellow"/>
        </w:rPr>
        <w:t>77</w:t>
      </w:r>
      <w:r w:rsidR="008F4DE4" w:rsidRPr="009F378A">
        <w:rPr>
          <w:color w:val="auto"/>
          <w:highlight w:val="yellow"/>
        </w:rPr>
        <w:t xml:space="preserve"> x </w:t>
      </w:r>
      <w:r w:rsidR="008F4DE4" w:rsidRPr="009F378A">
        <w:rPr>
          <w:i/>
          <w:iCs/>
          <w:color w:val="auto"/>
          <w:highlight w:val="yellow"/>
        </w:rPr>
        <w:t>g</w:t>
      </w:r>
      <w:r w:rsidRPr="009F378A">
        <w:rPr>
          <w:i/>
          <w:iCs/>
          <w:color w:val="auto"/>
          <w:highlight w:val="yellow"/>
        </w:rPr>
        <w:t xml:space="preserve"> </w:t>
      </w:r>
      <w:r w:rsidRPr="009F378A">
        <w:rPr>
          <w:color w:val="auto"/>
          <w:highlight w:val="yellow"/>
        </w:rPr>
        <w:t>for 2 min</w:t>
      </w:r>
      <w:r w:rsidR="00AF0156" w:rsidRPr="009F378A">
        <w:rPr>
          <w:color w:val="auto"/>
          <w:highlight w:val="yellow"/>
        </w:rPr>
        <w:t>.</w:t>
      </w:r>
    </w:p>
    <w:p w14:paraId="2E34302B" w14:textId="77777777" w:rsidR="007653D5" w:rsidRPr="009F378A" w:rsidRDefault="007653D5" w:rsidP="000211C8">
      <w:pPr>
        <w:rPr>
          <w:color w:val="auto"/>
          <w:highlight w:val="yellow"/>
        </w:rPr>
      </w:pPr>
    </w:p>
    <w:p w14:paraId="51F632FA" w14:textId="1758E401" w:rsidR="00AF0156" w:rsidRPr="009F378A" w:rsidRDefault="008830E0" w:rsidP="0036610B">
      <w:pPr>
        <w:pStyle w:val="ListParagraph"/>
        <w:numPr>
          <w:ilvl w:val="3"/>
          <w:numId w:val="9"/>
        </w:numPr>
        <w:ind w:left="0" w:firstLine="0"/>
        <w:rPr>
          <w:color w:val="auto"/>
          <w:highlight w:val="yellow"/>
        </w:rPr>
      </w:pPr>
      <w:r w:rsidRPr="009F378A">
        <w:rPr>
          <w:color w:val="auto"/>
          <w:highlight w:val="yellow"/>
        </w:rPr>
        <w:t>Add</w:t>
      </w:r>
      <w:r w:rsidR="00AF0156" w:rsidRPr="009F378A">
        <w:rPr>
          <w:color w:val="auto"/>
          <w:highlight w:val="yellow"/>
        </w:rPr>
        <w:t xml:space="preserve"> a short string in the middle of the a</w:t>
      </w:r>
      <w:r w:rsidRPr="009F378A">
        <w:rPr>
          <w:color w:val="auto"/>
          <w:highlight w:val="yellow"/>
        </w:rPr>
        <w:t xml:space="preserve">garose solution </w:t>
      </w:r>
      <w:r w:rsidR="00121304" w:rsidRPr="009F378A">
        <w:rPr>
          <w:color w:val="auto"/>
          <w:highlight w:val="yellow"/>
        </w:rPr>
        <w:t>to easily remove</w:t>
      </w:r>
      <w:r w:rsidR="00AF0156" w:rsidRPr="009F378A">
        <w:rPr>
          <w:color w:val="auto"/>
          <w:highlight w:val="yellow"/>
        </w:rPr>
        <w:t xml:space="preserve"> the plug from the tube.</w:t>
      </w:r>
    </w:p>
    <w:p w14:paraId="42D9D8ED" w14:textId="77777777" w:rsidR="007653D5" w:rsidRPr="009F378A" w:rsidRDefault="007653D5" w:rsidP="000211C8">
      <w:pPr>
        <w:rPr>
          <w:color w:val="auto"/>
        </w:rPr>
      </w:pPr>
    </w:p>
    <w:p w14:paraId="6D0E933C" w14:textId="4D23E76B" w:rsidR="00AF0156" w:rsidRPr="009F378A" w:rsidRDefault="008830E0" w:rsidP="0036610B">
      <w:pPr>
        <w:pStyle w:val="ListParagraph"/>
        <w:numPr>
          <w:ilvl w:val="3"/>
          <w:numId w:val="9"/>
        </w:numPr>
        <w:ind w:left="0" w:firstLine="0"/>
        <w:rPr>
          <w:color w:val="auto"/>
          <w:highlight w:val="yellow"/>
        </w:rPr>
      </w:pPr>
      <w:r w:rsidRPr="009F378A">
        <w:rPr>
          <w:color w:val="auto"/>
          <w:highlight w:val="yellow"/>
        </w:rPr>
        <w:t xml:space="preserve">Solidify agarose plug </w:t>
      </w:r>
      <w:r w:rsidR="00AF0156" w:rsidRPr="009F378A">
        <w:rPr>
          <w:color w:val="auto"/>
          <w:highlight w:val="yellow"/>
        </w:rPr>
        <w:t xml:space="preserve">on ice or </w:t>
      </w:r>
      <w:r w:rsidR="008F12F5" w:rsidRPr="009F378A">
        <w:rPr>
          <w:color w:val="auto"/>
          <w:highlight w:val="yellow"/>
        </w:rPr>
        <w:t>at 4 °C</w:t>
      </w:r>
      <w:r w:rsidR="00AF0156" w:rsidRPr="009F378A">
        <w:rPr>
          <w:color w:val="auto"/>
          <w:highlight w:val="yellow"/>
        </w:rPr>
        <w:t>. Add 500</w:t>
      </w:r>
      <w:r w:rsidR="00545E0E" w:rsidRPr="009F378A">
        <w:rPr>
          <w:color w:val="auto"/>
          <w:highlight w:val="yellow"/>
        </w:rPr>
        <w:t xml:space="preserve"> </w:t>
      </w:r>
      <w:r w:rsidR="00121304" w:rsidRPr="009F378A">
        <w:rPr>
          <w:color w:val="auto"/>
          <w:highlight w:val="yellow"/>
        </w:rPr>
        <w:t xml:space="preserve">µL of </w:t>
      </w:r>
      <w:r w:rsidR="00AF0156" w:rsidRPr="009F378A">
        <w:rPr>
          <w:color w:val="auto"/>
          <w:highlight w:val="yellow"/>
        </w:rPr>
        <w:t>PBS</w:t>
      </w:r>
      <w:r w:rsidR="00B439F6" w:rsidRPr="009F378A">
        <w:rPr>
          <w:color w:val="auto"/>
          <w:highlight w:val="yellow"/>
        </w:rPr>
        <w:t xml:space="preserve"> </w:t>
      </w:r>
      <w:r w:rsidR="00B439F6" w:rsidRPr="009F378A">
        <w:rPr>
          <w:highlight w:val="yellow"/>
        </w:rPr>
        <w:t>into the 1.5</w:t>
      </w:r>
      <w:r w:rsidR="00121304" w:rsidRPr="009F378A">
        <w:rPr>
          <w:highlight w:val="yellow"/>
        </w:rPr>
        <w:t xml:space="preserve"> mL</w:t>
      </w:r>
      <w:r w:rsidR="00B439F6" w:rsidRPr="009F378A">
        <w:rPr>
          <w:highlight w:val="yellow"/>
        </w:rPr>
        <w:t xml:space="preserve"> tube to avoid drying out of the pellet.</w:t>
      </w:r>
    </w:p>
    <w:p w14:paraId="79B73C79" w14:textId="77777777" w:rsidR="007653D5" w:rsidRPr="009F378A" w:rsidRDefault="007653D5" w:rsidP="000211C8">
      <w:pPr>
        <w:rPr>
          <w:color w:val="auto"/>
          <w:highlight w:val="yellow"/>
        </w:rPr>
      </w:pPr>
    </w:p>
    <w:p w14:paraId="63334CA5" w14:textId="5D1AAD20" w:rsidR="00B439F6" w:rsidRPr="009F378A" w:rsidRDefault="008F12F5" w:rsidP="000211C8">
      <w:pPr>
        <w:rPr>
          <w:color w:val="auto"/>
        </w:rPr>
      </w:pPr>
      <w:r w:rsidRPr="009F378A">
        <w:rPr>
          <w:bCs/>
          <w:color w:val="auto"/>
        </w:rPr>
        <w:t xml:space="preserve">NOTE: </w:t>
      </w:r>
      <w:r w:rsidR="00997313" w:rsidRPr="009F378A">
        <w:rPr>
          <w:bCs/>
          <w:color w:val="auto"/>
        </w:rPr>
        <w:t>T</w:t>
      </w:r>
      <w:r w:rsidRPr="009F378A">
        <w:rPr>
          <w:bCs/>
          <w:color w:val="auto"/>
        </w:rPr>
        <w:t>he samples</w:t>
      </w:r>
      <w:r w:rsidRPr="009F378A">
        <w:rPr>
          <w:color w:val="auto"/>
        </w:rPr>
        <w:t xml:space="preserve"> are ready </w:t>
      </w:r>
      <w:r w:rsidR="00221F40" w:rsidRPr="009F378A">
        <w:rPr>
          <w:color w:val="auto"/>
        </w:rPr>
        <w:t>for</w:t>
      </w:r>
      <w:r w:rsidRPr="009F378A">
        <w:rPr>
          <w:color w:val="auto"/>
        </w:rPr>
        <w:t xml:space="preserve"> </w:t>
      </w:r>
      <w:r w:rsidR="00B439F6" w:rsidRPr="009F378A">
        <w:rPr>
          <w:color w:val="auto"/>
        </w:rPr>
        <w:t xml:space="preserve">subsequent </w:t>
      </w:r>
      <w:r w:rsidR="00E65E7B" w:rsidRPr="009F378A">
        <w:rPr>
          <w:color w:val="auto"/>
        </w:rPr>
        <w:t>dehydration, paraff</w:t>
      </w:r>
      <w:r w:rsidRPr="009F378A">
        <w:rPr>
          <w:color w:val="auto"/>
        </w:rPr>
        <w:t>in embedding, section</w:t>
      </w:r>
      <w:r w:rsidR="00221F40" w:rsidRPr="009F378A">
        <w:rPr>
          <w:color w:val="auto"/>
        </w:rPr>
        <w:t>ing</w:t>
      </w:r>
      <w:r w:rsidRPr="009F378A">
        <w:rPr>
          <w:color w:val="auto"/>
        </w:rPr>
        <w:t xml:space="preserve">, </w:t>
      </w:r>
      <w:r w:rsidR="008F45B2" w:rsidRPr="009F378A">
        <w:rPr>
          <w:color w:val="auto"/>
        </w:rPr>
        <w:t>transfer onto the microscope slides</w:t>
      </w:r>
      <w:r w:rsidR="00121304" w:rsidRPr="009F378A">
        <w:rPr>
          <w:color w:val="auto"/>
        </w:rPr>
        <w:t>,</w:t>
      </w:r>
      <w:r w:rsidR="008F45B2" w:rsidRPr="009F378A">
        <w:rPr>
          <w:color w:val="auto"/>
        </w:rPr>
        <w:t xml:space="preserve"> </w:t>
      </w:r>
      <w:r w:rsidR="00B439F6" w:rsidRPr="009F378A">
        <w:rPr>
          <w:color w:val="auto"/>
        </w:rPr>
        <w:t>and IHC staining</w:t>
      </w:r>
      <w:r w:rsidR="00714A05" w:rsidRPr="009F378A">
        <w:rPr>
          <w:color w:val="auto"/>
        </w:rPr>
        <w:t xml:space="preserve"> (collaboration with </w:t>
      </w:r>
      <w:proofErr w:type="spellStart"/>
      <w:r w:rsidR="00714A05" w:rsidRPr="009F378A">
        <w:rPr>
          <w:color w:val="auto"/>
        </w:rPr>
        <w:t>Sophistolab</w:t>
      </w:r>
      <w:proofErr w:type="spellEnd"/>
      <w:r w:rsidR="00714A05" w:rsidRPr="009F378A">
        <w:rPr>
          <w:color w:val="auto"/>
        </w:rPr>
        <w:t>)</w:t>
      </w:r>
      <w:r w:rsidR="00B439F6" w:rsidRPr="009F378A">
        <w:rPr>
          <w:color w:val="auto"/>
        </w:rPr>
        <w:t>.</w:t>
      </w:r>
    </w:p>
    <w:p w14:paraId="42104CDA" w14:textId="77777777" w:rsidR="00616329" w:rsidRPr="009F378A" w:rsidRDefault="00616329" w:rsidP="000211C8">
      <w:pPr>
        <w:rPr>
          <w:color w:val="auto"/>
        </w:rPr>
      </w:pPr>
    </w:p>
    <w:p w14:paraId="06612B27" w14:textId="50AE391B" w:rsidR="004F66FA" w:rsidRPr="009F378A" w:rsidRDefault="003646F6" w:rsidP="0036610B">
      <w:pPr>
        <w:pStyle w:val="ListParagraph"/>
        <w:numPr>
          <w:ilvl w:val="2"/>
          <w:numId w:val="10"/>
        </w:numPr>
        <w:ind w:left="0" w:firstLine="0"/>
        <w:rPr>
          <w:color w:val="auto"/>
        </w:rPr>
      </w:pPr>
      <w:r w:rsidRPr="009F378A">
        <w:rPr>
          <w:color w:val="auto"/>
        </w:rPr>
        <w:t xml:space="preserve">Image acquisition and </w:t>
      </w:r>
      <w:r w:rsidR="00E65E7B" w:rsidRPr="009F378A">
        <w:rPr>
          <w:color w:val="auto"/>
        </w:rPr>
        <w:t>processing</w:t>
      </w:r>
    </w:p>
    <w:p w14:paraId="1D1D6BFE" w14:textId="77777777" w:rsidR="002C4C77" w:rsidRPr="009F378A" w:rsidRDefault="002C4C77" w:rsidP="000211C8">
      <w:pPr>
        <w:rPr>
          <w:b/>
          <w:bCs/>
          <w:color w:val="auto"/>
        </w:rPr>
      </w:pPr>
    </w:p>
    <w:p w14:paraId="58C1367B" w14:textId="46D19973" w:rsidR="004F66FA" w:rsidRPr="009F378A" w:rsidRDefault="005F7A6C" w:rsidP="0036610B">
      <w:pPr>
        <w:pStyle w:val="ListParagraph"/>
        <w:numPr>
          <w:ilvl w:val="3"/>
          <w:numId w:val="11"/>
        </w:numPr>
        <w:ind w:left="0" w:firstLine="0"/>
        <w:rPr>
          <w:color w:val="auto"/>
          <w:highlight w:val="yellow"/>
        </w:rPr>
      </w:pPr>
      <w:r w:rsidRPr="009F378A">
        <w:rPr>
          <w:color w:val="auto"/>
          <w:highlight w:val="yellow"/>
        </w:rPr>
        <w:t xml:space="preserve">Acquire </w:t>
      </w:r>
      <w:r w:rsidR="00516577" w:rsidRPr="009F378A">
        <w:rPr>
          <w:color w:val="auto"/>
          <w:highlight w:val="yellow"/>
        </w:rPr>
        <w:t xml:space="preserve">images of </w:t>
      </w:r>
      <w:r w:rsidR="00F90FF3" w:rsidRPr="009F378A">
        <w:rPr>
          <w:highlight w:val="yellow"/>
        </w:rPr>
        <w:t>spheroid</w:t>
      </w:r>
      <w:r w:rsidRPr="009F378A">
        <w:rPr>
          <w:color w:val="auto"/>
          <w:highlight w:val="yellow"/>
        </w:rPr>
        <w:t xml:space="preserve"> section</w:t>
      </w:r>
      <w:r w:rsidR="00516577" w:rsidRPr="009F378A">
        <w:rPr>
          <w:color w:val="auto"/>
          <w:highlight w:val="yellow"/>
        </w:rPr>
        <w:t xml:space="preserve">s </w:t>
      </w:r>
      <w:r w:rsidR="004F66FA" w:rsidRPr="009F378A">
        <w:rPr>
          <w:color w:val="auto"/>
          <w:highlight w:val="yellow"/>
        </w:rPr>
        <w:t xml:space="preserve">using </w:t>
      </w:r>
      <w:r w:rsidR="00516577" w:rsidRPr="009F378A">
        <w:rPr>
          <w:color w:val="auto"/>
          <w:highlight w:val="yellow"/>
        </w:rPr>
        <w:t xml:space="preserve">a </w:t>
      </w:r>
      <w:r w:rsidR="004F66FA" w:rsidRPr="009F378A">
        <w:rPr>
          <w:color w:val="auto"/>
          <w:highlight w:val="yellow"/>
        </w:rPr>
        <w:t>stereomicroscope</w:t>
      </w:r>
      <w:r w:rsidR="00DC3F28" w:rsidRPr="009F378A">
        <w:rPr>
          <w:color w:val="auto"/>
          <w:highlight w:val="yellow"/>
        </w:rPr>
        <w:t>.</w:t>
      </w:r>
    </w:p>
    <w:p w14:paraId="5A657AFA" w14:textId="77777777" w:rsidR="007653D5" w:rsidRPr="009F378A" w:rsidRDefault="007653D5" w:rsidP="000211C8">
      <w:pPr>
        <w:pStyle w:val="ListParagraph"/>
        <w:ind w:left="0"/>
        <w:rPr>
          <w:color w:val="auto"/>
          <w:highlight w:val="yellow"/>
        </w:rPr>
      </w:pPr>
    </w:p>
    <w:p w14:paraId="0753F92F" w14:textId="7EE822CF" w:rsidR="00AC54E6" w:rsidRPr="009F378A" w:rsidRDefault="009665B9" w:rsidP="0036610B">
      <w:pPr>
        <w:pStyle w:val="ListParagraph"/>
        <w:numPr>
          <w:ilvl w:val="3"/>
          <w:numId w:val="11"/>
        </w:numPr>
        <w:ind w:left="0" w:firstLine="0"/>
        <w:rPr>
          <w:color w:val="auto"/>
        </w:rPr>
      </w:pPr>
      <w:r w:rsidRPr="009F378A">
        <w:rPr>
          <w:color w:val="auto"/>
        </w:rPr>
        <w:t xml:space="preserve">Save </w:t>
      </w:r>
      <w:r w:rsidR="005F7A6C" w:rsidRPr="009F378A">
        <w:rPr>
          <w:color w:val="auto"/>
        </w:rPr>
        <w:t>three</w:t>
      </w:r>
      <w:r w:rsidRPr="009F378A">
        <w:rPr>
          <w:color w:val="auto"/>
        </w:rPr>
        <w:t xml:space="preserve"> images for each sa</w:t>
      </w:r>
      <w:r w:rsidR="005F7A6C" w:rsidRPr="009F378A">
        <w:rPr>
          <w:color w:val="auto"/>
        </w:rPr>
        <w:t>mple as .jpg file</w:t>
      </w:r>
      <w:r w:rsidR="002F3F3B" w:rsidRPr="009F378A">
        <w:rPr>
          <w:color w:val="auto"/>
        </w:rPr>
        <w:t>s</w:t>
      </w:r>
      <w:r w:rsidR="005F7A6C" w:rsidRPr="009F378A">
        <w:rPr>
          <w:color w:val="auto"/>
        </w:rPr>
        <w:t>.</w:t>
      </w:r>
    </w:p>
    <w:p w14:paraId="171FA91F" w14:textId="77777777" w:rsidR="007653D5" w:rsidRPr="009F378A" w:rsidRDefault="007653D5" w:rsidP="000211C8">
      <w:pPr>
        <w:rPr>
          <w:color w:val="auto"/>
        </w:rPr>
      </w:pPr>
    </w:p>
    <w:p w14:paraId="3B8B3426" w14:textId="71F8A60B" w:rsidR="00E65E7B" w:rsidRPr="009F378A" w:rsidRDefault="00352EB1" w:rsidP="0036610B">
      <w:pPr>
        <w:pStyle w:val="ListParagraph"/>
        <w:numPr>
          <w:ilvl w:val="3"/>
          <w:numId w:val="11"/>
        </w:numPr>
        <w:ind w:left="0" w:firstLine="0"/>
        <w:rPr>
          <w:color w:val="auto"/>
        </w:rPr>
      </w:pPr>
      <w:r w:rsidRPr="009F378A">
        <w:rPr>
          <w:color w:val="auto"/>
        </w:rPr>
        <w:t>O</w:t>
      </w:r>
      <w:r w:rsidR="00E04736" w:rsidRPr="009F378A">
        <w:rPr>
          <w:color w:val="auto"/>
        </w:rPr>
        <w:t xml:space="preserve">pen </w:t>
      </w:r>
      <w:r w:rsidR="002F3F3B" w:rsidRPr="009F378A">
        <w:rPr>
          <w:color w:val="auto"/>
        </w:rPr>
        <w:t xml:space="preserve">the </w:t>
      </w:r>
      <w:r w:rsidR="00E04736" w:rsidRPr="009F378A">
        <w:rPr>
          <w:color w:val="auto"/>
        </w:rPr>
        <w:t xml:space="preserve">ImageJ software. </w:t>
      </w:r>
      <w:r w:rsidR="00121304" w:rsidRPr="009F378A">
        <w:rPr>
          <w:color w:val="auto"/>
        </w:rPr>
        <w:t>To o</w:t>
      </w:r>
      <w:r w:rsidR="001E22E4" w:rsidRPr="009F378A">
        <w:rPr>
          <w:color w:val="auto"/>
        </w:rPr>
        <w:t xml:space="preserve">pen </w:t>
      </w:r>
      <w:r w:rsidR="00121304" w:rsidRPr="009F378A">
        <w:rPr>
          <w:color w:val="auto"/>
        </w:rPr>
        <w:t xml:space="preserve">the </w:t>
      </w:r>
      <w:r w:rsidR="001E22E4" w:rsidRPr="009F378A">
        <w:rPr>
          <w:color w:val="auto"/>
        </w:rPr>
        <w:t>JPEG image</w:t>
      </w:r>
      <w:r w:rsidR="00121304" w:rsidRPr="009F378A">
        <w:rPr>
          <w:color w:val="auto"/>
        </w:rPr>
        <w:t xml:space="preserve">, </w:t>
      </w:r>
      <w:r w:rsidR="005F7A6C" w:rsidRPr="009F378A">
        <w:rPr>
          <w:color w:val="auto"/>
        </w:rPr>
        <w:t>click</w:t>
      </w:r>
      <w:r w:rsidR="002F3F3B" w:rsidRPr="009F378A">
        <w:rPr>
          <w:color w:val="auto"/>
        </w:rPr>
        <w:t xml:space="preserve"> on</w:t>
      </w:r>
      <w:r w:rsidR="005F7A6C" w:rsidRPr="009F378A">
        <w:rPr>
          <w:color w:val="auto"/>
        </w:rPr>
        <w:t xml:space="preserve"> </w:t>
      </w:r>
      <w:r w:rsidR="005F7A6C" w:rsidRPr="009F378A">
        <w:rPr>
          <w:b/>
          <w:bCs/>
          <w:color w:val="auto"/>
        </w:rPr>
        <w:t>File</w:t>
      </w:r>
      <w:r w:rsidR="005F7A6C" w:rsidRPr="009F378A">
        <w:rPr>
          <w:color w:val="auto"/>
        </w:rPr>
        <w:t xml:space="preserve"> and</w:t>
      </w:r>
      <w:r w:rsidR="002F3F3B" w:rsidRPr="009F378A">
        <w:rPr>
          <w:color w:val="auto"/>
        </w:rPr>
        <w:t xml:space="preserve"> then on</w:t>
      </w:r>
      <w:r w:rsidR="005F7A6C" w:rsidRPr="009F378A">
        <w:rPr>
          <w:color w:val="auto"/>
        </w:rPr>
        <w:t xml:space="preserve"> </w:t>
      </w:r>
      <w:r w:rsidR="00667616" w:rsidRPr="009F378A">
        <w:rPr>
          <w:b/>
          <w:bCs/>
          <w:color w:val="auto"/>
        </w:rPr>
        <w:t>Open</w:t>
      </w:r>
      <w:r w:rsidR="001E22E4" w:rsidRPr="009F378A">
        <w:rPr>
          <w:color w:val="auto"/>
        </w:rPr>
        <w:t>.</w:t>
      </w:r>
    </w:p>
    <w:p w14:paraId="1824EA1F" w14:textId="77777777" w:rsidR="007653D5" w:rsidRPr="009F378A" w:rsidRDefault="007653D5" w:rsidP="000211C8">
      <w:pPr>
        <w:rPr>
          <w:color w:val="auto"/>
        </w:rPr>
      </w:pPr>
    </w:p>
    <w:p w14:paraId="665C78DC" w14:textId="05FC19E6" w:rsidR="001E22E4" w:rsidRPr="009F378A" w:rsidRDefault="005F7A6C" w:rsidP="0036610B">
      <w:pPr>
        <w:pStyle w:val="ListParagraph"/>
        <w:numPr>
          <w:ilvl w:val="3"/>
          <w:numId w:val="11"/>
        </w:numPr>
        <w:ind w:left="0" w:firstLine="0"/>
        <w:rPr>
          <w:color w:val="auto"/>
        </w:rPr>
      </w:pPr>
      <w:r w:rsidRPr="009F378A">
        <w:rPr>
          <w:color w:val="auto"/>
        </w:rPr>
        <w:lastRenderedPageBreak/>
        <w:t xml:space="preserve">Select </w:t>
      </w:r>
      <w:r w:rsidRPr="009F378A">
        <w:rPr>
          <w:b/>
          <w:bCs/>
          <w:color w:val="auto"/>
        </w:rPr>
        <w:t>Color</w:t>
      </w:r>
      <w:r w:rsidRPr="009F378A">
        <w:rPr>
          <w:color w:val="auto"/>
        </w:rPr>
        <w:t xml:space="preserve"> and</w:t>
      </w:r>
      <w:r w:rsidR="00667616" w:rsidRPr="009F378A">
        <w:rPr>
          <w:color w:val="auto"/>
        </w:rPr>
        <w:t xml:space="preserve"> </w:t>
      </w:r>
      <w:r w:rsidR="00667616" w:rsidRPr="009F378A">
        <w:rPr>
          <w:b/>
          <w:bCs/>
          <w:color w:val="auto"/>
        </w:rPr>
        <w:t>Color Deconvolution</w:t>
      </w:r>
      <w:r w:rsidRPr="009F378A">
        <w:rPr>
          <w:color w:val="auto"/>
        </w:rPr>
        <w:t xml:space="preserve"> </w:t>
      </w:r>
      <w:r w:rsidR="00121304" w:rsidRPr="009F378A">
        <w:rPr>
          <w:color w:val="auto"/>
        </w:rPr>
        <w:t xml:space="preserve">in </w:t>
      </w:r>
      <w:r w:rsidRPr="009F378A">
        <w:rPr>
          <w:color w:val="auto"/>
        </w:rPr>
        <w:t xml:space="preserve">the </w:t>
      </w:r>
      <w:r w:rsidRPr="009F378A">
        <w:rPr>
          <w:b/>
          <w:bCs/>
          <w:color w:val="auto"/>
        </w:rPr>
        <w:t>Image</w:t>
      </w:r>
      <w:r w:rsidRPr="009F378A">
        <w:rPr>
          <w:color w:val="auto"/>
        </w:rPr>
        <w:t xml:space="preserve"> option</w:t>
      </w:r>
      <w:r w:rsidR="00667616" w:rsidRPr="009F378A">
        <w:rPr>
          <w:color w:val="auto"/>
        </w:rPr>
        <w:t>.</w:t>
      </w:r>
    </w:p>
    <w:p w14:paraId="566787AC" w14:textId="77777777" w:rsidR="007653D5" w:rsidRPr="009F378A" w:rsidRDefault="007653D5" w:rsidP="000211C8">
      <w:pPr>
        <w:rPr>
          <w:color w:val="auto"/>
        </w:rPr>
      </w:pPr>
    </w:p>
    <w:p w14:paraId="04956EB6" w14:textId="735C0B8F" w:rsidR="00D11CC8" w:rsidRPr="009F378A" w:rsidRDefault="005F7A6C" w:rsidP="0036610B">
      <w:pPr>
        <w:pStyle w:val="ListParagraph"/>
        <w:numPr>
          <w:ilvl w:val="3"/>
          <w:numId w:val="11"/>
        </w:numPr>
        <w:ind w:left="0" w:firstLine="0"/>
        <w:rPr>
          <w:color w:val="auto"/>
        </w:rPr>
      </w:pPr>
      <w:r w:rsidRPr="009F378A">
        <w:rPr>
          <w:color w:val="auto"/>
        </w:rPr>
        <w:t xml:space="preserve">Select </w:t>
      </w:r>
      <w:r w:rsidRPr="009F378A">
        <w:rPr>
          <w:b/>
          <w:bCs/>
          <w:color w:val="auto"/>
        </w:rPr>
        <w:t>H DAB</w:t>
      </w:r>
      <w:r w:rsidRPr="009F378A">
        <w:rPr>
          <w:color w:val="auto"/>
        </w:rPr>
        <w:t xml:space="preserve"> vectors in the</w:t>
      </w:r>
      <w:r w:rsidR="00667616" w:rsidRPr="009F378A">
        <w:rPr>
          <w:color w:val="auto"/>
        </w:rPr>
        <w:t xml:space="preserve"> Color Deconv</w:t>
      </w:r>
      <w:r w:rsidRPr="009F378A">
        <w:rPr>
          <w:color w:val="auto"/>
        </w:rPr>
        <w:t>olution 1.7 window</w:t>
      </w:r>
      <w:r w:rsidR="00121304" w:rsidRPr="009F378A">
        <w:rPr>
          <w:color w:val="auto"/>
        </w:rPr>
        <w:t>,</w:t>
      </w:r>
      <w:r w:rsidRPr="009F378A">
        <w:rPr>
          <w:color w:val="auto"/>
        </w:rPr>
        <w:t xml:space="preserve"> and </w:t>
      </w:r>
      <w:r w:rsidR="00121304" w:rsidRPr="009F378A">
        <w:rPr>
          <w:color w:val="auto"/>
        </w:rPr>
        <w:t xml:space="preserve">the </w:t>
      </w:r>
      <w:r w:rsidRPr="009F378A">
        <w:rPr>
          <w:color w:val="auto"/>
        </w:rPr>
        <w:t>t</w:t>
      </w:r>
      <w:r w:rsidR="00667616" w:rsidRPr="009F378A">
        <w:rPr>
          <w:color w:val="auto"/>
        </w:rPr>
        <w:t>hre</w:t>
      </w:r>
      <w:r w:rsidR="002813EF" w:rsidRPr="009F378A">
        <w:rPr>
          <w:color w:val="auto"/>
        </w:rPr>
        <w:t xml:space="preserve">e images </w:t>
      </w:r>
      <w:r w:rsidR="00850133" w:rsidRPr="009F378A">
        <w:rPr>
          <w:color w:val="auto"/>
        </w:rPr>
        <w:t>appear.</w:t>
      </w:r>
    </w:p>
    <w:p w14:paraId="3799F9A5" w14:textId="77777777" w:rsidR="007653D5" w:rsidRPr="009F378A" w:rsidRDefault="007653D5" w:rsidP="000211C8">
      <w:pPr>
        <w:rPr>
          <w:color w:val="auto"/>
          <w:highlight w:val="yellow"/>
        </w:rPr>
      </w:pPr>
    </w:p>
    <w:p w14:paraId="7FD13F92" w14:textId="1461C444" w:rsidR="007653D5" w:rsidRPr="009F378A" w:rsidRDefault="00850133" w:rsidP="000211C8">
      <w:pPr>
        <w:rPr>
          <w:color w:val="auto"/>
        </w:rPr>
      </w:pPr>
      <w:r w:rsidRPr="009F378A">
        <w:rPr>
          <w:bCs/>
          <w:color w:val="auto"/>
        </w:rPr>
        <w:t>N</w:t>
      </w:r>
      <w:r w:rsidR="003F0203" w:rsidRPr="009F378A">
        <w:rPr>
          <w:bCs/>
          <w:color w:val="auto"/>
        </w:rPr>
        <w:t>OTE</w:t>
      </w:r>
      <w:r w:rsidRPr="009F378A">
        <w:rPr>
          <w:bCs/>
          <w:color w:val="auto"/>
        </w:rPr>
        <w:t xml:space="preserve">: </w:t>
      </w:r>
      <w:r w:rsidR="005F7A6C" w:rsidRPr="009F378A">
        <w:rPr>
          <w:bCs/>
          <w:color w:val="auto"/>
        </w:rPr>
        <w:t>The</w:t>
      </w:r>
      <w:r w:rsidR="005F7A6C" w:rsidRPr="009F378A">
        <w:rPr>
          <w:color w:val="auto"/>
        </w:rPr>
        <w:t xml:space="preserve"> three images are: </w:t>
      </w:r>
      <w:r w:rsidR="007F397B" w:rsidRPr="009F378A">
        <w:rPr>
          <w:b/>
          <w:bCs/>
          <w:color w:val="auto"/>
        </w:rPr>
        <w:t>Color</w:t>
      </w:r>
      <w:r w:rsidRPr="009F378A">
        <w:rPr>
          <w:b/>
          <w:bCs/>
          <w:color w:val="auto"/>
        </w:rPr>
        <w:t xml:space="preserve"> 1</w:t>
      </w:r>
      <w:r w:rsidR="005F7A6C" w:rsidRPr="009F378A">
        <w:rPr>
          <w:color w:val="auto"/>
        </w:rPr>
        <w:t xml:space="preserve"> </w:t>
      </w:r>
      <w:r w:rsidRPr="009F378A">
        <w:rPr>
          <w:color w:val="auto"/>
        </w:rPr>
        <w:t>represents only the Hematoxylin staining (blue/purple)</w:t>
      </w:r>
      <w:r w:rsidR="00121304" w:rsidRPr="009F378A">
        <w:rPr>
          <w:color w:val="auto"/>
        </w:rPr>
        <w:t>,</w:t>
      </w:r>
      <w:r w:rsidRPr="009F378A">
        <w:rPr>
          <w:color w:val="auto"/>
        </w:rPr>
        <w:t xml:space="preserve"> and </w:t>
      </w:r>
      <w:r w:rsidR="007F397B" w:rsidRPr="009F378A">
        <w:rPr>
          <w:b/>
          <w:bCs/>
          <w:color w:val="auto"/>
        </w:rPr>
        <w:t>Color</w:t>
      </w:r>
      <w:r w:rsidRPr="009F378A">
        <w:rPr>
          <w:b/>
          <w:bCs/>
          <w:color w:val="auto"/>
        </w:rPr>
        <w:t xml:space="preserve"> 2</w:t>
      </w:r>
      <w:r w:rsidRPr="009F378A">
        <w:rPr>
          <w:color w:val="auto"/>
        </w:rPr>
        <w:t xml:space="preserve"> represents only the DAB staining (brown).</w:t>
      </w:r>
      <w:r w:rsidR="006005DC" w:rsidRPr="009F378A">
        <w:rPr>
          <w:color w:val="auto"/>
        </w:rPr>
        <w:t xml:space="preserve"> </w:t>
      </w:r>
      <w:r w:rsidR="007F397B" w:rsidRPr="009F378A">
        <w:rPr>
          <w:b/>
          <w:bCs/>
          <w:color w:val="auto"/>
        </w:rPr>
        <w:t>Color</w:t>
      </w:r>
      <w:r w:rsidR="005F7A6C" w:rsidRPr="009F378A">
        <w:rPr>
          <w:b/>
          <w:bCs/>
          <w:color w:val="auto"/>
        </w:rPr>
        <w:t xml:space="preserve"> </w:t>
      </w:r>
      <w:r w:rsidR="00BB4EF4" w:rsidRPr="009F378A">
        <w:rPr>
          <w:b/>
          <w:bCs/>
          <w:color w:val="auto"/>
        </w:rPr>
        <w:t>3</w:t>
      </w:r>
      <w:r w:rsidR="00BB4EF4" w:rsidRPr="009F378A">
        <w:rPr>
          <w:color w:val="auto"/>
        </w:rPr>
        <w:t xml:space="preserve"> is not needed for the image analysis</w:t>
      </w:r>
      <w:r w:rsidR="00DC3F28" w:rsidRPr="009F378A">
        <w:rPr>
          <w:color w:val="auto"/>
        </w:rPr>
        <w:t xml:space="preserve"> with two </w:t>
      </w:r>
      <w:proofErr w:type="spellStart"/>
      <w:r w:rsidR="00DC3F28" w:rsidRPr="009F378A">
        <w:rPr>
          <w:color w:val="auto"/>
        </w:rPr>
        <w:t>staining</w:t>
      </w:r>
      <w:r w:rsidR="00121304" w:rsidRPr="009F378A">
        <w:rPr>
          <w:color w:val="auto"/>
        </w:rPr>
        <w:t>s</w:t>
      </w:r>
      <w:proofErr w:type="spellEnd"/>
      <w:r w:rsidR="00BB4EF4" w:rsidRPr="009F378A">
        <w:rPr>
          <w:color w:val="auto"/>
        </w:rPr>
        <w:t>.</w:t>
      </w:r>
    </w:p>
    <w:p w14:paraId="2B0435F7" w14:textId="77777777" w:rsidR="007653D5" w:rsidRPr="009F378A" w:rsidRDefault="007653D5" w:rsidP="000211C8">
      <w:pPr>
        <w:rPr>
          <w:color w:val="auto"/>
        </w:rPr>
      </w:pPr>
    </w:p>
    <w:p w14:paraId="63DDDAC3" w14:textId="70E582AF" w:rsidR="00850133" w:rsidRPr="009F378A" w:rsidRDefault="005F7A6C" w:rsidP="0036610B">
      <w:pPr>
        <w:pStyle w:val="ListParagraph"/>
        <w:numPr>
          <w:ilvl w:val="3"/>
          <w:numId w:val="11"/>
        </w:numPr>
        <w:ind w:left="0" w:firstLine="0"/>
        <w:rPr>
          <w:color w:val="auto"/>
        </w:rPr>
      </w:pPr>
      <w:r w:rsidRPr="009F378A">
        <w:rPr>
          <w:color w:val="auto"/>
        </w:rPr>
        <w:t>Select</w:t>
      </w:r>
      <w:r w:rsidR="002F3F3B" w:rsidRPr="009F378A">
        <w:rPr>
          <w:color w:val="auto"/>
        </w:rPr>
        <w:t xml:space="preserve"> the</w:t>
      </w:r>
      <w:r w:rsidR="00BE46DB" w:rsidRPr="009F378A">
        <w:rPr>
          <w:color w:val="auto"/>
        </w:rPr>
        <w:t xml:space="preserve"> </w:t>
      </w:r>
      <w:r w:rsidR="007F397B" w:rsidRPr="009F378A">
        <w:rPr>
          <w:b/>
          <w:bCs/>
          <w:color w:val="auto"/>
        </w:rPr>
        <w:t>Color</w:t>
      </w:r>
      <w:r w:rsidR="005F53F3" w:rsidRPr="009F378A">
        <w:rPr>
          <w:b/>
          <w:bCs/>
          <w:color w:val="auto"/>
        </w:rPr>
        <w:t xml:space="preserve"> </w:t>
      </w:r>
      <w:r w:rsidR="00BE46DB" w:rsidRPr="009F378A">
        <w:rPr>
          <w:b/>
          <w:bCs/>
          <w:color w:val="auto"/>
        </w:rPr>
        <w:t>1</w:t>
      </w:r>
      <w:r w:rsidRPr="009F378A">
        <w:rPr>
          <w:color w:val="auto"/>
        </w:rPr>
        <w:t xml:space="preserve"> window</w:t>
      </w:r>
      <w:r w:rsidR="00BE46DB" w:rsidRPr="009F378A">
        <w:rPr>
          <w:color w:val="auto"/>
        </w:rPr>
        <w:t xml:space="preserve"> and set the Threshold: </w:t>
      </w:r>
      <w:r w:rsidR="00843464" w:rsidRPr="009F378A">
        <w:rPr>
          <w:color w:val="auto"/>
        </w:rPr>
        <w:t xml:space="preserve">go to </w:t>
      </w:r>
      <w:r w:rsidR="00BE46DB" w:rsidRPr="009F378A">
        <w:rPr>
          <w:b/>
          <w:bCs/>
          <w:color w:val="auto"/>
        </w:rPr>
        <w:t>Image</w:t>
      </w:r>
      <w:r w:rsidR="00843464" w:rsidRPr="009F378A">
        <w:rPr>
          <w:color w:val="auto"/>
        </w:rPr>
        <w:t xml:space="preserve"> </w:t>
      </w:r>
      <w:r w:rsidR="009F378A" w:rsidRPr="009F378A">
        <w:rPr>
          <w:b/>
          <w:bCs/>
          <w:color w:val="auto"/>
        </w:rPr>
        <w:t>|</w:t>
      </w:r>
      <w:r w:rsidR="00BE46DB" w:rsidRPr="009F378A">
        <w:rPr>
          <w:color w:val="auto"/>
        </w:rPr>
        <w:t xml:space="preserve"> </w:t>
      </w:r>
      <w:r w:rsidR="00830AE4" w:rsidRPr="009F378A">
        <w:rPr>
          <w:b/>
          <w:bCs/>
          <w:color w:val="auto"/>
        </w:rPr>
        <w:t>Adjust</w:t>
      </w:r>
      <w:r w:rsidR="00BE46DB" w:rsidRPr="009F378A">
        <w:rPr>
          <w:color w:val="auto"/>
        </w:rPr>
        <w:t xml:space="preserve"> and click </w:t>
      </w:r>
      <w:r w:rsidR="00121304" w:rsidRPr="009F378A">
        <w:rPr>
          <w:color w:val="auto"/>
        </w:rPr>
        <w:t xml:space="preserve">on </w:t>
      </w:r>
      <w:r w:rsidR="00BE46DB" w:rsidRPr="009F378A">
        <w:rPr>
          <w:b/>
          <w:bCs/>
          <w:color w:val="auto"/>
        </w:rPr>
        <w:t>Threshold</w:t>
      </w:r>
      <w:r w:rsidR="00F474D6" w:rsidRPr="009F378A">
        <w:rPr>
          <w:color w:val="auto"/>
        </w:rPr>
        <w:t>.</w:t>
      </w:r>
      <w:r w:rsidR="00E04736" w:rsidRPr="009F378A">
        <w:rPr>
          <w:color w:val="auto"/>
        </w:rPr>
        <w:t xml:space="preserve"> The </w:t>
      </w:r>
      <w:r w:rsidR="002F3F3B" w:rsidRPr="009F378A">
        <w:rPr>
          <w:b/>
          <w:bCs/>
          <w:color w:val="auto"/>
        </w:rPr>
        <w:t>T</w:t>
      </w:r>
      <w:r w:rsidR="00E04736" w:rsidRPr="009F378A">
        <w:rPr>
          <w:b/>
          <w:bCs/>
          <w:color w:val="auto"/>
        </w:rPr>
        <w:t>hreshold</w:t>
      </w:r>
      <w:r w:rsidR="00E04736" w:rsidRPr="009F378A">
        <w:rPr>
          <w:color w:val="auto"/>
        </w:rPr>
        <w:t xml:space="preserve"> window appear</w:t>
      </w:r>
      <w:r w:rsidR="00121304" w:rsidRPr="009F378A">
        <w:rPr>
          <w:color w:val="auto"/>
        </w:rPr>
        <w:t>s</w:t>
      </w:r>
      <w:r w:rsidR="00E04736" w:rsidRPr="009F378A">
        <w:rPr>
          <w:color w:val="auto"/>
        </w:rPr>
        <w:t>.</w:t>
      </w:r>
    </w:p>
    <w:p w14:paraId="176228EB" w14:textId="77777777" w:rsidR="007653D5" w:rsidRPr="009F378A" w:rsidRDefault="007653D5" w:rsidP="000211C8">
      <w:pPr>
        <w:pStyle w:val="ListParagraph"/>
        <w:ind w:left="0"/>
        <w:rPr>
          <w:color w:val="auto"/>
        </w:rPr>
      </w:pPr>
    </w:p>
    <w:p w14:paraId="511E51DE" w14:textId="24543FFD" w:rsidR="00F474D6" w:rsidRPr="009F378A" w:rsidRDefault="00F474D6" w:rsidP="0036610B">
      <w:pPr>
        <w:pStyle w:val="ListParagraph"/>
        <w:numPr>
          <w:ilvl w:val="3"/>
          <w:numId w:val="11"/>
        </w:numPr>
        <w:ind w:left="0" w:firstLine="0"/>
        <w:rPr>
          <w:color w:val="auto"/>
        </w:rPr>
      </w:pPr>
      <w:r w:rsidRPr="009F378A">
        <w:rPr>
          <w:color w:val="auto"/>
        </w:rPr>
        <w:t xml:space="preserve">Leave the minimum threshold value set at zero and adjust the maximum threshold value </w:t>
      </w:r>
      <w:r w:rsidR="00121304" w:rsidRPr="009F378A">
        <w:rPr>
          <w:color w:val="auto"/>
        </w:rPr>
        <w:t>to remove</w:t>
      </w:r>
      <w:r w:rsidRPr="009F378A">
        <w:rPr>
          <w:color w:val="auto"/>
        </w:rPr>
        <w:t xml:space="preserve"> </w:t>
      </w:r>
      <w:r w:rsidR="00121304" w:rsidRPr="009F378A">
        <w:rPr>
          <w:color w:val="auto"/>
        </w:rPr>
        <w:t xml:space="preserve">the </w:t>
      </w:r>
      <w:r w:rsidRPr="009F378A">
        <w:rPr>
          <w:color w:val="auto"/>
        </w:rPr>
        <w:t xml:space="preserve">background signal without </w:t>
      </w:r>
      <w:r w:rsidR="00A35319" w:rsidRPr="009F378A">
        <w:rPr>
          <w:color w:val="auto"/>
        </w:rPr>
        <w:t>influencing</w:t>
      </w:r>
      <w:r w:rsidRPr="009F378A">
        <w:rPr>
          <w:color w:val="auto"/>
        </w:rPr>
        <w:t xml:space="preserve"> the true signal. Click</w:t>
      </w:r>
      <w:r w:rsidR="00121304" w:rsidRPr="009F378A">
        <w:rPr>
          <w:color w:val="auto"/>
        </w:rPr>
        <w:t xml:space="preserve"> on</w:t>
      </w:r>
      <w:r w:rsidRPr="009F378A">
        <w:rPr>
          <w:color w:val="auto"/>
        </w:rPr>
        <w:t xml:space="preserve"> </w:t>
      </w:r>
      <w:r w:rsidRPr="009F378A">
        <w:rPr>
          <w:b/>
          <w:bCs/>
          <w:color w:val="auto"/>
        </w:rPr>
        <w:t>Apply</w:t>
      </w:r>
      <w:r w:rsidR="00843464" w:rsidRPr="009F378A">
        <w:rPr>
          <w:color w:val="auto"/>
        </w:rPr>
        <w:t>.</w:t>
      </w:r>
    </w:p>
    <w:p w14:paraId="4D41F2DC" w14:textId="77777777" w:rsidR="002C4C77" w:rsidRPr="009F378A" w:rsidRDefault="002C4C77" w:rsidP="000211C8">
      <w:pPr>
        <w:rPr>
          <w:bCs/>
          <w:color w:val="auto"/>
        </w:rPr>
      </w:pPr>
    </w:p>
    <w:p w14:paraId="13378220" w14:textId="344A7D6C" w:rsidR="00DC3F28" w:rsidRPr="009F378A" w:rsidRDefault="00DC3F28" w:rsidP="0036610B">
      <w:pPr>
        <w:pStyle w:val="ListParagraph"/>
        <w:numPr>
          <w:ilvl w:val="3"/>
          <w:numId w:val="15"/>
        </w:numPr>
        <w:ind w:left="0" w:firstLine="0"/>
        <w:rPr>
          <w:bCs/>
          <w:color w:val="auto"/>
        </w:rPr>
      </w:pPr>
      <w:r w:rsidRPr="009F378A">
        <w:rPr>
          <w:bCs/>
          <w:color w:val="auto"/>
        </w:rPr>
        <w:t>Area measurement</w:t>
      </w:r>
    </w:p>
    <w:p w14:paraId="28BA70E0" w14:textId="77777777" w:rsidR="002C4C77" w:rsidRPr="009F378A" w:rsidRDefault="002C4C77" w:rsidP="000211C8">
      <w:pPr>
        <w:rPr>
          <w:b/>
          <w:color w:val="auto"/>
        </w:rPr>
      </w:pPr>
    </w:p>
    <w:p w14:paraId="5387BC3F" w14:textId="37B8D0C4" w:rsidR="00F474D6" w:rsidRPr="009F378A" w:rsidRDefault="00E04736" w:rsidP="0036610B">
      <w:pPr>
        <w:pStyle w:val="ListParagraph"/>
        <w:numPr>
          <w:ilvl w:val="4"/>
          <w:numId w:val="16"/>
        </w:numPr>
        <w:ind w:left="0" w:firstLine="0"/>
        <w:rPr>
          <w:color w:val="auto"/>
        </w:rPr>
      </w:pPr>
      <w:r w:rsidRPr="009F378A">
        <w:rPr>
          <w:color w:val="auto"/>
        </w:rPr>
        <w:t>C</w:t>
      </w:r>
      <w:r w:rsidR="00F3417C" w:rsidRPr="009F378A">
        <w:rPr>
          <w:color w:val="auto"/>
        </w:rPr>
        <w:t>lick</w:t>
      </w:r>
      <w:r w:rsidR="00121304" w:rsidRPr="009F378A">
        <w:rPr>
          <w:color w:val="auto"/>
        </w:rPr>
        <w:t xml:space="preserve"> on</w:t>
      </w:r>
      <w:r w:rsidRPr="009F378A">
        <w:rPr>
          <w:color w:val="auto"/>
        </w:rPr>
        <w:t xml:space="preserve"> </w:t>
      </w:r>
      <w:r w:rsidR="00F474D6" w:rsidRPr="009F378A">
        <w:rPr>
          <w:b/>
          <w:bCs/>
          <w:color w:val="auto"/>
        </w:rPr>
        <w:t>Analyze</w:t>
      </w:r>
      <w:r w:rsidR="00F474D6" w:rsidRPr="009F378A">
        <w:rPr>
          <w:color w:val="auto"/>
        </w:rPr>
        <w:t xml:space="preserve">, </w:t>
      </w:r>
      <w:r w:rsidR="00F3417C" w:rsidRPr="009F378A">
        <w:rPr>
          <w:color w:val="auto"/>
        </w:rPr>
        <w:t xml:space="preserve">choose </w:t>
      </w:r>
      <w:r w:rsidR="00F474D6" w:rsidRPr="009F378A">
        <w:rPr>
          <w:b/>
          <w:bCs/>
          <w:color w:val="auto"/>
        </w:rPr>
        <w:t>Set Measurement</w:t>
      </w:r>
      <w:r w:rsidR="00121304" w:rsidRPr="009F378A">
        <w:rPr>
          <w:color w:val="auto"/>
        </w:rPr>
        <w:t>.</w:t>
      </w:r>
      <w:r w:rsidR="00F474D6" w:rsidRPr="009F378A">
        <w:rPr>
          <w:color w:val="auto"/>
        </w:rPr>
        <w:t xml:space="preserve"> </w:t>
      </w:r>
      <w:r w:rsidR="00121304" w:rsidRPr="009F378A">
        <w:rPr>
          <w:color w:val="auto"/>
        </w:rPr>
        <w:t xml:space="preserve">Select </w:t>
      </w:r>
      <w:r w:rsidR="00F474D6" w:rsidRPr="009F378A">
        <w:rPr>
          <w:b/>
          <w:bCs/>
          <w:color w:val="auto"/>
        </w:rPr>
        <w:t>Are</w:t>
      </w:r>
      <w:r w:rsidR="004472F8" w:rsidRPr="009F378A">
        <w:rPr>
          <w:b/>
          <w:bCs/>
          <w:color w:val="auto"/>
        </w:rPr>
        <w:t>a</w:t>
      </w:r>
      <w:r w:rsidR="004472F8" w:rsidRPr="009F378A">
        <w:rPr>
          <w:color w:val="auto"/>
        </w:rPr>
        <w:t xml:space="preserve">, </w:t>
      </w:r>
      <w:proofErr w:type="gramStart"/>
      <w:r w:rsidR="004472F8" w:rsidRPr="009F378A">
        <w:rPr>
          <w:b/>
          <w:bCs/>
          <w:color w:val="auto"/>
        </w:rPr>
        <w:t>Mean</w:t>
      </w:r>
      <w:proofErr w:type="gramEnd"/>
      <w:r w:rsidR="004472F8" w:rsidRPr="009F378A">
        <w:rPr>
          <w:b/>
          <w:bCs/>
          <w:color w:val="auto"/>
        </w:rPr>
        <w:t xml:space="preserve"> grey value</w:t>
      </w:r>
      <w:r w:rsidR="002F3F3B" w:rsidRPr="009F378A">
        <w:rPr>
          <w:color w:val="auto"/>
        </w:rPr>
        <w:t>,</w:t>
      </w:r>
      <w:r w:rsidR="004472F8" w:rsidRPr="009F378A">
        <w:rPr>
          <w:color w:val="auto"/>
        </w:rPr>
        <w:t xml:space="preserve"> and </w:t>
      </w:r>
      <w:r w:rsidR="004472F8" w:rsidRPr="009F378A">
        <w:rPr>
          <w:b/>
          <w:bCs/>
          <w:color w:val="auto"/>
        </w:rPr>
        <w:t>Min and</w:t>
      </w:r>
      <w:r w:rsidR="002F799F" w:rsidRPr="009F378A">
        <w:rPr>
          <w:b/>
          <w:bCs/>
          <w:color w:val="auto"/>
        </w:rPr>
        <w:t xml:space="preserve"> Max grey value</w:t>
      </w:r>
      <w:r w:rsidR="00121304" w:rsidRPr="009F378A">
        <w:rPr>
          <w:color w:val="auto"/>
        </w:rPr>
        <w:t xml:space="preserve"> and</w:t>
      </w:r>
      <w:r w:rsidR="00F3417C" w:rsidRPr="009F378A">
        <w:rPr>
          <w:color w:val="auto"/>
        </w:rPr>
        <w:t xml:space="preserve"> clic</w:t>
      </w:r>
      <w:r w:rsidR="00121304" w:rsidRPr="009F378A">
        <w:rPr>
          <w:color w:val="auto"/>
        </w:rPr>
        <w:t>k</w:t>
      </w:r>
      <w:r w:rsidR="00F3417C" w:rsidRPr="009F378A">
        <w:rPr>
          <w:color w:val="auto"/>
        </w:rPr>
        <w:t xml:space="preserve"> on </w:t>
      </w:r>
      <w:r w:rsidR="00121304" w:rsidRPr="009F378A">
        <w:rPr>
          <w:b/>
          <w:bCs/>
          <w:color w:val="auto"/>
        </w:rPr>
        <w:t>O</w:t>
      </w:r>
      <w:r w:rsidR="002F3F3B" w:rsidRPr="009F378A">
        <w:rPr>
          <w:b/>
          <w:bCs/>
          <w:color w:val="auto"/>
        </w:rPr>
        <w:t>K</w:t>
      </w:r>
      <w:r w:rsidR="00121304" w:rsidRPr="009F378A">
        <w:rPr>
          <w:color w:val="auto"/>
        </w:rPr>
        <w:t xml:space="preserve"> to confirm.</w:t>
      </w:r>
    </w:p>
    <w:p w14:paraId="4B90681D" w14:textId="77777777" w:rsidR="007653D5" w:rsidRPr="009F378A" w:rsidRDefault="007653D5" w:rsidP="000211C8">
      <w:pPr>
        <w:pStyle w:val="ListParagraph"/>
        <w:ind w:left="0"/>
        <w:rPr>
          <w:color w:val="auto"/>
        </w:rPr>
      </w:pPr>
    </w:p>
    <w:p w14:paraId="194DA6B0" w14:textId="482DD16F" w:rsidR="00DC3F28" w:rsidRPr="009F378A" w:rsidRDefault="002F799F" w:rsidP="0036610B">
      <w:pPr>
        <w:pStyle w:val="ListParagraph"/>
        <w:numPr>
          <w:ilvl w:val="4"/>
          <w:numId w:val="16"/>
        </w:numPr>
        <w:ind w:left="0" w:firstLine="0"/>
        <w:rPr>
          <w:color w:val="auto"/>
        </w:rPr>
      </w:pPr>
      <w:r w:rsidRPr="009F378A">
        <w:rPr>
          <w:color w:val="auto"/>
        </w:rPr>
        <w:t>Measure the size of the nucleus using</w:t>
      </w:r>
      <w:r w:rsidR="002F3F3B" w:rsidRPr="009F378A">
        <w:rPr>
          <w:color w:val="auto"/>
        </w:rPr>
        <w:t xml:space="preserve"> the</w:t>
      </w:r>
      <w:r w:rsidRPr="009F378A">
        <w:rPr>
          <w:color w:val="auto"/>
        </w:rPr>
        <w:t xml:space="preserve"> </w:t>
      </w:r>
      <w:r w:rsidRPr="009F378A">
        <w:rPr>
          <w:b/>
          <w:bCs/>
          <w:color w:val="auto"/>
        </w:rPr>
        <w:t>Analyze</w:t>
      </w:r>
      <w:r w:rsidRPr="009F378A">
        <w:rPr>
          <w:color w:val="auto"/>
        </w:rPr>
        <w:t xml:space="preserve"> option</w:t>
      </w:r>
      <w:r w:rsidR="002F3F3B" w:rsidRPr="009F378A">
        <w:rPr>
          <w:color w:val="auto"/>
        </w:rPr>
        <w:t>,</w:t>
      </w:r>
      <w:r w:rsidRPr="009F378A">
        <w:rPr>
          <w:color w:val="auto"/>
        </w:rPr>
        <w:t xml:space="preserve"> and </w:t>
      </w:r>
      <w:r w:rsidR="00121304" w:rsidRPr="009F378A">
        <w:rPr>
          <w:color w:val="auto"/>
        </w:rPr>
        <w:t xml:space="preserve">then </w:t>
      </w:r>
      <w:r w:rsidRPr="009F378A">
        <w:rPr>
          <w:color w:val="auto"/>
        </w:rPr>
        <w:t>selec</w:t>
      </w:r>
      <w:r w:rsidR="00843464" w:rsidRPr="009F378A">
        <w:rPr>
          <w:color w:val="auto"/>
        </w:rPr>
        <w:t>t</w:t>
      </w:r>
      <w:r w:rsidRPr="009F378A">
        <w:rPr>
          <w:color w:val="auto"/>
        </w:rPr>
        <w:t xml:space="preserve"> </w:t>
      </w:r>
      <w:r w:rsidRPr="009F378A">
        <w:rPr>
          <w:b/>
          <w:bCs/>
          <w:color w:val="auto"/>
        </w:rPr>
        <w:t>Measure</w:t>
      </w:r>
      <w:r w:rsidRPr="009F378A">
        <w:rPr>
          <w:color w:val="auto"/>
        </w:rPr>
        <w:t>.</w:t>
      </w:r>
    </w:p>
    <w:p w14:paraId="5B21E6B0" w14:textId="77777777" w:rsidR="007653D5" w:rsidRPr="009F378A" w:rsidRDefault="007653D5" w:rsidP="000211C8">
      <w:pPr>
        <w:rPr>
          <w:color w:val="auto"/>
        </w:rPr>
      </w:pPr>
    </w:p>
    <w:p w14:paraId="530073B2" w14:textId="4DA6799F" w:rsidR="002F799F" w:rsidRPr="009F378A" w:rsidRDefault="00DC3F28" w:rsidP="000211C8">
      <w:pPr>
        <w:pStyle w:val="ListParagraph"/>
        <w:ind w:left="0"/>
        <w:rPr>
          <w:color w:val="auto"/>
        </w:rPr>
      </w:pPr>
      <w:r w:rsidRPr="009F378A">
        <w:rPr>
          <w:bCs/>
          <w:color w:val="auto"/>
        </w:rPr>
        <w:t>NOTE: The</w:t>
      </w:r>
      <w:r w:rsidRPr="009F378A">
        <w:rPr>
          <w:color w:val="auto"/>
        </w:rPr>
        <w:t xml:space="preserve"> </w:t>
      </w:r>
      <w:r w:rsidRPr="009F378A">
        <w:rPr>
          <w:b/>
          <w:bCs/>
          <w:color w:val="auto"/>
        </w:rPr>
        <w:t>Results</w:t>
      </w:r>
      <w:r w:rsidRPr="009F378A">
        <w:rPr>
          <w:color w:val="auto"/>
        </w:rPr>
        <w:t xml:space="preserve"> window gives</w:t>
      </w:r>
      <w:r w:rsidRPr="009F378A">
        <w:t xml:space="preserve"> </w:t>
      </w:r>
      <w:r w:rsidRPr="009F378A">
        <w:rPr>
          <w:color w:val="auto"/>
        </w:rPr>
        <w:t>the name of the image (Label), size of the image (Area), the average pixel intensity of the IHC image (Mean)</w:t>
      </w:r>
      <w:r w:rsidR="00121304" w:rsidRPr="009F378A">
        <w:rPr>
          <w:color w:val="auto"/>
        </w:rPr>
        <w:t>,</w:t>
      </w:r>
      <w:r w:rsidRPr="009F378A">
        <w:rPr>
          <w:color w:val="auto"/>
        </w:rPr>
        <w:t xml:space="preserve"> and </w:t>
      </w:r>
      <w:r w:rsidR="002F3F3B" w:rsidRPr="009F378A">
        <w:rPr>
          <w:color w:val="auto"/>
        </w:rPr>
        <w:t xml:space="preserve">the </w:t>
      </w:r>
      <w:r w:rsidRPr="009F378A">
        <w:rPr>
          <w:color w:val="auto"/>
        </w:rPr>
        <w:t xml:space="preserve">minimum and maximum gray values (Min, Max). Use </w:t>
      </w:r>
      <w:r w:rsidR="002F3F3B" w:rsidRPr="009F378A">
        <w:rPr>
          <w:color w:val="auto"/>
        </w:rPr>
        <w:t xml:space="preserve">the </w:t>
      </w:r>
      <w:r w:rsidRPr="009F378A">
        <w:rPr>
          <w:color w:val="auto"/>
        </w:rPr>
        <w:t>Mean value for calculation.</w:t>
      </w:r>
    </w:p>
    <w:p w14:paraId="7DEF6BD5" w14:textId="77777777" w:rsidR="007653D5" w:rsidRPr="009F378A" w:rsidRDefault="007653D5" w:rsidP="000211C8">
      <w:pPr>
        <w:rPr>
          <w:color w:val="auto"/>
        </w:rPr>
      </w:pPr>
    </w:p>
    <w:p w14:paraId="536351A0" w14:textId="4437D944" w:rsidR="00DC3F28" w:rsidRPr="009F378A" w:rsidRDefault="00DC3F28" w:rsidP="0036610B">
      <w:pPr>
        <w:pStyle w:val="ListParagraph"/>
        <w:numPr>
          <w:ilvl w:val="4"/>
          <w:numId w:val="16"/>
        </w:numPr>
        <w:ind w:left="0" w:firstLine="0"/>
        <w:rPr>
          <w:color w:val="auto"/>
        </w:rPr>
      </w:pPr>
      <w:r w:rsidRPr="009F378A">
        <w:rPr>
          <w:color w:val="auto"/>
        </w:rPr>
        <w:t>Repeat steps 4.2.6</w:t>
      </w:r>
      <w:r w:rsidR="00121304" w:rsidRPr="009F378A">
        <w:rPr>
          <w:color w:val="auto"/>
        </w:rPr>
        <w:t>–</w:t>
      </w:r>
      <w:r w:rsidRPr="009F378A">
        <w:rPr>
          <w:color w:val="auto"/>
        </w:rPr>
        <w:t>4.7.1.2 for</w:t>
      </w:r>
      <w:r w:rsidR="002F3F3B" w:rsidRPr="009F378A">
        <w:rPr>
          <w:color w:val="auto"/>
        </w:rPr>
        <w:t xml:space="preserve"> the</w:t>
      </w:r>
      <w:r w:rsidRPr="009F378A">
        <w:rPr>
          <w:color w:val="auto"/>
        </w:rPr>
        <w:t xml:space="preserve"> </w:t>
      </w:r>
      <w:r w:rsidR="007F397B" w:rsidRPr="009F378A">
        <w:rPr>
          <w:b/>
          <w:bCs/>
          <w:color w:val="auto"/>
        </w:rPr>
        <w:t>Color</w:t>
      </w:r>
      <w:r w:rsidRPr="009F378A">
        <w:rPr>
          <w:b/>
          <w:bCs/>
          <w:color w:val="auto"/>
        </w:rPr>
        <w:t xml:space="preserve"> 2</w:t>
      </w:r>
      <w:r w:rsidR="00795D6D" w:rsidRPr="009F378A">
        <w:rPr>
          <w:color w:val="auto"/>
        </w:rPr>
        <w:t xml:space="preserve"> (and </w:t>
      </w:r>
      <w:r w:rsidR="007F397B" w:rsidRPr="009F378A">
        <w:rPr>
          <w:b/>
          <w:bCs/>
          <w:color w:val="auto"/>
        </w:rPr>
        <w:t>Color</w:t>
      </w:r>
      <w:r w:rsidR="00A35319" w:rsidRPr="009F378A">
        <w:rPr>
          <w:b/>
          <w:bCs/>
          <w:color w:val="auto"/>
        </w:rPr>
        <w:t xml:space="preserve"> </w:t>
      </w:r>
      <w:r w:rsidR="00795D6D" w:rsidRPr="009F378A">
        <w:rPr>
          <w:b/>
          <w:bCs/>
          <w:color w:val="auto"/>
        </w:rPr>
        <w:t>3</w:t>
      </w:r>
      <w:r w:rsidR="00121304" w:rsidRPr="009F378A">
        <w:rPr>
          <w:color w:val="auto"/>
        </w:rPr>
        <w:t xml:space="preserve"> </w:t>
      </w:r>
      <w:r w:rsidR="00795D6D" w:rsidRPr="009F378A">
        <w:rPr>
          <w:color w:val="auto"/>
        </w:rPr>
        <w:t xml:space="preserve">if there </w:t>
      </w:r>
      <w:r w:rsidR="00A35319" w:rsidRPr="009F378A">
        <w:rPr>
          <w:color w:val="auto"/>
        </w:rPr>
        <w:t>is</w:t>
      </w:r>
      <w:r w:rsidR="00795D6D" w:rsidRPr="009F378A">
        <w:rPr>
          <w:color w:val="auto"/>
        </w:rPr>
        <w:t xml:space="preserve"> dual staining)</w:t>
      </w:r>
      <w:r w:rsidRPr="009F378A">
        <w:rPr>
          <w:color w:val="auto"/>
        </w:rPr>
        <w:t xml:space="preserve"> window.</w:t>
      </w:r>
    </w:p>
    <w:p w14:paraId="1BF54188" w14:textId="77777777" w:rsidR="002C4C77" w:rsidRPr="009F378A" w:rsidRDefault="002C4C77" w:rsidP="000211C8">
      <w:pPr>
        <w:pStyle w:val="ListParagraph"/>
        <w:ind w:left="0"/>
        <w:rPr>
          <w:bCs/>
          <w:color w:val="auto"/>
        </w:rPr>
      </w:pPr>
    </w:p>
    <w:p w14:paraId="243F386D" w14:textId="73DA32BF" w:rsidR="00DC3F28" w:rsidRPr="009F378A" w:rsidRDefault="00DC3F28" w:rsidP="0036610B">
      <w:pPr>
        <w:pStyle w:val="ListParagraph"/>
        <w:numPr>
          <w:ilvl w:val="3"/>
          <w:numId w:val="16"/>
        </w:numPr>
        <w:ind w:left="0" w:firstLine="0"/>
        <w:rPr>
          <w:bCs/>
          <w:color w:val="auto"/>
        </w:rPr>
      </w:pPr>
      <w:r w:rsidRPr="009F378A">
        <w:rPr>
          <w:bCs/>
          <w:color w:val="auto"/>
        </w:rPr>
        <w:t>Cell quantification</w:t>
      </w:r>
    </w:p>
    <w:p w14:paraId="14D9BAC2" w14:textId="77777777" w:rsidR="007020F3" w:rsidRPr="009F378A" w:rsidRDefault="007020F3" w:rsidP="000211C8">
      <w:pPr>
        <w:pStyle w:val="ListParagraph"/>
        <w:ind w:left="0"/>
        <w:rPr>
          <w:b/>
          <w:color w:val="auto"/>
        </w:rPr>
      </w:pPr>
    </w:p>
    <w:p w14:paraId="28646426" w14:textId="3945AFE0" w:rsidR="00DC3F28" w:rsidRPr="009F378A" w:rsidRDefault="00DC3F28" w:rsidP="0036610B">
      <w:pPr>
        <w:pStyle w:val="ListParagraph"/>
        <w:numPr>
          <w:ilvl w:val="4"/>
          <w:numId w:val="16"/>
        </w:numPr>
        <w:ind w:left="0" w:firstLine="0"/>
        <w:rPr>
          <w:color w:val="auto"/>
        </w:rPr>
      </w:pPr>
      <w:r w:rsidRPr="009F378A">
        <w:rPr>
          <w:color w:val="auto"/>
        </w:rPr>
        <w:t>Click</w:t>
      </w:r>
      <w:r w:rsidR="00121304" w:rsidRPr="009F378A">
        <w:rPr>
          <w:color w:val="auto"/>
        </w:rPr>
        <w:t xml:space="preserve"> on</w:t>
      </w:r>
      <w:r w:rsidRPr="009F378A">
        <w:rPr>
          <w:color w:val="auto"/>
        </w:rPr>
        <w:t xml:space="preserve"> </w:t>
      </w:r>
      <w:r w:rsidRPr="009F378A">
        <w:rPr>
          <w:b/>
          <w:bCs/>
          <w:color w:val="auto"/>
        </w:rPr>
        <w:t>Process</w:t>
      </w:r>
      <w:r w:rsidRPr="009F378A">
        <w:rPr>
          <w:color w:val="auto"/>
        </w:rPr>
        <w:t>, choose</w:t>
      </w:r>
      <w:r w:rsidR="00121304" w:rsidRPr="009F378A">
        <w:rPr>
          <w:color w:val="auto"/>
        </w:rPr>
        <w:t xml:space="preserve"> the option</w:t>
      </w:r>
      <w:r w:rsidRPr="009F378A">
        <w:rPr>
          <w:color w:val="auto"/>
        </w:rPr>
        <w:t xml:space="preserve"> </w:t>
      </w:r>
      <w:r w:rsidRPr="009F378A">
        <w:rPr>
          <w:b/>
          <w:bCs/>
          <w:color w:val="auto"/>
        </w:rPr>
        <w:t>Binary</w:t>
      </w:r>
      <w:r w:rsidRPr="009F378A">
        <w:rPr>
          <w:color w:val="auto"/>
        </w:rPr>
        <w:t xml:space="preserve"> and select </w:t>
      </w:r>
      <w:r w:rsidRPr="009F378A">
        <w:rPr>
          <w:b/>
          <w:bCs/>
          <w:color w:val="auto"/>
        </w:rPr>
        <w:t>Watershed</w:t>
      </w:r>
      <w:r w:rsidRPr="009F378A">
        <w:rPr>
          <w:color w:val="auto"/>
        </w:rPr>
        <w:t xml:space="preserve"> to separate cells.</w:t>
      </w:r>
    </w:p>
    <w:p w14:paraId="38A14628" w14:textId="77777777" w:rsidR="007653D5" w:rsidRPr="009F378A" w:rsidRDefault="007653D5" w:rsidP="000211C8">
      <w:pPr>
        <w:pStyle w:val="ListParagraph"/>
        <w:ind w:left="0"/>
        <w:rPr>
          <w:color w:val="auto"/>
        </w:rPr>
      </w:pPr>
    </w:p>
    <w:p w14:paraId="2E62C246" w14:textId="2D96D787" w:rsidR="00DC3F28" w:rsidRPr="009F378A" w:rsidRDefault="00DC3F28" w:rsidP="0036610B">
      <w:pPr>
        <w:pStyle w:val="ListParagraph"/>
        <w:numPr>
          <w:ilvl w:val="4"/>
          <w:numId w:val="16"/>
        </w:numPr>
        <w:ind w:left="0" w:firstLine="0"/>
        <w:rPr>
          <w:color w:val="auto"/>
        </w:rPr>
      </w:pPr>
      <w:r w:rsidRPr="009F378A">
        <w:rPr>
          <w:color w:val="auto"/>
        </w:rPr>
        <w:t xml:space="preserve">Go to </w:t>
      </w:r>
      <w:r w:rsidRPr="009F378A">
        <w:rPr>
          <w:b/>
          <w:bCs/>
          <w:color w:val="auto"/>
        </w:rPr>
        <w:t>Analyze</w:t>
      </w:r>
      <w:r w:rsidRPr="009F378A">
        <w:rPr>
          <w:color w:val="auto"/>
        </w:rPr>
        <w:t xml:space="preserve"> and click</w:t>
      </w:r>
      <w:r w:rsidR="00121304" w:rsidRPr="009F378A">
        <w:rPr>
          <w:color w:val="auto"/>
        </w:rPr>
        <w:t xml:space="preserve"> on</w:t>
      </w:r>
      <w:r w:rsidRPr="009F378A">
        <w:rPr>
          <w:color w:val="auto"/>
        </w:rPr>
        <w:t xml:space="preserve"> </w:t>
      </w:r>
      <w:r w:rsidRPr="009F378A">
        <w:rPr>
          <w:b/>
          <w:bCs/>
          <w:color w:val="auto"/>
        </w:rPr>
        <w:t>Analyze Particles</w:t>
      </w:r>
      <w:r w:rsidRPr="009F378A">
        <w:rPr>
          <w:color w:val="auto"/>
        </w:rPr>
        <w:t xml:space="preserve">. </w:t>
      </w:r>
      <w:r w:rsidR="00121304" w:rsidRPr="009F378A">
        <w:rPr>
          <w:color w:val="auto"/>
        </w:rPr>
        <w:t xml:space="preserve">On the </w:t>
      </w:r>
      <w:r w:rsidRPr="009F378A">
        <w:rPr>
          <w:b/>
          <w:bCs/>
          <w:color w:val="auto"/>
        </w:rPr>
        <w:t>Analyze Particles</w:t>
      </w:r>
      <w:r w:rsidRPr="009F378A">
        <w:rPr>
          <w:color w:val="auto"/>
        </w:rPr>
        <w:t xml:space="preserve"> pop-up window</w:t>
      </w:r>
      <w:r w:rsidR="00121304" w:rsidRPr="009F378A">
        <w:rPr>
          <w:color w:val="auto"/>
        </w:rPr>
        <w:t>,</w:t>
      </w:r>
      <w:r w:rsidRPr="009F378A">
        <w:rPr>
          <w:color w:val="auto"/>
        </w:rPr>
        <w:t xml:space="preserve"> set the size of </w:t>
      </w:r>
      <w:r w:rsidR="002F3F3B" w:rsidRPr="009F378A">
        <w:rPr>
          <w:color w:val="auto"/>
        </w:rPr>
        <w:t xml:space="preserve">the </w:t>
      </w:r>
      <w:r w:rsidRPr="009F378A">
        <w:rPr>
          <w:color w:val="auto"/>
        </w:rPr>
        <w:t xml:space="preserve">cells to exclude unspecific particles. </w:t>
      </w:r>
      <w:r w:rsidR="00121304" w:rsidRPr="009F378A">
        <w:rPr>
          <w:color w:val="auto"/>
        </w:rPr>
        <w:t>Next, o</w:t>
      </w:r>
      <w:r w:rsidRPr="009F378A">
        <w:rPr>
          <w:color w:val="auto"/>
        </w:rPr>
        <w:t xml:space="preserve">n the </w:t>
      </w:r>
      <w:r w:rsidRPr="009F378A">
        <w:rPr>
          <w:b/>
          <w:bCs/>
          <w:color w:val="auto"/>
        </w:rPr>
        <w:t>Show</w:t>
      </w:r>
      <w:r w:rsidRPr="009F378A">
        <w:rPr>
          <w:color w:val="auto"/>
        </w:rPr>
        <w:t xml:space="preserve"> option</w:t>
      </w:r>
      <w:r w:rsidR="00121304" w:rsidRPr="009F378A">
        <w:rPr>
          <w:color w:val="auto"/>
        </w:rPr>
        <w:t>,</w:t>
      </w:r>
      <w:r w:rsidRPr="009F378A">
        <w:rPr>
          <w:color w:val="auto"/>
        </w:rPr>
        <w:t xml:space="preserve"> click on the drop-down box and select </w:t>
      </w:r>
      <w:r w:rsidRPr="009F378A">
        <w:rPr>
          <w:b/>
          <w:bCs/>
          <w:color w:val="auto"/>
        </w:rPr>
        <w:t>Outlines</w:t>
      </w:r>
      <w:r w:rsidRPr="009F378A">
        <w:rPr>
          <w:color w:val="auto"/>
        </w:rPr>
        <w:t xml:space="preserve">. </w:t>
      </w:r>
      <w:r w:rsidR="00121304" w:rsidRPr="009F378A">
        <w:rPr>
          <w:color w:val="auto"/>
        </w:rPr>
        <w:t>Then</w:t>
      </w:r>
      <w:r w:rsidR="002F3F3B" w:rsidRPr="009F378A">
        <w:rPr>
          <w:color w:val="auto"/>
        </w:rPr>
        <w:t>,</w:t>
      </w:r>
      <w:r w:rsidR="00121304" w:rsidRPr="009F378A">
        <w:rPr>
          <w:color w:val="auto"/>
        </w:rPr>
        <w:t xml:space="preserve"> c</w:t>
      </w:r>
      <w:r w:rsidRPr="009F378A">
        <w:rPr>
          <w:color w:val="auto"/>
        </w:rPr>
        <w:t>lick</w:t>
      </w:r>
      <w:r w:rsidR="002F3F3B" w:rsidRPr="009F378A">
        <w:rPr>
          <w:color w:val="auto"/>
        </w:rPr>
        <w:t xml:space="preserve"> on</w:t>
      </w:r>
      <w:r w:rsidRPr="009F378A">
        <w:rPr>
          <w:color w:val="auto"/>
        </w:rPr>
        <w:t xml:space="preserve"> </w:t>
      </w:r>
      <w:r w:rsidRPr="009F378A">
        <w:rPr>
          <w:b/>
          <w:bCs/>
          <w:color w:val="auto"/>
        </w:rPr>
        <w:t>O</w:t>
      </w:r>
      <w:r w:rsidR="002F3F3B" w:rsidRPr="009F378A">
        <w:rPr>
          <w:b/>
          <w:bCs/>
          <w:color w:val="auto"/>
        </w:rPr>
        <w:t>K</w:t>
      </w:r>
      <w:r w:rsidRPr="009F378A">
        <w:rPr>
          <w:color w:val="auto"/>
        </w:rPr>
        <w:t>.</w:t>
      </w:r>
    </w:p>
    <w:p w14:paraId="1AB18E18" w14:textId="77777777" w:rsidR="007653D5" w:rsidRPr="009F378A" w:rsidRDefault="007653D5" w:rsidP="000211C8">
      <w:pPr>
        <w:pStyle w:val="ListParagraph"/>
        <w:ind w:left="0"/>
        <w:rPr>
          <w:color w:val="auto"/>
        </w:rPr>
      </w:pPr>
    </w:p>
    <w:p w14:paraId="6A71DF9A" w14:textId="77777777" w:rsidR="007653D5" w:rsidRPr="009F378A" w:rsidRDefault="007653D5" w:rsidP="000211C8">
      <w:pPr>
        <w:rPr>
          <w:color w:val="auto"/>
        </w:rPr>
      </w:pPr>
    </w:p>
    <w:p w14:paraId="1DC3C150" w14:textId="7B6FAB9E" w:rsidR="00DC3F28" w:rsidRPr="009F378A" w:rsidRDefault="00DC3F28" w:rsidP="0036610B">
      <w:pPr>
        <w:pStyle w:val="ListParagraph"/>
        <w:numPr>
          <w:ilvl w:val="4"/>
          <w:numId w:val="16"/>
        </w:numPr>
        <w:ind w:left="0" w:firstLine="0"/>
        <w:rPr>
          <w:color w:val="auto"/>
        </w:rPr>
      </w:pPr>
      <w:r w:rsidRPr="009F378A">
        <w:rPr>
          <w:color w:val="auto"/>
        </w:rPr>
        <w:t>Repeat steps 4.2.6</w:t>
      </w:r>
      <w:r w:rsidR="00121304" w:rsidRPr="009F378A">
        <w:rPr>
          <w:color w:val="auto"/>
        </w:rPr>
        <w:t>–</w:t>
      </w:r>
      <w:r w:rsidRPr="009F378A">
        <w:rPr>
          <w:color w:val="auto"/>
        </w:rPr>
        <w:t>4.2.7</w:t>
      </w:r>
      <w:r w:rsidR="00C13D0C" w:rsidRPr="009F378A">
        <w:rPr>
          <w:color w:val="auto"/>
        </w:rPr>
        <w:t xml:space="preserve"> </w:t>
      </w:r>
      <w:r w:rsidRPr="009F378A">
        <w:rPr>
          <w:color w:val="auto"/>
        </w:rPr>
        <w:t xml:space="preserve">and </w:t>
      </w:r>
      <w:r w:rsidR="00121304" w:rsidRPr="009F378A">
        <w:rPr>
          <w:color w:val="auto"/>
        </w:rPr>
        <w:t>c</w:t>
      </w:r>
      <w:r w:rsidRPr="009F378A">
        <w:rPr>
          <w:color w:val="auto"/>
        </w:rPr>
        <w:t>ell quantification</w:t>
      </w:r>
      <w:r w:rsidR="00795D6D" w:rsidRPr="009F378A">
        <w:rPr>
          <w:color w:val="auto"/>
        </w:rPr>
        <w:t xml:space="preserve"> </w:t>
      </w:r>
      <w:r w:rsidRPr="009F378A">
        <w:rPr>
          <w:color w:val="auto"/>
        </w:rPr>
        <w:t>steps</w:t>
      </w:r>
      <w:r w:rsidR="00121304" w:rsidRPr="009F378A">
        <w:rPr>
          <w:color w:val="auto"/>
        </w:rPr>
        <w:t xml:space="preserve"> (section 4.2.7.2) </w:t>
      </w:r>
      <w:r w:rsidRPr="009F378A">
        <w:rPr>
          <w:color w:val="auto"/>
        </w:rPr>
        <w:t>for</w:t>
      </w:r>
      <w:r w:rsidR="002F3F3B" w:rsidRPr="009F378A">
        <w:rPr>
          <w:color w:val="auto"/>
        </w:rPr>
        <w:t xml:space="preserve"> the</w:t>
      </w:r>
      <w:r w:rsidRPr="009F378A">
        <w:rPr>
          <w:color w:val="auto"/>
        </w:rPr>
        <w:t xml:space="preserve"> </w:t>
      </w:r>
      <w:r w:rsidR="007F397B" w:rsidRPr="009F378A">
        <w:rPr>
          <w:b/>
          <w:bCs/>
          <w:color w:val="auto"/>
        </w:rPr>
        <w:t>Color</w:t>
      </w:r>
      <w:r w:rsidRPr="009F378A">
        <w:rPr>
          <w:b/>
          <w:bCs/>
          <w:color w:val="auto"/>
        </w:rPr>
        <w:t xml:space="preserve"> 2</w:t>
      </w:r>
      <w:r w:rsidRPr="009F378A">
        <w:rPr>
          <w:color w:val="auto"/>
        </w:rPr>
        <w:t xml:space="preserve"> </w:t>
      </w:r>
      <w:r w:rsidR="00795D6D" w:rsidRPr="009F378A">
        <w:rPr>
          <w:color w:val="auto"/>
        </w:rPr>
        <w:t xml:space="preserve">(and </w:t>
      </w:r>
      <w:r w:rsidR="007F397B" w:rsidRPr="009F378A">
        <w:rPr>
          <w:b/>
          <w:bCs/>
          <w:color w:val="auto"/>
        </w:rPr>
        <w:t>Color</w:t>
      </w:r>
      <w:r w:rsidR="00A35319" w:rsidRPr="009F378A">
        <w:rPr>
          <w:b/>
          <w:bCs/>
          <w:color w:val="auto"/>
        </w:rPr>
        <w:t xml:space="preserve"> </w:t>
      </w:r>
      <w:r w:rsidR="00795D6D" w:rsidRPr="009F378A">
        <w:rPr>
          <w:b/>
          <w:bCs/>
          <w:color w:val="auto"/>
        </w:rPr>
        <w:t>3</w:t>
      </w:r>
      <w:r w:rsidR="00121304" w:rsidRPr="009F378A">
        <w:rPr>
          <w:color w:val="auto"/>
        </w:rPr>
        <w:t xml:space="preserve"> </w:t>
      </w:r>
      <w:r w:rsidR="00795D6D" w:rsidRPr="009F378A">
        <w:rPr>
          <w:color w:val="auto"/>
        </w:rPr>
        <w:t xml:space="preserve">if there </w:t>
      </w:r>
      <w:r w:rsidR="00A35319" w:rsidRPr="009F378A">
        <w:rPr>
          <w:color w:val="auto"/>
        </w:rPr>
        <w:t>is</w:t>
      </w:r>
      <w:r w:rsidR="00795D6D" w:rsidRPr="009F378A">
        <w:rPr>
          <w:color w:val="auto"/>
        </w:rPr>
        <w:t xml:space="preserve"> dual staining) </w:t>
      </w:r>
      <w:r w:rsidRPr="009F378A">
        <w:rPr>
          <w:color w:val="auto"/>
        </w:rPr>
        <w:t>window.</w:t>
      </w:r>
    </w:p>
    <w:p w14:paraId="5580AFC5" w14:textId="77777777" w:rsidR="007653D5" w:rsidRPr="009F378A" w:rsidRDefault="007653D5" w:rsidP="000211C8">
      <w:pPr>
        <w:pStyle w:val="ListParagraph"/>
        <w:ind w:left="0"/>
        <w:rPr>
          <w:color w:val="auto"/>
        </w:rPr>
      </w:pPr>
    </w:p>
    <w:p w14:paraId="00F8B258" w14:textId="0FAA5282" w:rsidR="00DC3F28" w:rsidRPr="009F378A" w:rsidRDefault="00DC3F28" w:rsidP="000211C8">
      <w:pPr>
        <w:pStyle w:val="ListParagraph"/>
        <w:ind w:left="0"/>
      </w:pPr>
      <w:r w:rsidRPr="009F378A">
        <w:rPr>
          <w:bCs/>
          <w:color w:val="auto"/>
        </w:rPr>
        <w:t>NOTE: Now</w:t>
      </w:r>
      <w:r w:rsidRPr="009F378A">
        <w:rPr>
          <w:color w:val="auto"/>
        </w:rPr>
        <w:t xml:space="preserve"> </w:t>
      </w:r>
      <w:r w:rsidR="00121304" w:rsidRPr="009F378A">
        <w:rPr>
          <w:color w:val="auto"/>
        </w:rPr>
        <w:t xml:space="preserve">three </w:t>
      </w:r>
      <w:r w:rsidRPr="009F378A">
        <w:rPr>
          <w:color w:val="auto"/>
        </w:rPr>
        <w:t>windows will appear: 1) Summary results (number of cells counted, total area, average size, % of area and mean), 2) Results (</w:t>
      </w:r>
      <w:r w:rsidR="00121304" w:rsidRPr="009F378A">
        <w:rPr>
          <w:color w:val="auto"/>
        </w:rPr>
        <w:t xml:space="preserve">respective to </w:t>
      </w:r>
      <w:r w:rsidR="002F3F3B" w:rsidRPr="009F378A">
        <w:rPr>
          <w:color w:val="auto"/>
        </w:rPr>
        <w:t xml:space="preserve">the </w:t>
      </w:r>
      <w:r w:rsidRPr="009F378A">
        <w:rPr>
          <w:color w:val="auto"/>
        </w:rPr>
        <w:t xml:space="preserve">cells that </w:t>
      </w:r>
      <w:r w:rsidR="00121304" w:rsidRPr="009F378A">
        <w:rPr>
          <w:color w:val="auto"/>
        </w:rPr>
        <w:t xml:space="preserve">are </w:t>
      </w:r>
      <w:r w:rsidRPr="009F378A">
        <w:rPr>
          <w:color w:val="auto"/>
        </w:rPr>
        <w:t>counted)</w:t>
      </w:r>
      <w:r w:rsidR="00FE51D7" w:rsidRPr="009F378A">
        <w:rPr>
          <w:color w:val="auto"/>
        </w:rPr>
        <w:t xml:space="preserve">, </w:t>
      </w:r>
      <w:r w:rsidRPr="009F378A">
        <w:rPr>
          <w:color w:val="auto"/>
        </w:rPr>
        <w:t xml:space="preserve">and 3) </w:t>
      </w:r>
      <w:r w:rsidR="00121304" w:rsidRPr="009F378A">
        <w:rPr>
          <w:color w:val="auto"/>
        </w:rPr>
        <w:lastRenderedPageBreak/>
        <w:t xml:space="preserve">Drawing </w:t>
      </w:r>
      <w:r w:rsidRPr="009F378A">
        <w:rPr>
          <w:color w:val="auto"/>
        </w:rPr>
        <w:t>window (</w:t>
      </w:r>
      <w:r w:rsidR="00121304" w:rsidRPr="009F378A">
        <w:rPr>
          <w:color w:val="auto"/>
        </w:rPr>
        <w:t xml:space="preserve">depicted </w:t>
      </w:r>
      <w:r w:rsidRPr="009F378A">
        <w:rPr>
          <w:color w:val="auto"/>
        </w:rPr>
        <w:t xml:space="preserve">image </w:t>
      </w:r>
      <w:r w:rsidR="00121304" w:rsidRPr="009F378A">
        <w:rPr>
          <w:color w:val="auto"/>
        </w:rPr>
        <w:t>of</w:t>
      </w:r>
      <w:r w:rsidRPr="009F378A">
        <w:rPr>
          <w:color w:val="auto"/>
        </w:rPr>
        <w:t xml:space="preserve"> the cells that are counted).</w:t>
      </w:r>
    </w:p>
    <w:p w14:paraId="3E23BE47" w14:textId="77777777" w:rsidR="00DC3F28" w:rsidRPr="009F378A" w:rsidRDefault="00DC3F28" w:rsidP="000211C8">
      <w:pPr>
        <w:rPr>
          <w:color w:val="auto"/>
        </w:rPr>
      </w:pPr>
    </w:p>
    <w:p w14:paraId="7C477372" w14:textId="18B6EF0E" w:rsidR="00182520" w:rsidRPr="009F378A" w:rsidRDefault="00507143" w:rsidP="0036610B">
      <w:pPr>
        <w:pStyle w:val="ListParagraph"/>
        <w:numPr>
          <w:ilvl w:val="0"/>
          <w:numId w:val="18"/>
        </w:numPr>
        <w:ind w:left="0" w:firstLine="0"/>
        <w:rPr>
          <w:b/>
          <w:bCs/>
          <w:color w:val="auto"/>
          <w:highlight w:val="yellow"/>
        </w:rPr>
      </w:pPr>
      <w:r w:rsidRPr="009F378A">
        <w:rPr>
          <w:b/>
          <w:bCs/>
          <w:color w:val="auto"/>
          <w:highlight w:val="yellow"/>
        </w:rPr>
        <w:t>Live/dead staining in Spheroids</w:t>
      </w:r>
    </w:p>
    <w:p w14:paraId="3CFDA51B" w14:textId="77777777" w:rsidR="007020F3" w:rsidRPr="009F378A" w:rsidRDefault="007020F3" w:rsidP="000211C8">
      <w:pPr>
        <w:pStyle w:val="ListParagraph"/>
        <w:ind w:left="0"/>
        <w:rPr>
          <w:b/>
          <w:bCs/>
          <w:color w:val="auto"/>
        </w:rPr>
      </w:pPr>
    </w:p>
    <w:p w14:paraId="5C24CB75" w14:textId="0910ED02" w:rsidR="008E216C" w:rsidRPr="009F378A" w:rsidRDefault="008E216C" w:rsidP="0036610B">
      <w:pPr>
        <w:pStyle w:val="ListParagraph"/>
        <w:numPr>
          <w:ilvl w:val="1"/>
          <w:numId w:val="17"/>
        </w:numPr>
        <w:ind w:left="0" w:firstLine="0"/>
        <w:rPr>
          <w:color w:val="auto"/>
          <w:highlight w:val="yellow"/>
        </w:rPr>
      </w:pPr>
      <w:r w:rsidRPr="009F378A">
        <w:rPr>
          <w:color w:val="auto"/>
          <w:highlight w:val="yellow"/>
        </w:rPr>
        <w:t>Prepare</w:t>
      </w:r>
      <w:r w:rsidR="00452868" w:rsidRPr="009F378A">
        <w:rPr>
          <w:color w:val="auto"/>
          <w:highlight w:val="yellow"/>
        </w:rPr>
        <w:t xml:space="preserve"> 4 mM</w:t>
      </w:r>
      <w:r w:rsidRPr="009F378A">
        <w:rPr>
          <w:color w:val="auto"/>
          <w:highlight w:val="yellow"/>
        </w:rPr>
        <w:t xml:space="preserve"> stock solutions of </w:t>
      </w:r>
      <w:proofErr w:type="spellStart"/>
      <w:r w:rsidRPr="009F378A">
        <w:rPr>
          <w:color w:val="auto"/>
          <w:highlight w:val="yellow"/>
        </w:rPr>
        <w:t>Calcein</w:t>
      </w:r>
      <w:proofErr w:type="spellEnd"/>
      <w:r w:rsidRPr="009F378A">
        <w:rPr>
          <w:color w:val="auto"/>
          <w:highlight w:val="yellow"/>
        </w:rPr>
        <w:t xml:space="preserve"> </w:t>
      </w:r>
      <w:r w:rsidR="00876E9B" w:rsidRPr="009F378A">
        <w:rPr>
          <w:color w:val="auto"/>
          <w:highlight w:val="yellow"/>
        </w:rPr>
        <w:t xml:space="preserve">AM </w:t>
      </w:r>
      <w:r w:rsidR="00452868" w:rsidRPr="009F378A">
        <w:rPr>
          <w:color w:val="auto"/>
          <w:highlight w:val="yellow"/>
        </w:rPr>
        <w:t xml:space="preserve">in DMSO </w:t>
      </w:r>
      <w:r w:rsidRPr="009F378A">
        <w:rPr>
          <w:color w:val="auto"/>
          <w:highlight w:val="yellow"/>
        </w:rPr>
        <w:t>(</w:t>
      </w:r>
      <w:r w:rsidR="00452868" w:rsidRPr="009F378A">
        <w:rPr>
          <w:color w:val="auto"/>
          <w:highlight w:val="yellow"/>
        </w:rPr>
        <w:t>stain</w:t>
      </w:r>
      <w:r w:rsidR="00D3262A" w:rsidRPr="009F378A">
        <w:rPr>
          <w:color w:val="auto"/>
          <w:highlight w:val="yellow"/>
        </w:rPr>
        <w:t>s</w:t>
      </w:r>
      <w:r w:rsidRPr="009F378A">
        <w:rPr>
          <w:color w:val="auto"/>
          <w:highlight w:val="yellow"/>
        </w:rPr>
        <w:t xml:space="preserve"> live cells</w:t>
      </w:r>
      <w:r w:rsidR="00D3262A" w:rsidRPr="009F378A">
        <w:rPr>
          <w:color w:val="auto"/>
          <w:highlight w:val="yellow"/>
        </w:rPr>
        <w:t xml:space="preserve"> </w:t>
      </w:r>
      <w:r w:rsidRPr="009F378A">
        <w:rPr>
          <w:color w:val="auto"/>
          <w:highlight w:val="yellow"/>
        </w:rPr>
        <w:t xml:space="preserve">green) and </w:t>
      </w:r>
      <w:r w:rsidR="00452868" w:rsidRPr="009F378A">
        <w:rPr>
          <w:color w:val="auto"/>
          <w:highlight w:val="yellow"/>
        </w:rPr>
        <w:t xml:space="preserve">2 mM </w:t>
      </w:r>
      <w:r w:rsidR="000A0009" w:rsidRPr="009F378A">
        <w:rPr>
          <w:color w:val="auto"/>
          <w:highlight w:val="yellow"/>
        </w:rPr>
        <w:t xml:space="preserve">of </w:t>
      </w:r>
      <w:r w:rsidRPr="009F378A">
        <w:rPr>
          <w:highlight w:val="yellow"/>
        </w:rPr>
        <w:t xml:space="preserve">Ethidium homodimer </w:t>
      </w:r>
      <w:r w:rsidR="000A0009" w:rsidRPr="009F378A">
        <w:rPr>
          <w:highlight w:val="yellow"/>
        </w:rPr>
        <w:t>in DMSO</w:t>
      </w:r>
      <w:r w:rsidRPr="009F378A">
        <w:rPr>
          <w:highlight w:val="yellow"/>
        </w:rPr>
        <w:t xml:space="preserve"> </w:t>
      </w:r>
      <w:r w:rsidRPr="009F378A">
        <w:rPr>
          <w:color w:val="auto"/>
          <w:highlight w:val="yellow"/>
        </w:rPr>
        <w:t>(</w:t>
      </w:r>
      <w:r w:rsidR="000A0009" w:rsidRPr="009F378A">
        <w:rPr>
          <w:color w:val="auto"/>
          <w:highlight w:val="yellow"/>
        </w:rPr>
        <w:t>stain</w:t>
      </w:r>
      <w:r w:rsidR="00D3262A" w:rsidRPr="009F378A">
        <w:rPr>
          <w:color w:val="auto"/>
          <w:highlight w:val="yellow"/>
        </w:rPr>
        <w:t>s</w:t>
      </w:r>
      <w:r w:rsidRPr="009F378A">
        <w:rPr>
          <w:color w:val="auto"/>
          <w:highlight w:val="yellow"/>
        </w:rPr>
        <w:t xml:space="preserve"> dead cells</w:t>
      </w:r>
      <w:r w:rsidR="00D3262A" w:rsidRPr="009F378A">
        <w:rPr>
          <w:color w:val="auto"/>
          <w:highlight w:val="yellow"/>
        </w:rPr>
        <w:t xml:space="preserve"> </w:t>
      </w:r>
      <w:r w:rsidRPr="009F378A">
        <w:rPr>
          <w:color w:val="auto"/>
          <w:highlight w:val="yellow"/>
        </w:rPr>
        <w:t>red)</w:t>
      </w:r>
      <w:r w:rsidR="00937031" w:rsidRPr="009F378A">
        <w:rPr>
          <w:color w:val="auto"/>
          <w:highlight w:val="yellow"/>
        </w:rPr>
        <w:t xml:space="preserve"> in 1.5</w:t>
      </w:r>
      <w:r w:rsidR="00121304" w:rsidRPr="009F378A">
        <w:rPr>
          <w:color w:val="auto"/>
          <w:highlight w:val="yellow"/>
        </w:rPr>
        <w:t xml:space="preserve"> mL</w:t>
      </w:r>
      <w:r w:rsidR="00937031" w:rsidRPr="009F378A">
        <w:rPr>
          <w:color w:val="auto"/>
          <w:highlight w:val="yellow"/>
        </w:rPr>
        <w:t xml:space="preserve"> tubes</w:t>
      </w:r>
      <w:r w:rsidRPr="009F378A">
        <w:rPr>
          <w:color w:val="auto"/>
          <w:highlight w:val="yellow"/>
        </w:rPr>
        <w:t>.</w:t>
      </w:r>
    </w:p>
    <w:p w14:paraId="48167987" w14:textId="77777777" w:rsidR="007653D5" w:rsidRPr="009F378A" w:rsidRDefault="007653D5" w:rsidP="000211C8">
      <w:pPr>
        <w:pStyle w:val="ListParagraph"/>
        <w:ind w:left="0"/>
        <w:rPr>
          <w:color w:val="auto"/>
          <w:highlight w:val="yellow"/>
        </w:rPr>
      </w:pPr>
    </w:p>
    <w:p w14:paraId="0A9E28D7" w14:textId="6961263D" w:rsidR="00507143" w:rsidRPr="009F378A" w:rsidRDefault="00507143" w:rsidP="0036610B">
      <w:pPr>
        <w:pStyle w:val="ListParagraph"/>
        <w:numPr>
          <w:ilvl w:val="1"/>
          <w:numId w:val="17"/>
        </w:numPr>
        <w:ind w:left="0" w:firstLine="0"/>
        <w:rPr>
          <w:color w:val="auto"/>
          <w:highlight w:val="yellow"/>
        </w:rPr>
      </w:pPr>
      <w:r w:rsidRPr="009F378A">
        <w:rPr>
          <w:color w:val="auto"/>
          <w:highlight w:val="yellow"/>
        </w:rPr>
        <w:t xml:space="preserve">Calculate the amount of solution necessary to add 10 </w:t>
      </w:r>
      <w:r w:rsidR="00121304" w:rsidRPr="009F378A">
        <w:rPr>
          <w:color w:val="auto"/>
          <w:highlight w:val="yellow"/>
        </w:rPr>
        <w:t>µL</w:t>
      </w:r>
      <w:r w:rsidRPr="009F378A">
        <w:rPr>
          <w:color w:val="auto"/>
          <w:highlight w:val="yellow"/>
        </w:rPr>
        <w:t xml:space="preserve">/well of a mixture of </w:t>
      </w:r>
      <w:proofErr w:type="spellStart"/>
      <w:r w:rsidRPr="009F378A">
        <w:rPr>
          <w:color w:val="auto"/>
          <w:highlight w:val="yellow"/>
        </w:rPr>
        <w:t>Calcein</w:t>
      </w:r>
      <w:proofErr w:type="spellEnd"/>
      <w:r w:rsidRPr="009F378A">
        <w:rPr>
          <w:color w:val="auto"/>
          <w:highlight w:val="yellow"/>
        </w:rPr>
        <w:t xml:space="preserve"> AM and Ethidium homodimer diluted 1:50 in EBM-2.</w:t>
      </w:r>
    </w:p>
    <w:p w14:paraId="2FACA442" w14:textId="77777777" w:rsidR="007653D5" w:rsidRPr="009F378A" w:rsidRDefault="007653D5" w:rsidP="000211C8">
      <w:pPr>
        <w:rPr>
          <w:color w:val="auto"/>
          <w:highlight w:val="yellow"/>
        </w:rPr>
      </w:pPr>
    </w:p>
    <w:p w14:paraId="709171B5" w14:textId="4F04DB0F" w:rsidR="00507143" w:rsidRPr="009F378A" w:rsidRDefault="00507143" w:rsidP="0036610B">
      <w:pPr>
        <w:pStyle w:val="ListParagraph"/>
        <w:numPr>
          <w:ilvl w:val="1"/>
          <w:numId w:val="17"/>
        </w:numPr>
        <w:ind w:left="0" w:firstLine="0"/>
        <w:rPr>
          <w:color w:val="auto"/>
          <w:highlight w:val="yellow"/>
        </w:rPr>
      </w:pPr>
      <w:r w:rsidRPr="009F378A">
        <w:rPr>
          <w:color w:val="auto"/>
          <w:highlight w:val="yellow"/>
        </w:rPr>
        <w:t>Add the staining mixture to the spheroids and place the plate in the incubator under standard tissue culture conditions for 30</w:t>
      </w:r>
      <w:r w:rsidR="00121304" w:rsidRPr="009F378A">
        <w:rPr>
          <w:color w:val="auto"/>
          <w:highlight w:val="yellow"/>
        </w:rPr>
        <w:t>–</w:t>
      </w:r>
      <w:r w:rsidRPr="009F378A">
        <w:rPr>
          <w:color w:val="auto"/>
          <w:highlight w:val="yellow"/>
        </w:rPr>
        <w:t>60 min.</w:t>
      </w:r>
    </w:p>
    <w:p w14:paraId="6C483356" w14:textId="77777777" w:rsidR="007653D5" w:rsidRPr="009F378A" w:rsidRDefault="007653D5" w:rsidP="000211C8">
      <w:pPr>
        <w:rPr>
          <w:color w:val="auto"/>
          <w:highlight w:val="yellow"/>
        </w:rPr>
      </w:pPr>
    </w:p>
    <w:p w14:paraId="16C41009" w14:textId="0854B3AE" w:rsidR="00507143" w:rsidRPr="009F378A" w:rsidRDefault="00507143" w:rsidP="0036610B">
      <w:pPr>
        <w:pStyle w:val="ListParagraph"/>
        <w:numPr>
          <w:ilvl w:val="1"/>
          <w:numId w:val="17"/>
        </w:numPr>
        <w:ind w:left="0" w:firstLine="0"/>
        <w:rPr>
          <w:color w:val="auto"/>
          <w:highlight w:val="yellow"/>
        </w:rPr>
      </w:pPr>
      <w:r w:rsidRPr="009F378A">
        <w:rPr>
          <w:color w:val="auto"/>
          <w:highlight w:val="yellow"/>
        </w:rPr>
        <w:t>Acquire pictures (40</w:t>
      </w:r>
      <w:r w:rsidR="00121304" w:rsidRPr="009F378A">
        <w:rPr>
          <w:color w:val="auto"/>
          <w:highlight w:val="yellow"/>
        </w:rPr>
        <w:t>x</w:t>
      </w:r>
      <w:r w:rsidRPr="009F378A">
        <w:rPr>
          <w:color w:val="auto"/>
          <w:highlight w:val="yellow"/>
        </w:rPr>
        <w:t>) using the Fluorescence stereo microscope</w:t>
      </w:r>
      <w:r w:rsidR="00644CFD" w:rsidRPr="009F378A">
        <w:rPr>
          <w:color w:val="auto"/>
          <w:highlight w:val="yellow"/>
        </w:rPr>
        <w:t>.</w:t>
      </w:r>
    </w:p>
    <w:p w14:paraId="18AEF051" w14:textId="59720D0D" w:rsidR="00D11CC8" w:rsidRPr="009F378A" w:rsidRDefault="00D11CC8" w:rsidP="000211C8">
      <w:pPr>
        <w:rPr>
          <w:b/>
          <w:bCs/>
          <w:color w:val="auto"/>
        </w:rPr>
      </w:pPr>
    </w:p>
    <w:p w14:paraId="0A460003" w14:textId="2A7CA72E" w:rsidR="00A06643" w:rsidRPr="009F378A" w:rsidRDefault="00A23549" w:rsidP="0036610B">
      <w:pPr>
        <w:pStyle w:val="ListParagraph"/>
        <w:numPr>
          <w:ilvl w:val="0"/>
          <w:numId w:val="19"/>
        </w:numPr>
        <w:ind w:left="0" w:firstLine="0"/>
        <w:rPr>
          <w:b/>
          <w:bCs/>
          <w:color w:val="auto"/>
        </w:rPr>
      </w:pPr>
      <w:r w:rsidRPr="009F378A">
        <w:rPr>
          <w:b/>
          <w:bCs/>
          <w:color w:val="auto"/>
        </w:rPr>
        <w:t>Spheroid</w:t>
      </w:r>
      <w:r w:rsidR="006B244C" w:rsidRPr="009F378A">
        <w:rPr>
          <w:b/>
          <w:bCs/>
          <w:color w:val="auto"/>
        </w:rPr>
        <w:t>’</w:t>
      </w:r>
      <w:r w:rsidRPr="009F378A">
        <w:rPr>
          <w:b/>
          <w:bCs/>
          <w:color w:val="auto"/>
        </w:rPr>
        <w:t>s</w:t>
      </w:r>
      <w:r w:rsidR="00A06643" w:rsidRPr="009F378A">
        <w:rPr>
          <w:b/>
          <w:bCs/>
          <w:color w:val="auto"/>
        </w:rPr>
        <w:t xml:space="preserve"> protein and RNA isolation</w:t>
      </w:r>
    </w:p>
    <w:p w14:paraId="765493FE" w14:textId="77777777" w:rsidR="00121304" w:rsidRPr="009F378A" w:rsidRDefault="00121304" w:rsidP="000211C8">
      <w:pPr>
        <w:pStyle w:val="ListParagraph"/>
        <w:ind w:left="0"/>
        <w:rPr>
          <w:b/>
          <w:bCs/>
          <w:color w:val="auto"/>
        </w:rPr>
      </w:pPr>
    </w:p>
    <w:p w14:paraId="21F3754E" w14:textId="0617B7C6" w:rsidR="00756959" w:rsidRPr="009F378A" w:rsidRDefault="007646A4" w:rsidP="0036610B">
      <w:pPr>
        <w:pStyle w:val="ListParagraph"/>
        <w:numPr>
          <w:ilvl w:val="2"/>
          <w:numId w:val="12"/>
        </w:numPr>
        <w:ind w:left="0" w:firstLine="0"/>
        <w:rPr>
          <w:color w:val="auto"/>
        </w:rPr>
      </w:pPr>
      <w:r w:rsidRPr="009F378A">
        <w:rPr>
          <w:color w:val="auto"/>
        </w:rPr>
        <w:t>Prepare</w:t>
      </w:r>
      <w:r w:rsidR="00F60495" w:rsidRPr="009F378A">
        <w:rPr>
          <w:color w:val="auto"/>
        </w:rPr>
        <w:t xml:space="preserve"> </w:t>
      </w:r>
      <w:r w:rsidR="000A0009" w:rsidRPr="009F378A">
        <w:rPr>
          <w:color w:val="auto"/>
        </w:rPr>
        <w:t xml:space="preserve">cell suspensions at 3.4 </w:t>
      </w:r>
      <w:r w:rsidR="00253F5D" w:rsidRPr="009F378A">
        <w:rPr>
          <w:color w:val="auto"/>
        </w:rPr>
        <w:t>x 10</w:t>
      </w:r>
      <w:r w:rsidR="00253F5D" w:rsidRPr="009F378A">
        <w:rPr>
          <w:color w:val="auto"/>
          <w:vertAlign w:val="superscript"/>
        </w:rPr>
        <w:t>5</w:t>
      </w:r>
      <w:r w:rsidR="000A0009" w:rsidRPr="009F378A">
        <w:rPr>
          <w:color w:val="auto"/>
        </w:rPr>
        <w:t>cells/</w:t>
      </w:r>
      <w:r w:rsidR="00121304" w:rsidRPr="009F378A">
        <w:rPr>
          <w:color w:val="auto"/>
        </w:rPr>
        <w:t xml:space="preserve">mL </w:t>
      </w:r>
      <w:r w:rsidR="000A0009" w:rsidRPr="009F378A">
        <w:rPr>
          <w:color w:val="auto"/>
        </w:rPr>
        <w:t xml:space="preserve">per cell </w:t>
      </w:r>
      <w:r w:rsidRPr="009F378A">
        <w:rPr>
          <w:color w:val="auto"/>
        </w:rPr>
        <w:t>type,</w:t>
      </w:r>
      <w:r w:rsidR="000A0009" w:rsidRPr="009F378A">
        <w:rPr>
          <w:color w:val="auto"/>
        </w:rPr>
        <w:t xml:space="preserve"> mix </w:t>
      </w:r>
      <w:r w:rsidRPr="009F378A">
        <w:rPr>
          <w:color w:val="auto"/>
        </w:rPr>
        <w:t xml:space="preserve">them </w:t>
      </w:r>
      <w:r w:rsidR="002F3F3B" w:rsidRPr="009F378A">
        <w:rPr>
          <w:color w:val="auto"/>
        </w:rPr>
        <w:t xml:space="preserve">at </w:t>
      </w:r>
      <w:r w:rsidR="000A0009" w:rsidRPr="009F378A">
        <w:rPr>
          <w:color w:val="auto"/>
        </w:rPr>
        <w:t>a ratio</w:t>
      </w:r>
      <w:r w:rsidR="00DF1375" w:rsidRPr="009F378A">
        <w:rPr>
          <w:color w:val="auto"/>
        </w:rPr>
        <w:t xml:space="preserve"> of</w:t>
      </w:r>
      <w:r w:rsidR="000A0009" w:rsidRPr="009F378A">
        <w:rPr>
          <w:color w:val="auto"/>
        </w:rPr>
        <w:t xml:space="preserve"> 1:1</w:t>
      </w:r>
      <w:r w:rsidR="00121304" w:rsidRPr="009F378A">
        <w:rPr>
          <w:color w:val="auto"/>
        </w:rPr>
        <w:t>,</w:t>
      </w:r>
      <w:r w:rsidR="000A0009" w:rsidRPr="009F378A">
        <w:rPr>
          <w:color w:val="auto"/>
        </w:rPr>
        <w:t xml:space="preserve"> and seed </w:t>
      </w:r>
      <w:r w:rsidR="00121304" w:rsidRPr="009F378A">
        <w:rPr>
          <w:color w:val="auto"/>
        </w:rPr>
        <w:t xml:space="preserve">the </w:t>
      </w:r>
      <w:r w:rsidR="006343A4" w:rsidRPr="009F378A">
        <w:rPr>
          <w:color w:val="auto"/>
        </w:rPr>
        <w:t xml:space="preserve">cell mixture using a P20 pipette in the form of 15 </w:t>
      </w:r>
      <w:r w:rsidR="00121304" w:rsidRPr="009F378A">
        <w:rPr>
          <w:color w:val="auto"/>
        </w:rPr>
        <w:t xml:space="preserve">µL </w:t>
      </w:r>
      <w:r w:rsidR="006343A4" w:rsidRPr="009F378A">
        <w:rPr>
          <w:color w:val="auto"/>
        </w:rPr>
        <w:t xml:space="preserve">drops on the lid of </w:t>
      </w:r>
      <w:r w:rsidR="00DF1375" w:rsidRPr="009F378A">
        <w:rPr>
          <w:color w:val="auto"/>
        </w:rPr>
        <w:t xml:space="preserve">a </w:t>
      </w:r>
      <w:r w:rsidR="006343A4" w:rsidRPr="009F378A">
        <w:rPr>
          <w:color w:val="auto"/>
        </w:rPr>
        <w:t xml:space="preserve">10 cm </w:t>
      </w:r>
      <w:r w:rsidR="00121304" w:rsidRPr="009F378A">
        <w:rPr>
          <w:color w:val="auto"/>
        </w:rPr>
        <w:t xml:space="preserve">Petri </w:t>
      </w:r>
      <w:r w:rsidR="006343A4" w:rsidRPr="009F378A">
        <w:rPr>
          <w:color w:val="auto"/>
        </w:rPr>
        <w:t xml:space="preserve">dish. </w:t>
      </w:r>
      <w:r w:rsidR="00F60495" w:rsidRPr="009F378A">
        <w:rPr>
          <w:color w:val="auto"/>
        </w:rPr>
        <w:t xml:space="preserve">Invert the </w:t>
      </w:r>
      <w:r w:rsidR="00556319" w:rsidRPr="009F378A">
        <w:rPr>
          <w:color w:val="auto"/>
        </w:rPr>
        <w:t>lid and</w:t>
      </w:r>
      <w:r w:rsidR="00F60495" w:rsidRPr="009F378A">
        <w:rPr>
          <w:color w:val="auto"/>
        </w:rPr>
        <w:t xml:space="preserve"> place </w:t>
      </w:r>
      <w:r w:rsidR="00121304" w:rsidRPr="009F378A">
        <w:rPr>
          <w:color w:val="auto"/>
        </w:rPr>
        <w:t xml:space="preserve">it </w:t>
      </w:r>
      <w:r w:rsidR="006343A4" w:rsidRPr="009F378A">
        <w:rPr>
          <w:color w:val="auto"/>
        </w:rPr>
        <w:t>in the incubator under standard tissue culture conditions</w:t>
      </w:r>
      <w:r w:rsidR="00F60495" w:rsidRPr="009F378A">
        <w:rPr>
          <w:color w:val="auto"/>
        </w:rPr>
        <w:t xml:space="preserve"> for 96</w:t>
      </w:r>
      <w:r w:rsidR="005F53F3" w:rsidRPr="009F378A">
        <w:rPr>
          <w:color w:val="auto"/>
        </w:rPr>
        <w:t xml:space="preserve"> </w:t>
      </w:r>
      <w:r w:rsidR="00F60495" w:rsidRPr="009F378A">
        <w:rPr>
          <w:color w:val="auto"/>
        </w:rPr>
        <w:t>h.</w:t>
      </w:r>
    </w:p>
    <w:p w14:paraId="0E5113F7" w14:textId="77777777" w:rsidR="007653D5" w:rsidRPr="009F378A" w:rsidRDefault="007653D5" w:rsidP="000211C8">
      <w:pPr>
        <w:pStyle w:val="ListParagraph"/>
        <w:ind w:left="0"/>
        <w:rPr>
          <w:color w:val="auto"/>
        </w:rPr>
      </w:pPr>
    </w:p>
    <w:p w14:paraId="13E80376" w14:textId="3B87681F" w:rsidR="001301DE" w:rsidRPr="009F378A" w:rsidRDefault="0073615E" w:rsidP="0036610B">
      <w:pPr>
        <w:pStyle w:val="ListParagraph"/>
        <w:numPr>
          <w:ilvl w:val="2"/>
          <w:numId w:val="12"/>
        </w:numPr>
        <w:ind w:left="0" w:firstLine="0"/>
        <w:rPr>
          <w:color w:val="auto"/>
        </w:rPr>
      </w:pPr>
      <w:r w:rsidRPr="009F378A">
        <w:rPr>
          <w:color w:val="auto"/>
        </w:rPr>
        <w:t>U</w:t>
      </w:r>
      <w:r w:rsidR="006343A4" w:rsidRPr="009F378A">
        <w:rPr>
          <w:color w:val="auto"/>
        </w:rPr>
        <w:t>se 5</w:t>
      </w:r>
      <w:r w:rsidR="00121304" w:rsidRPr="009F378A">
        <w:rPr>
          <w:color w:val="auto"/>
        </w:rPr>
        <w:t>–</w:t>
      </w:r>
      <w:r w:rsidR="006343A4" w:rsidRPr="009F378A">
        <w:rPr>
          <w:color w:val="auto"/>
        </w:rPr>
        <w:t>6</w:t>
      </w:r>
      <w:r w:rsidR="00121304" w:rsidRPr="009F378A">
        <w:rPr>
          <w:color w:val="auto"/>
        </w:rPr>
        <w:t xml:space="preserve"> mL</w:t>
      </w:r>
      <w:r w:rsidRPr="009F378A">
        <w:rPr>
          <w:color w:val="auto"/>
        </w:rPr>
        <w:t xml:space="preserve"> </w:t>
      </w:r>
      <w:r w:rsidR="006343A4" w:rsidRPr="009F378A">
        <w:rPr>
          <w:color w:val="auto"/>
        </w:rPr>
        <w:t xml:space="preserve">of </w:t>
      </w:r>
      <w:r w:rsidRPr="009F378A">
        <w:rPr>
          <w:color w:val="auto"/>
        </w:rPr>
        <w:t>PBS to c</w:t>
      </w:r>
      <w:r w:rsidR="00F60495" w:rsidRPr="009F378A">
        <w:rPr>
          <w:color w:val="auto"/>
        </w:rPr>
        <w:t xml:space="preserve">ollect </w:t>
      </w:r>
      <w:r w:rsidR="00B777E7" w:rsidRPr="009F378A">
        <w:rPr>
          <w:color w:val="auto"/>
        </w:rPr>
        <w:t>sphero</w:t>
      </w:r>
      <w:r w:rsidR="00B2671B" w:rsidRPr="009F378A">
        <w:rPr>
          <w:color w:val="auto"/>
        </w:rPr>
        <w:t>i</w:t>
      </w:r>
      <w:r w:rsidR="00B777E7" w:rsidRPr="009F378A">
        <w:rPr>
          <w:color w:val="auto"/>
        </w:rPr>
        <w:t xml:space="preserve">ds </w:t>
      </w:r>
      <w:r w:rsidR="007646A4" w:rsidRPr="009F378A">
        <w:rPr>
          <w:color w:val="auto"/>
        </w:rPr>
        <w:t>in</w:t>
      </w:r>
      <w:r w:rsidR="00F60495" w:rsidRPr="009F378A">
        <w:rPr>
          <w:color w:val="auto"/>
        </w:rPr>
        <w:t xml:space="preserve"> </w:t>
      </w:r>
      <w:r w:rsidR="00121304" w:rsidRPr="009F378A">
        <w:rPr>
          <w:color w:val="auto"/>
        </w:rPr>
        <w:t xml:space="preserve">a </w:t>
      </w:r>
      <w:r w:rsidR="00F60495" w:rsidRPr="009F378A">
        <w:rPr>
          <w:color w:val="auto"/>
        </w:rPr>
        <w:t>15</w:t>
      </w:r>
      <w:r w:rsidR="00121304" w:rsidRPr="009F378A">
        <w:rPr>
          <w:color w:val="auto"/>
        </w:rPr>
        <w:t xml:space="preserve"> mL</w:t>
      </w:r>
      <w:r w:rsidR="00F60495" w:rsidRPr="009F378A">
        <w:rPr>
          <w:color w:val="auto"/>
        </w:rPr>
        <w:t xml:space="preserve"> </w:t>
      </w:r>
      <w:r w:rsidR="00121304" w:rsidRPr="009F378A">
        <w:t xml:space="preserve">round-bottom </w:t>
      </w:r>
      <w:r w:rsidR="00F60495" w:rsidRPr="009F378A">
        <w:t xml:space="preserve">Polystyrene </w:t>
      </w:r>
      <w:r w:rsidR="00121304" w:rsidRPr="009F378A">
        <w:t>tu</w:t>
      </w:r>
      <w:r w:rsidR="00F60495" w:rsidRPr="009F378A">
        <w:t>be</w:t>
      </w:r>
      <w:r w:rsidRPr="009F378A">
        <w:t xml:space="preserve"> </w:t>
      </w:r>
      <w:r w:rsidR="006343A4" w:rsidRPr="009F378A">
        <w:t>using</w:t>
      </w:r>
      <w:r w:rsidRPr="009F378A">
        <w:t xml:space="preserve"> 5</w:t>
      </w:r>
      <w:r w:rsidR="00121304" w:rsidRPr="009F378A">
        <w:t xml:space="preserve"> mL</w:t>
      </w:r>
      <w:r w:rsidRPr="009F378A">
        <w:t xml:space="preserve"> sterile</w:t>
      </w:r>
      <w:r w:rsidRPr="009F378A">
        <w:rPr>
          <w:color w:val="auto"/>
        </w:rPr>
        <w:t xml:space="preserve"> polystyrene pipet</w:t>
      </w:r>
      <w:r w:rsidR="00121304" w:rsidRPr="009F378A">
        <w:rPr>
          <w:color w:val="auto"/>
        </w:rPr>
        <w:t>te</w:t>
      </w:r>
      <w:r w:rsidRPr="009F378A">
        <w:rPr>
          <w:color w:val="auto"/>
        </w:rPr>
        <w:t>s.</w:t>
      </w:r>
    </w:p>
    <w:p w14:paraId="46E06AB3" w14:textId="77777777" w:rsidR="007653D5" w:rsidRPr="009F378A" w:rsidRDefault="007653D5" w:rsidP="000211C8">
      <w:pPr>
        <w:rPr>
          <w:color w:val="auto"/>
        </w:rPr>
      </w:pPr>
    </w:p>
    <w:p w14:paraId="46D97C57" w14:textId="5724D931" w:rsidR="006343A4" w:rsidRPr="009F378A" w:rsidRDefault="006343A4" w:rsidP="000211C8">
      <w:pPr>
        <w:pStyle w:val="ListParagraph"/>
        <w:ind w:left="0"/>
        <w:rPr>
          <w:color w:val="auto"/>
        </w:rPr>
      </w:pPr>
      <w:r w:rsidRPr="009F378A">
        <w:rPr>
          <w:bCs/>
          <w:color w:val="auto"/>
        </w:rPr>
        <w:t>NOTE</w:t>
      </w:r>
      <w:r w:rsidR="00A8538B" w:rsidRPr="009F378A">
        <w:rPr>
          <w:bCs/>
          <w:color w:val="auto"/>
        </w:rPr>
        <w:t>: I</w:t>
      </w:r>
      <w:r w:rsidRPr="009F378A">
        <w:rPr>
          <w:bCs/>
          <w:color w:val="auto"/>
        </w:rPr>
        <w:t>t is</w:t>
      </w:r>
      <w:r w:rsidRPr="009F378A">
        <w:rPr>
          <w:color w:val="auto"/>
        </w:rPr>
        <w:t xml:space="preserve"> </w:t>
      </w:r>
      <w:r w:rsidR="00121304" w:rsidRPr="009F378A">
        <w:rPr>
          <w:color w:val="auto"/>
        </w:rPr>
        <w:t>also possible</w:t>
      </w:r>
      <w:r w:rsidRPr="009F378A">
        <w:rPr>
          <w:color w:val="auto"/>
        </w:rPr>
        <w:t xml:space="preserve"> to use</w:t>
      </w:r>
      <w:r w:rsidR="00A8538B" w:rsidRPr="009F378A">
        <w:rPr>
          <w:color w:val="auto"/>
        </w:rPr>
        <w:t xml:space="preserve"> 15</w:t>
      </w:r>
      <w:r w:rsidR="00121304" w:rsidRPr="009F378A">
        <w:rPr>
          <w:color w:val="auto"/>
        </w:rPr>
        <w:t xml:space="preserve"> mL</w:t>
      </w:r>
      <w:r w:rsidR="00A8538B" w:rsidRPr="009F378A">
        <w:rPr>
          <w:color w:val="auto"/>
        </w:rPr>
        <w:t xml:space="preserve"> conical tubes.</w:t>
      </w:r>
    </w:p>
    <w:p w14:paraId="65256175" w14:textId="77777777" w:rsidR="007653D5" w:rsidRPr="009F378A" w:rsidRDefault="007653D5" w:rsidP="000211C8">
      <w:pPr>
        <w:rPr>
          <w:color w:val="auto"/>
        </w:rPr>
      </w:pPr>
    </w:p>
    <w:p w14:paraId="2083F178" w14:textId="0B135D46" w:rsidR="006343A4" w:rsidRPr="009F378A" w:rsidRDefault="0073615E" w:rsidP="0036610B">
      <w:pPr>
        <w:pStyle w:val="ListParagraph"/>
        <w:numPr>
          <w:ilvl w:val="2"/>
          <w:numId w:val="12"/>
        </w:numPr>
        <w:ind w:left="0" w:firstLine="0"/>
        <w:rPr>
          <w:color w:val="auto"/>
        </w:rPr>
      </w:pPr>
      <w:r w:rsidRPr="009F378A">
        <w:rPr>
          <w:color w:val="auto"/>
        </w:rPr>
        <w:t xml:space="preserve">Centrifuge </w:t>
      </w:r>
      <w:r w:rsidR="00121304" w:rsidRPr="009F378A">
        <w:rPr>
          <w:color w:val="auto"/>
        </w:rPr>
        <w:t xml:space="preserve">the </w:t>
      </w:r>
      <w:r w:rsidR="00B777E7" w:rsidRPr="009F378A">
        <w:rPr>
          <w:color w:val="auto"/>
        </w:rPr>
        <w:t xml:space="preserve">spheroids </w:t>
      </w:r>
      <w:r w:rsidR="006343A4" w:rsidRPr="009F378A">
        <w:rPr>
          <w:color w:val="auto"/>
        </w:rPr>
        <w:t xml:space="preserve">suspension at </w:t>
      </w:r>
      <w:r w:rsidR="00253F5D" w:rsidRPr="009F378A">
        <w:t>250</w:t>
      </w:r>
      <w:r w:rsidR="006343A4" w:rsidRPr="009F378A">
        <w:t xml:space="preserve"> x </w:t>
      </w:r>
      <w:r w:rsidR="006343A4" w:rsidRPr="009F378A">
        <w:rPr>
          <w:i/>
          <w:iCs/>
        </w:rPr>
        <w:t>g</w:t>
      </w:r>
      <w:r w:rsidRPr="009F378A">
        <w:rPr>
          <w:color w:val="auto"/>
        </w:rPr>
        <w:t xml:space="preserve"> </w:t>
      </w:r>
      <w:r w:rsidRPr="009F378A">
        <w:t>for 5 min,</w:t>
      </w:r>
      <w:r w:rsidR="00DF1375" w:rsidRPr="009F378A">
        <w:t xml:space="preserve"> </w:t>
      </w:r>
      <w:r w:rsidR="000E2455" w:rsidRPr="009F378A">
        <w:t xml:space="preserve">and </w:t>
      </w:r>
      <w:r w:rsidR="006343A4" w:rsidRPr="009F378A">
        <w:t>then carefully a</w:t>
      </w:r>
      <w:r w:rsidRPr="009F378A">
        <w:t xml:space="preserve">spirate </w:t>
      </w:r>
      <w:r w:rsidR="00121304" w:rsidRPr="009F378A">
        <w:t xml:space="preserve">the </w:t>
      </w:r>
      <w:r w:rsidR="00E462D6" w:rsidRPr="009F378A">
        <w:t>supernatant</w:t>
      </w:r>
      <w:r w:rsidR="006343A4" w:rsidRPr="009F378A">
        <w:t>.</w:t>
      </w:r>
    </w:p>
    <w:p w14:paraId="3DA43138" w14:textId="77777777" w:rsidR="007653D5" w:rsidRPr="009F378A" w:rsidRDefault="007653D5" w:rsidP="000211C8">
      <w:pPr>
        <w:rPr>
          <w:color w:val="auto"/>
        </w:rPr>
      </w:pPr>
    </w:p>
    <w:p w14:paraId="00D35699" w14:textId="40D1DC21" w:rsidR="0073615E" w:rsidRPr="009F378A" w:rsidRDefault="006343A4" w:rsidP="0036610B">
      <w:pPr>
        <w:pStyle w:val="ListParagraph"/>
        <w:numPr>
          <w:ilvl w:val="2"/>
          <w:numId w:val="12"/>
        </w:numPr>
        <w:ind w:left="0" w:firstLine="0"/>
        <w:rPr>
          <w:color w:val="auto"/>
        </w:rPr>
      </w:pPr>
      <w:r w:rsidRPr="009F378A">
        <w:t>A</w:t>
      </w:r>
      <w:r w:rsidR="00E462D6" w:rsidRPr="009F378A">
        <w:t>dd 500</w:t>
      </w:r>
      <w:r w:rsidR="00556319" w:rsidRPr="009F378A">
        <w:t xml:space="preserve"> </w:t>
      </w:r>
      <w:r w:rsidR="00121304" w:rsidRPr="009F378A">
        <w:t xml:space="preserve">µL of </w:t>
      </w:r>
      <w:r w:rsidRPr="009F378A">
        <w:t>t</w:t>
      </w:r>
      <w:r w:rsidR="00E462D6" w:rsidRPr="009F378A">
        <w:t>rypsin</w:t>
      </w:r>
      <w:r w:rsidRPr="009F378A">
        <w:t xml:space="preserve"> (100%</w:t>
      </w:r>
      <w:r w:rsidR="00284A8D" w:rsidRPr="009F378A">
        <w:t>) and</w:t>
      </w:r>
      <w:r w:rsidR="00F16DC0" w:rsidRPr="009F378A">
        <w:t xml:space="preserve"> </w:t>
      </w:r>
      <w:r w:rsidR="00121304" w:rsidRPr="009F378A">
        <w:t xml:space="preserve">pipette </w:t>
      </w:r>
      <w:r w:rsidR="00F16DC0" w:rsidRPr="009F378A">
        <w:t xml:space="preserve">up and down </w:t>
      </w:r>
      <w:r w:rsidR="00121304" w:rsidRPr="009F378A">
        <w:t xml:space="preserve">using </w:t>
      </w:r>
      <w:r w:rsidR="00F16DC0" w:rsidRPr="009F378A">
        <w:t>a P1000</w:t>
      </w:r>
      <w:r w:rsidR="0073615E" w:rsidRPr="009F378A">
        <w:t xml:space="preserve"> </w:t>
      </w:r>
      <w:r w:rsidR="001848C8" w:rsidRPr="009F378A">
        <w:t>pipette</w:t>
      </w:r>
      <w:r w:rsidR="00C77A0E" w:rsidRPr="009F378A">
        <w:t xml:space="preserve"> for </w:t>
      </w:r>
      <w:r w:rsidR="00464519" w:rsidRPr="009F378A">
        <w:t>30 s</w:t>
      </w:r>
      <w:r w:rsidR="001848C8" w:rsidRPr="009F378A">
        <w:t xml:space="preserve"> </w:t>
      </w:r>
      <w:r w:rsidR="0073615E" w:rsidRPr="009F378A">
        <w:t xml:space="preserve">to </w:t>
      </w:r>
      <w:r w:rsidR="00507143" w:rsidRPr="009F378A">
        <w:t>disaggregate</w:t>
      </w:r>
      <w:r w:rsidR="00745AFC" w:rsidRPr="009F378A">
        <w:t xml:space="preserve"> </w:t>
      </w:r>
      <w:r w:rsidR="00B777E7" w:rsidRPr="009F378A">
        <w:t>spheroids</w:t>
      </w:r>
      <w:r w:rsidRPr="009F378A">
        <w:t>, achieving a cell suspension</w:t>
      </w:r>
      <w:r w:rsidR="00F16DC0" w:rsidRPr="009F378A">
        <w:t>.</w:t>
      </w:r>
    </w:p>
    <w:p w14:paraId="2B0C90F5" w14:textId="77777777" w:rsidR="007653D5" w:rsidRPr="009F378A" w:rsidRDefault="007653D5" w:rsidP="000211C8">
      <w:pPr>
        <w:rPr>
          <w:color w:val="auto"/>
        </w:rPr>
      </w:pPr>
    </w:p>
    <w:p w14:paraId="46ADE26E" w14:textId="012BA1D2" w:rsidR="00F16DC0" w:rsidRPr="009F378A" w:rsidRDefault="00F16DC0" w:rsidP="0036610B">
      <w:pPr>
        <w:pStyle w:val="ListParagraph"/>
        <w:numPr>
          <w:ilvl w:val="2"/>
          <w:numId w:val="12"/>
        </w:numPr>
        <w:ind w:left="0" w:firstLine="0"/>
        <w:rPr>
          <w:color w:val="auto"/>
        </w:rPr>
      </w:pPr>
      <w:r w:rsidRPr="009F378A">
        <w:t xml:space="preserve">Neutralize </w:t>
      </w:r>
      <w:r w:rsidR="00E82DE3" w:rsidRPr="009F378A">
        <w:t>t</w:t>
      </w:r>
      <w:r w:rsidR="00E462D6" w:rsidRPr="009F378A">
        <w:t>rypsin with 10</w:t>
      </w:r>
      <w:r w:rsidR="00B06676" w:rsidRPr="009F378A">
        <w:t>% FC</w:t>
      </w:r>
      <w:r w:rsidR="00E82DE3" w:rsidRPr="009F378A">
        <w:t>S medium</w:t>
      </w:r>
      <w:r w:rsidRPr="009F378A">
        <w:t xml:space="preserve">, </w:t>
      </w:r>
      <w:r w:rsidR="00E462D6" w:rsidRPr="009F378A">
        <w:t>centrifuge</w:t>
      </w:r>
      <w:r w:rsidR="00E82DE3" w:rsidRPr="009F378A">
        <w:t xml:space="preserve"> the tubes at</w:t>
      </w:r>
      <w:r w:rsidR="00E462D6" w:rsidRPr="009F378A">
        <w:t xml:space="preserve"> </w:t>
      </w:r>
      <w:r w:rsidR="00253F5D" w:rsidRPr="009F378A">
        <w:t>250</w:t>
      </w:r>
      <w:r w:rsidR="001848C8" w:rsidRPr="009F378A">
        <w:t xml:space="preserve"> x </w:t>
      </w:r>
      <w:r w:rsidR="001848C8" w:rsidRPr="009F378A">
        <w:rPr>
          <w:i/>
          <w:iCs/>
        </w:rPr>
        <w:t>g</w:t>
      </w:r>
      <w:r w:rsidR="00E82DE3" w:rsidRPr="009F378A">
        <w:t xml:space="preserve"> for 5 min</w:t>
      </w:r>
      <w:r w:rsidR="00121304" w:rsidRPr="009F378A">
        <w:t>,</w:t>
      </w:r>
      <w:r w:rsidR="00E82DE3" w:rsidRPr="009F378A">
        <w:t xml:space="preserve"> a</w:t>
      </w:r>
      <w:r w:rsidRPr="009F378A">
        <w:t xml:space="preserve">nd aspirate </w:t>
      </w:r>
      <w:r w:rsidR="00121304" w:rsidRPr="009F378A">
        <w:t xml:space="preserve">the </w:t>
      </w:r>
      <w:r w:rsidRPr="009F378A">
        <w:t>supernatant.</w:t>
      </w:r>
    </w:p>
    <w:p w14:paraId="2A677286" w14:textId="77777777" w:rsidR="007653D5" w:rsidRPr="009F378A" w:rsidRDefault="007653D5" w:rsidP="000211C8">
      <w:pPr>
        <w:rPr>
          <w:color w:val="auto"/>
        </w:rPr>
      </w:pPr>
    </w:p>
    <w:p w14:paraId="17D46E4E" w14:textId="0DE5A6F5" w:rsidR="00047423" w:rsidRPr="009F378A" w:rsidRDefault="00121304" w:rsidP="0036610B">
      <w:pPr>
        <w:pStyle w:val="ListParagraph"/>
        <w:numPr>
          <w:ilvl w:val="2"/>
          <w:numId w:val="12"/>
        </w:numPr>
        <w:ind w:left="0" w:firstLine="0"/>
        <w:rPr>
          <w:color w:val="auto"/>
        </w:rPr>
      </w:pPr>
      <w:r w:rsidRPr="009F378A">
        <w:t>According to the manufacturer’s protocol (specific kit for DNA-free RNA isolation), use 300 µL of RNA lysis buffer to l</w:t>
      </w:r>
      <w:r w:rsidR="00E82DE3" w:rsidRPr="009F378A">
        <w:t xml:space="preserve">yse </w:t>
      </w:r>
      <w:r w:rsidRPr="009F378A">
        <w:t xml:space="preserve">the </w:t>
      </w:r>
      <w:r w:rsidR="00E82DE3" w:rsidRPr="009F378A">
        <w:t>cell</w:t>
      </w:r>
      <w:r w:rsidR="00E462D6" w:rsidRPr="009F378A">
        <w:t xml:space="preserve"> </w:t>
      </w:r>
      <w:r w:rsidR="00E82DE3" w:rsidRPr="009F378A">
        <w:t>pellet</w:t>
      </w:r>
      <w:r w:rsidR="002F3F3B" w:rsidRPr="009F378A">
        <w:t>.</w:t>
      </w:r>
    </w:p>
    <w:p w14:paraId="02E4EC6F" w14:textId="77777777" w:rsidR="007653D5" w:rsidRPr="009F378A" w:rsidRDefault="007653D5" w:rsidP="000211C8">
      <w:pPr>
        <w:rPr>
          <w:color w:val="auto"/>
        </w:rPr>
      </w:pPr>
    </w:p>
    <w:p w14:paraId="4B986B32" w14:textId="3E42BB41" w:rsidR="00165E4F" w:rsidRPr="009F378A" w:rsidRDefault="00047423" w:rsidP="000211C8">
      <w:pPr>
        <w:pStyle w:val="ListParagraph"/>
        <w:ind w:left="0"/>
      </w:pPr>
      <w:r w:rsidRPr="009F378A">
        <w:rPr>
          <w:bCs/>
        </w:rPr>
        <w:t xml:space="preserve">NOTE: </w:t>
      </w:r>
      <w:r w:rsidR="000211C8" w:rsidRPr="009F378A">
        <w:rPr>
          <w:bCs/>
        </w:rPr>
        <w:t>Lysis</w:t>
      </w:r>
      <w:r w:rsidR="0094062C" w:rsidRPr="009F378A">
        <w:t xml:space="preserve"> buffer can also be directly added to </w:t>
      </w:r>
      <w:r w:rsidR="00317D73" w:rsidRPr="009F378A">
        <w:t xml:space="preserve">the </w:t>
      </w:r>
      <w:r w:rsidR="00BF5E19" w:rsidRPr="009F378A">
        <w:t xml:space="preserve">intact </w:t>
      </w:r>
      <w:r w:rsidR="00317D73" w:rsidRPr="009F378A">
        <w:t>s</w:t>
      </w:r>
      <w:r w:rsidR="0094062C" w:rsidRPr="009F378A">
        <w:t>pheroids</w:t>
      </w:r>
      <w:r w:rsidR="00814B12" w:rsidRPr="009F378A">
        <w:t xml:space="preserve"> (</w:t>
      </w:r>
      <w:r w:rsidR="002F3F3B" w:rsidRPr="009F378A">
        <w:t>n</w:t>
      </w:r>
      <w:r w:rsidR="00814B12" w:rsidRPr="009F378A">
        <w:t>o trypsin step required)</w:t>
      </w:r>
      <w:r w:rsidR="00121304" w:rsidRPr="009F378A">
        <w:t xml:space="preserve"> </w:t>
      </w:r>
      <w:r w:rsidR="00121304" w:rsidRPr="009F378A">
        <w:rPr>
          <w:bCs/>
        </w:rPr>
        <w:t>to</w:t>
      </w:r>
      <w:r w:rsidR="00121304" w:rsidRPr="009F378A">
        <w:t xml:space="preserve"> extract RNA</w:t>
      </w:r>
      <w:r w:rsidR="00903DAB" w:rsidRPr="009F378A">
        <w:t>.</w:t>
      </w:r>
      <w:r w:rsidR="00317D73" w:rsidRPr="009F378A">
        <w:t xml:space="preserve"> </w:t>
      </w:r>
      <w:r w:rsidR="00121304" w:rsidRPr="009F378A">
        <w:t>A</w:t>
      </w:r>
      <w:r w:rsidR="00317D73" w:rsidRPr="009F378A">
        <w:t xml:space="preserve">dd 300 </w:t>
      </w:r>
      <w:r w:rsidR="00121304" w:rsidRPr="009F378A">
        <w:t xml:space="preserve">µL of the </w:t>
      </w:r>
      <w:r w:rsidR="00317D73" w:rsidRPr="009F378A">
        <w:t xml:space="preserve">lysis buffer to </w:t>
      </w:r>
      <w:r w:rsidR="00121304" w:rsidRPr="009F378A">
        <w:t xml:space="preserve">the </w:t>
      </w:r>
      <w:r w:rsidR="00317D73" w:rsidRPr="009F378A">
        <w:t>pelleted spheroids, place tubes in ice</w:t>
      </w:r>
      <w:r w:rsidR="00121304" w:rsidRPr="009F378A">
        <w:t>,</w:t>
      </w:r>
      <w:r w:rsidR="00317D73" w:rsidRPr="009F378A">
        <w:t xml:space="preserve"> and triturate 10 times using</w:t>
      </w:r>
      <w:r w:rsidR="00121304" w:rsidRPr="009F378A">
        <w:t xml:space="preserve"> a</w:t>
      </w:r>
      <w:r w:rsidR="00317D73" w:rsidRPr="009F378A">
        <w:t xml:space="preserve"> </w:t>
      </w:r>
      <w:r w:rsidR="00014D95" w:rsidRPr="009F378A">
        <w:t>P</w:t>
      </w:r>
      <w:r w:rsidR="00317D73" w:rsidRPr="009F378A">
        <w:t>200 pipette. Subsequently</w:t>
      </w:r>
      <w:r w:rsidR="00121304" w:rsidRPr="009F378A">
        <w:t>,</w:t>
      </w:r>
      <w:r w:rsidR="00317D73" w:rsidRPr="009F378A">
        <w:t xml:space="preserve"> isolate RNA as above.</w:t>
      </w:r>
      <w:r w:rsidR="00814B12" w:rsidRPr="009F378A">
        <w:t xml:space="preserve"> Spheroid dissociation may be needed if RNA recovery is low </w:t>
      </w:r>
      <w:r w:rsidR="00644CFD" w:rsidRPr="009F378A">
        <w:t>due to matrix interference.</w:t>
      </w:r>
    </w:p>
    <w:p w14:paraId="56EFBA97" w14:textId="77777777" w:rsidR="007653D5" w:rsidRPr="009F378A" w:rsidRDefault="007653D5" w:rsidP="000211C8">
      <w:pPr>
        <w:pStyle w:val="ListParagraph"/>
        <w:ind w:left="0"/>
        <w:rPr>
          <w:color w:val="auto"/>
        </w:rPr>
      </w:pPr>
    </w:p>
    <w:p w14:paraId="3155343B" w14:textId="21167393" w:rsidR="00262BE0" w:rsidRPr="009F378A" w:rsidRDefault="00E462D6" w:rsidP="0036610B">
      <w:pPr>
        <w:pStyle w:val="ListParagraph"/>
        <w:numPr>
          <w:ilvl w:val="2"/>
          <w:numId w:val="12"/>
        </w:numPr>
        <w:ind w:left="0" w:firstLine="0"/>
        <w:rPr>
          <w:color w:val="auto"/>
        </w:rPr>
      </w:pPr>
      <w:r w:rsidRPr="009F378A">
        <w:t>Alternatively,</w:t>
      </w:r>
      <w:r w:rsidR="00165E4F" w:rsidRPr="009F378A">
        <w:t xml:space="preserve"> use </w:t>
      </w:r>
      <w:r w:rsidR="00F16DC0" w:rsidRPr="009F378A">
        <w:t>70</w:t>
      </w:r>
      <w:r w:rsidR="001848C8" w:rsidRPr="009F378A">
        <w:t xml:space="preserve"> </w:t>
      </w:r>
      <w:r w:rsidR="00121304" w:rsidRPr="009F378A">
        <w:t xml:space="preserve">µL </w:t>
      </w:r>
      <w:r w:rsidR="00F16DC0" w:rsidRPr="009F378A">
        <w:t>of</w:t>
      </w:r>
      <w:r w:rsidR="00121304" w:rsidRPr="009F378A">
        <w:t xml:space="preserve"> the</w:t>
      </w:r>
      <w:r w:rsidR="00F16DC0" w:rsidRPr="009F378A">
        <w:t xml:space="preserve"> Lysis buffer</w:t>
      </w:r>
      <w:r w:rsidR="00165E4F" w:rsidRPr="009F378A">
        <w:t xml:space="preserve"> </w:t>
      </w:r>
      <w:r w:rsidRPr="009F378A">
        <w:t>for</w:t>
      </w:r>
      <w:r w:rsidR="00F16DC0" w:rsidRPr="009F378A">
        <w:t xml:space="preserve"> protein isolation</w:t>
      </w:r>
      <w:r w:rsidR="00165E4F" w:rsidRPr="009F378A">
        <w:t>. Homogenize for 2</w:t>
      </w:r>
      <w:r w:rsidR="00121304" w:rsidRPr="009F378A">
        <w:t>–</w:t>
      </w:r>
      <w:r w:rsidR="00165E4F" w:rsidRPr="009F378A">
        <w:t xml:space="preserve">4 s by </w:t>
      </w:r>
      <w:r w:rsidR="00165E4F" w:rsidRPr="009F378A">
        <w:lastRenderedPageBreak/>
        <w:t>sonica</w:t>
      </w:r>
      <w:r w:rsidRPr="009F378A">
        <w:t xml:space="preserve">tion and </w:t>
      </w:r>
      <w:r w:rsidR="00165E4F" w:rsidRPr="009F378A">
        <w:t xml:space="preserve">determine </w:t>
      </w:r>
      <w:r w:rsidR="00121304" w:rsidRPr="009F378A">
        <w:t xml:space="preserve">the </w:t>
      </w:r>
      <w:r w:rsidR="00165E4F" w:rsidRPr="009F378A">
        <w:t xml:space="preserve">protein concentration </w:t>
      </w:r>
      <w:r w:rsidR="00121304" w:rsidRPr="009F378A">
        <w:t>according to the manufacturer’s protocol</w:t>
      </w:r>
      <w:r w:rsidR="00121304" w:rsidRPr="009F378A" w:rsidDel="00121304">
        <w:t xml:space="preserve"> </w:t>
      </w:r>
      <w:r w:rsidR="00121304" w:rsidRPr="009F378A">
        <w:t xml:space="preserve">using a </w:t>
      </w:r>
      <w:r w:rsidR="00165E4F" w:rsidRPr="009F378A">
        <w:t>BCA Assay Kit.</w:t>
      </w:r>
    </w:p>
    <w:p w14:paraId="4E666F58" w14:textId="77777777" w:rsidR="007653D5" w:rsidRPr="009F378A" w:rsidRDefault="007653D5" w:rsidP="000211C8">
      <w:pPr>
        <w:pStyle w:val="ListParagraph"/>
        <w:ind w:left="0"/>
        <w:rPr>
          <w:color w:val="auto"/>
        </w:rPr>
      </w:pPr>
    </w:p>
    <w:p w14:paraId="19EA2BB5" w14:textId="3C607E00" w:rsidR="004D6913" w:rsidRPr="009F378A" w:rsidRDefault="00E82DE3" w:rsidP="000211C8">
      <w:pPr>
        <w:rPr>
          <w:color w:val="auto"/>
        </w:rPr>
      </w:pPr>
      <w:r w:rsidRPr="009F378A">
        <w:rPr>
          <w:bCs/>
        </w:rPr>
        <w:t>NOTE:</w:t>
      </w:r>
      <w:r w:rsidRPr="009F378A">
        <w:t xml:space="preserve"> </w:t>
      </w:r>
      <w:r w:rsidR="00814B12" w:rsidRPr="009F378A">
        <w:t>For protein isolation</w:t>
      </w:r>
      <w:r w:rsidR="00121304" w:rsidRPr="009F378A">
        <w:t>,</w:t>
      </w:r>
      <w:r w:rsidR="00814B12" w:rsidRPr="009F378A">
        <w:t xml:space="preserve"> p</w:t>
      </w:r>
      <w:r w:rsidR="00BF5E19" w:rsidRPr="009F378A">
        <w:t>elleted spheroids can be lysed</w:t>
      </w:r>
      <w:r w:rsidR="00814B12" w:rsidRPr="009F378A">
        <w:t xml:space="preserve"> directly in lysis buffer followed by sonication.</w:t>
      </w:r>
      <w:r w:rsidR="00014D95" w:rsidRPr="009F378A">
        <w:t xml:space="preserve"> </w:t>
      </w:r>
      <w:r w:rsidRPr="009F378A">
        <w:t>U</w:t>
      </w:r>
      <w:r w:rsidR="00E462D6" w:rsidRPr="009F378A">
        <w:t>se 25</w:t>
      </w:r>
      <w:r w:rsidRPr="009F378A">
        <w:t xml:space="preserve"> µ</w:t>
      </w:r>
      <w:r w:rsidR="00E462D6" w:rsidRPr="009F378A">
        <w:t xml:space="preserve">g of total protein to perform </w:t>
      </w:r>
      <w:r w:rsidR="009F378A">
        <w:t>w</w:t>
      </w:r>
      <w:r w:rsidR="00E462D6" w:rsidRPr="009F378A">
        <w:t>estern Blot.</w:t>
      </w:r>
    </w:p>
    <w:bookmarkEnd w:id="0"/>
    <w:bookmarkEnd w:id="1"/>
    <w:p w14:paraId="33687CDD" w14:textId="77777777" w:rsidR="008253D8" w:rsidRPr="009F378A" w:rsidRDefault="008253D8" w:rsidP="008253D8">
      <w:pPr>
        <w:rPr>
          <w:color w:val="auto"/>
        </w:rPr>
      </w:pPr>
    </w:p>
    <w:p w14:paraId="4A8AF164" w14:textId="15FF9E5D" w:rsidR="006305D7" w:rsidRPr="009F378A" w:rsidRDefault="006305D7" w:rsidP="001B1519">
      <w:pPr>
        <w:pStyle w:val="NormalWeb"/>
        <w:spacing w:before="0" w:beforeAutospacing="0" w:after="0" w:afterAutospacing="0"/>
        <w:rPr>
          <w:color w:val="808080"/>
        </w:rPr>
      </w:pPr>
      <w:r w:rsidRPr="009F378A">
        <w:rPr>
          <w:b/>
        </w:rPr>
        <w:t>REPRESENTATIVE RESULTS</w:t>
      </w:r>
      <w:r w:rsidR="00EF1462" w:rsidRPr="009F378A">
        <w:rPr>
          <w:b/>
        </w:rPr>
        <w:t>:</w:t>
      </w:r>
    </w:p>
    <w:p w14:paraId="4F5B71A1" w14:textId="0CF5385A" w:rsidR="00457D5D" w:rsidRPr="009F378A" w:rsidRDefault="00DF1375" w:rsidP="00121304">
      <w:pPr>
        <w:rPr>
          <w:color w:val="auto"/>
        </w:rPr>
      </w:pPr>
      <w:r w:rsidRPr="009F378A">
        <w:rPr>
          <w:color w:val="auto"/>
        </w:rPr>
        <w:t xml:space="preserve">The </w:t>
      </w:r>
      <w:r w:rsidR="00B777E7" w:rsidRPr="009F378A">
        <w:rPr>
          <w:color w:val="auto"/>
        </w:rPr>
        <w:t>spheroids</w:t>
      </w:r>
      <w:r w:rsidR="006D352D" w:rsidRPr="009F378A">
        <w:rPr>
          <w:color w:val="auto"/>
        </w:rPr>
        <w:t xml:space="preserve"> model using epithelial and endothelial </w:t>
      </w:r>
      <w:r w:rsidR="00457D5D" w:rsidRPr="009F378A">
        <w:rPr>
          <w:color w:val="auto"/>
        </w:rPr>
        <w:t>co-culture</w:t>
      </w:r>
      <w:r w:rsidR="006D352D" w:rsidRPr="009F378A">
        <w:rPr>
          <w:color w:val="auto"/>
        </w:rPr>
        <w:t xml:space="preserve">s </w:t>
      </w:r>
      <w:r w:rsidR="00457D5D" w:rsidRPr="009F378A">
        <w:rPr>
          <w:color w:val="auto"/>
        </w:rPr>
        <w:t>i</w:t>
      </w:r>
      <w:r w:rsidR="006D352D" w:rsidRPr="009F378A">
        <w:rPr>
          <w:color w:val="auto"/>
        </w:rPr>
        <w:t xml:space="preserve">s required </w:t>
      </w:r>
      <w:r w:rsidR="008A3222" w:rsidRPr="009F378A">
        <w:rPr>
          <w:color w:val="auto"/>
        </w:rPr>
        <w:t xml:space="preserve">to </w:t>
      </w:r>
      <w:r w:rsidR="006D352D" w:rsidRPr="009F378A">
        <w:rPr>
          <w:color w:val="auto"/>
        </w:rPr>
        <w:t xml:space="preserve">closely </w:t>
      </w:r>
      <w:r w:rsidR="008A3222" w:rsidRPr="009F378A">
        <w:rPr>
          <w:color w:val="auto"/>
        </w:rPr>
        <w:t>mimic</w:t>
      </w:r>
      <w:r w:rsidR="00457D5D" w:rsidRPr="009F378A">
        <w:rPr>
          <w:color w:val="auto"/>
        </w:rPr>
        <w:t xml:space="preserve"> </w:t>
      </w:r>
      <w:r w:rsidR="00457D5D" w:rsidRPr="009F378A">
        <w:rPr>
          <w:i/>
          <w:color w:val="auto"/>
        </w:rPr>
        <w:t>in vivo</w:t>
      </w:r>
      <w:r w:rsidR="00457D5D" w:rsidRPr="009F378A">
        <w:rPr>
          <w:color w:val="auto"/>
        </w:rPr>
        <w:t xml:space="preserve"> conditions </w:t>
      </w:r>
      <w:r w:rsidRPr="009F378A">
        <w:rPr>
          <w:color w:val="auto"/>
        </w:rPr>
        <w:t xml:space="preserve">of </w:t>
      </w:r>
      <w:r w:rsidR="00457D5D" w:rsidRPr="009F378A">
        <w:rPr>
          <w:color w:val="auto"/>
        </w:rPr>
        <w:t>breast tumor</w:t>
      </w:r>
      <w:r w:rsidRPr="009F378A">
        <w:rPr>
          <w:color w:val="auto"/>
        </w:rPr>
        <w:t>s</w:t>
      </w:r>
      <w:r w:rsidR="006D352D" w:rsidRPr="009F378A">
        <w:rPr>
          <w:color w:val="auto"/>
        </w:rPr>
        <w:t xml:space="preserve"> for</w:t>
      </w:r>
      <w:r w:rsidR="006D352D" w:rsidRPr="009F378A">
        <w:rPr>
          <w:i/>
          <w:color w:val="auto"/>
        </w:rPr>
        <w:t xml:space="preserve"> in vitro</w:t>
      </w:r>
      <w:r w:rsidR="006D352D" w:rsidRPr="009F378A">
        <w:rPr>
          <w:color w:val="auto"/>
        </w:rPr>
        <w:t xml:space="preserve"> experiments. </w:t>
      </w:r>
      <w:r w:rsidR="00D940A9" w:rsidRPr="009F378A">
        <w:rPr>
          <w:color w:val="auto"/>
        </w:rPr>
        <w:t xml:space="preserve">The scheme in </w:t>
      </w:r>
      <w:r w:rsidR="00D940A9" w:rsidRPr="009F378A">
        <w:rPr>
          <w:b/>
          <w:bCs/>
          <w:color w:val="auto"/>
        </w:rPr>
        <w:t>Figure 1</w:t>
      </w:r>
      <w:r w:rsidR="00D940A9" w:rsidRPr="009F378A">
        <w:rPr>
          <w:color w:val="auto"/>
        </w:rPr>
        <w:t xml:space="preserve"> depicts t</w:t>
      </w:r>
      <w:r w:rsidR="006D352D" w:rsidRPr="009F378A">
        <w:rPr>
          <w:color w:val="auto"/>
        </w:rPr>
        <w:t xml:space="preserve">he </w:t>
      </w:r>
      <w:r w:rsidR="00F70BB4" w:rsidRPr="009F378A">
        <w:rPr>
          <w:color w:val="auto"/>
        </w:rPr>
        <w:t>protocol to for</w:t>
      </w:r>
      <w:r w:rsidR="00457D5D" w:rsidRPr="009F378A">
        <w:rPr>
          <w:color w:val="auto"/>
        </w:rPr>
        <w:t xml:space="preserve">m </w:t>
      </w:r>
      <w:r w:rsidR="00B777E7" w:rsidRPr="009F378A">
        <w:rPr>
          <w:color w:val="auto"/>
        </w:rPr>
        <w:t>spheroids</w:t>
      </w:r>
      <w:r w:rsidR="00457D5D" w:rsidRPr="009F378A">
        <w:rPr>
          <w:color w:val="auto"/>
        </w:rPr>
        <w:t xml:space="preserve"> with breast cancer epithelial cells and </w:t>
      </w:r>
      <w:r w:rsidR="006D7DE7" w:rsidRPr="009F378A">
        <w:rPr>
          <w:color w:val="auto"/>
        </w:rPr>
        <w:t xml:space="preserve">vascular or lymphatic </w:t>
      </w:r>
      <w:r w:rsidR="00457D5D" w:rsidRPr="009F378A">
        <w:rPr>
          <w:color w:val="auto"/>
        </w:rPr>
        <w:t>endothelial cells (</w:t>
      </w:r>
      <w:r w:rsidR="00457D5D" w:rsidRPr="009F378A">
        <w:rPr>
          <w:b/>
          <w:color w:val="auto"/>
        </w:rPr>
        <w:t>Figure 1</w:t>
      </w:r>
      <w:r w:rsidR="00457D5D" w:rsidRPr="009F378A">
        <w:rPr>
          <w:color w:val="auto"/>
        </w:rPr>
        <w:t xml:space="preserve">). Each cell type is seeded separately in a 3.5 cm round dish and treated with </w:t>
      </w:r>
      <w:r w:rsidR="006D352D" w:rsidRPr="009F378A">
        <w:rPr>
          <w:color w:val="auto"/>
        </w:rPr>
        <w:t>growth</w:t>
      </w:r>
      <w:r w:rsidR="00457D5D" w:rsidRPr="009F378A">
        <w:rPr>
          <w:color w:val="auto"/>
        </w:rPr>
        <w:t xml:space="preserve"> </w:t>
      </w:r>
      <w:r w:rsidR="008708D5" w:rsidRPr="009F378A">
        <w:rPr>
          <w:color w:val="auto"/>
        </w:rPr>
        <w:t xml:space="preserve">stimulators/inhibitors </w:t>
      </w:r>
      <w:r w:rsidR="00457D5D" w:rsidRPr="009F378A">
        <w:rPr>
          <w:color w:val="auto"/>
        </w:rPr>
        <w:t>or transfected with</w:t>
      </w:r>
      <w:r w:rsidR="006D352D" w:rsidRPr="009F378A">
        <w:rPr>
          <w:color w:val="auto"/>
        </w:rPr>
        <w:t xml:space="preserve"> </w:t>
      </w:r>
      <w:r w:rsidR="00457D5D" w:rsidRPr="009F378A">
        <w:rPr>
          <w:color w:val="auto"/>
        </w:rPr>
        <w:t>oligonucleotides</w:t>
      </w:r>
      <w:r w:rsidR="006D352D" w:rsidRPr="009F378A">
        <w:rPr>
          <w:color w:val="auto"/>
        </w:rPr>
        <w:t xml:space="preserve"> using </w:t>
      </w:r>
      <w:r w:rsidR="00795D6D" w:rsidRPr="009F378A">
        <w:rPr>
          <w:color w:val="auto"/>
        </w:rPr>
        <w:t>L</w:t>
      </w:r>
      <w:r w:rsidR="006D352D" w:rsidRPr="009F378A">
        <w:rPr>
          <w:color w:val="auto"/>
        </w:rPr>
        <w:t>ipofectamine</w:t>
      </w:r>
      <w:r w:rsidR="00457D5D" w:rsidRPr="009F378A">
        <w:rPr>
          <w:color w:val="auto"/>
        </w:rPr>
        <w:t xml:space="preserve">. The confluent </w:t>
      </w:r>
      <w:r w:rsidR="006D352D" w:rsidRPr="009F378A">
        <w:rPr>
          <w:color w:val="auto"/>
        </w:rPr>
        <w:t>monolayers of epithelial or endothelial cells are harvested</w:t>
      </w:r>
      <w:r w:rsidR="009739C6" w:rsidRPr="009F378A">
        <w:rPr>
          <w:color w:val="auto"/>
        </w:rPr>
        <w:t xml:space="preserve"> following trypsinization, washed</w:t>
      </w:r>
      <w:r w:rsidR="00121304" w:rsidRPr="009F378A">
        <w:rPr>
          <w:color w:val="auto"/>
        </w:rPr>
        <w:t>,</w:t>
      </w:r>
      <w:r w:rsidR="00457D5D" w:rsidRPr="009F378A">
        <w:rPr>
          <w:color w:val="auto"/>
        </w:rPr>
        <w:t xml:space="preserve"> and </w:t>
      </w:r>
      <w:r w:rsidR="009739C6" w:rsidRPr="009F378A">
        <w:rPr>
          <w:color w:val="auto"/>
        </w:rPr>
        <w:t>mixed at</w:t>
      </w:r>
      <w:r w:rsidR="006D352D" w:rsidRPr="009F378A">
        <w:rPr>
          <w:color w:val="auto"/>
        </w:rPr>
        <w:t xml:space="preserve"> </w:t>
      </w:r>
      <w:r w:rsidR="00121304" w:rsidRPr="009F378A">
        <w:rPr>
          <w:color w:val="auto"/>
        </w:rPr>
        <w:t xml:space="preserve">a </w:t>
      </w:r>
      <w:r w:rsidR="009739C6" w:rsidRPr="009F378A">
        <w:rPr>
          <w:color w:val="auto"/>
        </w:rPr>
        <w:t>1:1 ratio</w:t>
      </w:r>
      <w:r w:rsidR="00D940A9" w:rsidRPr="009F378A">
        <w:rPr>
          <w:color w:val="auto"/>
        </w:rPr>
        <w:t>.</w:t>
      </w:r>
      <w:r w:rsidR="00457D5D" w:rsidRPr="009F378A">
        <w:rPr>
          <w:color w:val="auto"/>
        </w:rPr>
        <w:t xml:space="preserve"> </w:t>
      </w:r>
      <w:r w:rsidR="00E33A1E" w:rsidRPr="009F378A">
        <w:rPr>
          <w:color w:val="auto"/>
        </w:rPr>
        <w:t xml:space="preserve">The </w:t>
      </w:r>
      <w:r w:rsidR="00457D5D" w:rsidRPr="009F378A">
        <w:rPr>
          <w:color w:val="auto"/>
        </w:rPr>
        <w:t xml:space="preserve">cells are </w:t>
      </w:r>
      <w:r w:rsidR="00D940A9" w:rsidRPr="009F378A">
        <w:rPr>
          <w:color w:val="auto"/>
        </w:rPr>
        <w:t xml:space="preserve">subsequently </w:t>
      </w:r>
      <w:r w:rsidR="006D7DE7" w:rsidRPr="009F378A">
        <w:rPr>
          <w:color w:val="auto"/>
        </w:rPr>
        <w:t>plated</w:t>
      </w:r>
      <w:r w:rsidR="00457D5D" w:rsidRPr="009F378A">
        <w:rPr>
          <w:color w:val="auto"/>
        </w:rPr>
        <w:t xml:space="preserve"> in 96-well U-bottom plates (</w:t>
      </w:r>
      <w:r w:rsidR="00457D5D" w:rsidRPr="009F378A">
        <w:rPr>
          <w:b/>
          <w:color w:val="auto"/>
        </w:rPr>
        <w:t>Figure 1A</w:t>
      </w:r>
      <w:r w:rsidR="00457D5D" w:rsidRPr="009F378A">
        <w:rPr>
          <w:color w:val="auto"/>
        </w:rPr>
        <w:t xml:space="preserve">) or on the </w:t>
      </w:r>
      <w:r w:rsidR="00E33A1E" w:rsidRPr="009F378A">
        <w:rPr>
          <w:color w:val="auto"/>
        </w:rPr>
        <w:t xml:space="preserve">inverted lid of </w:t>
      </w:r>
      <w:r w:rsidR="00457D5D" w:rsidRPr="009F378A">
        <w:rPr>
          <w:color w:val="auto"/>
        </w:rPr>
        <w:t xml:space="preserve">a 10 cm diameter round </w:t>
      </w:r>
      <w:r w:rsidR="009739C6" w:rsidRPr="009F378A">
        <w:rPr>
          <w:color w:val="auto"/>
        </w:rPr>
        <w:t>culture dish to facilitate</w:t>
      </w:r>
      <w:r w:rsidR="00457D5D" w:rsidRPr="009F378A">
        <w:rPr>
          <w:color w:val="auto"/>
        </w:rPr>
        <w:t xml:space="preserve"> hanging drop culture (</w:t>
      </w:r>
      <w:r w:rsidR="00457D5D" w:rsidRPr="009F378A">
        <w:rPr>
          <w:b/>
          <w:color w:val="auto"/>
        </w:rPr>
        <w:t>Figure 1B</w:t>
      </w:r>
      <w:r w:rsidR="00457D5D" w:rsidRPr="009F378A">
        <w:rPr>
          <w:color w:val="auto"/>
        </w:rPr>
        <w:t xml:space="preserve">). </w:t>
      </w:r>
      <w:r w:rsidR="00124333" w:rsidRPr="009F378A">
        <w:rPr>
          <w:color w:val="auto"/>
        </w:rPr>
        <w:t>Soon after seeding, the</w:t>
      </w:r>
      <w:r w:rsidR="00457D5D" w:rsidRPr="009F378A">
        <w:rPr>
          <w:color w:val="auto"/>
        </w:rPr>
        <w:t xml:space="preserve"> cells appear as flat</w:t>
      </w:r>
      <w:r w:rsidR="00121304" w:rsidRPr="009F378A">
        <w:rPr>
          <w:color w:val="auto"/>
        </w:rPr>
        <w:t>,</w:t>
      </w:r>
      <w:r w:rsidR="00124333" w:rsidRPr="009F378A">
        <w:rPr>
          <w:color w:val="auto"/>
        </w:rPr>
        <w:t xml:space="preserve"> </w:t>
      </w:r>
      <w:r w:rsidR="00457D5D" w:rsidRPr="009F378A">
        <w:rPr>
          <w:color w:val="auto"/>
        </w:rPr>
        <w:t>dense sheet</w:t>
      </w:r>
      <w:r w:rsidR="00A67B6A" w:rsidRPr="009F378A">
        <w:rPr>
          <w:color w:val="auto"/>
        </w:rPr>
        <w:t>s</w:t>
      </w:r>
      <w:r w:rsidR="00457D5D" w:rsidRPr="009F378A">
        <w:rPr>
          <w:color w:val="auto"/>
        </w:rPr>
        <w:t xml:space="preserve"> of cells at the b</w:t>
      </w:r>
      <w:r w:rsidR="009739C6" w:rsidRPr="009F378A">
        <w:rPr>
          <w:color w:val="auto"/>
        </w:rPr>
        <w:t>ottom of each well or drop, and</w:t>
      </w:r>
      <w:r w:rsidR="00BA1000" w:rsidRPr="009F378A">
        <w:rPr>
          <w:color w:val="auto"/>
        </w:rPr>
        <w:t>,</w:t>
      </w:r>
      <w:r w:rsidR="009739C6" w:rsidRPr="009F378A">
        <w:rPr>
          <w:color w:val="auto"/>
        </w:rPr>
        <w:t xml:space="preserve"> subsequently</w:t>
      </w:r>
      <w:r w:rsidR="00121304" w:rsidRPr="009F378A">
        <w:rPr>
          <w:color w:val="auto"/>
        </w:rPr>
        <w:t>,</w:t>
      </w:r>
      <w:r w:rsidR="00457D5D" w:rsidRPr="009F378A">
        <w:rPr>
          <w:color w:val="auto"/>
        </w:rPr>
        <w:t xml:space="preserve"> </w:t>
      </w:r>
      <w:r w:rsidR="00E33A1E" w:rsidRPr="009F378A">
        <w:rPr>
          <w:color w:val="auto"/>
        </w:rPr>
        <w:t xml:space="preserve">they </w:t>
      </w:r>
      <w:r w:rsidR="00457D5D" w:rsidRPr="009F378A">
        <w:rPr>
          <w:color w:val="auto"/>
        </w:rPr>
        <w:t>aggregate</w:t>
      </w:r>
      <w:r w:rsidR="009739C6" w:rsidRPr="009F378A">
        <w:rPr>
          <w:color w:val="auto"/>
        </w:rPr>
        <w:t xml:space="preserve"> with time</w:t>
      </w:r>
      <w:r w:rsidR="00C12783" w:rsidRPr="009F378A">
        <w:rPr>
          <w:color w:val="auto"/>
        </w:rPr>
        <w:t xml:space="preserve"> (24</w:t>
      </w:r>
      <w:r w:rsidR="00121304" w:rsidRPr="009F378A">
        <w:rPr>
          <w:color w:val="auto"/>
        </w:rPr>
        <w:t>–</w:t>
      </w:r>
      <w:r w:rsidR="00C12783" w:rsidRPr="009F378A">
        <w:rPr>
          <w:color w:val="auto"/>
        </w:rPr>
        <w:t>48 h)</w:t>
      </w:r>
      <w:r w:rsidR="00A67B6A" w:rsidRPr="009F378A">
        <w:rPr>
          <w:color w:val="auto"/>
        </w:rPr>
        <w:t xml:space="preserve">, thus </w:t>
      </w:r>
      <w:r w:rsidR="00C12783" w:rsidRPr="009F378A">
        <w:rPr>
          <w:color w:val="auto"/>
        </w:rPr>
        <w:t xml:space="preserve">forming intact </w:t>
      </w:r>
      <w:r w:rsidR="00E26E5B" w:rsidRPr="009F378A">
        <w:rPr>
          <w:color w:val="auto"/>
        </w:rPr>
        <w:t>spheroids</w:t>
      </w:r>
      <w:r w:rsidR="00C12783" w:rsidRPr="009F378A">
        <w:rPr>
          <w:color w:val="auto"/>
        </w:rPr>
        <w:t xml:space="preserve"> at 48 h</w:t>
      </w:r>
      <w:r w:rsidR="00457D5D" w:rsidRPr="009F378A">
        <w:rPr>
          <w:color w:val="auto"/>
        </w:rPr>
        <w:t>.</w:t>
      </w:r>
      <w:r w:rsidR="009739C6" w:rsidRPr="009F378A">
        <w:rPr>
          <w:color w:val="auto"/>
        </w:rPr>
        <w:t xml:space="preserve"> </w:t>
      </w:r>
      <w:proofErr w:type="gramStart"/>
      <w:r w:rsidR="009739C6" w:rsidRPr="009F378A">
        <w:rPr>
          <w:color w:val="auto"/>
        </w:rPr>
        <w:t>In order to</w:t>
      </w:r>
      <w:proofErr w:type="gramEnd"/>
      <w:r w:rsidR="009739C6" w:rsidRPr="009F378A">
        <w:rPr>
          <w:color w:val="auto"/>
        </w:rPr>
        <w:t xml:space="preserve"> prevent any</w:t>
      </w:r>
      <w:r w:rsidR="00457D5D" w:rsidRPr="009F378A">
        <w:rPr>
          <w:color w:val="auto"/>
        </w:rPr>
        <w:t xml:space="preserve"> damage </w:t>
      </w:r>
      <w:r w:rsidR="009739C6" w:rsidRPr="009F378A">
        <w:rPr>
          <w:color w:val="auto"/>
        </w:rPr>
        <w:t xml:space="preserve">to </w:t>
      </w:r>
      <w:r w:rsidR="00457D5D" w:rsidRPr="009F378A">
        <w:rPr>
          <w:color w:val="auto"/>
        </w:rPr>
        <w:t xml:space="preserve">the loosely formed </w:t>
      </w:r>
      <w:r w:rsidR="009739C6" w:rsidRPr="009F378A">
        <w:rPr>
          <w:color w:val="auto"/>
        </w:rPr>
        <w:t xml:space="preserve">cell </w:t>
      </w:r>
      <w:r w:rsidR="00457D5D" w:rsidRPr="009F378A">
        <w:rPr>
          <w:color w:val="auto"/>
        </w:rPr>
        <w:t>aggregate</w:t>
      </w:r>
      <w:r w:rsidR="009739C6" w:rsidRPr="009F378A">
        <w:rPr>
          <w:color w:val="auto"/>
        </w:rPr>
        <w:t>s</w:t>
      </w:r>
      <w:r w:rsidR="00A67B6A" w:rsidRPr="009F378A">
        <w:rPr>
          <w:color w:val="auto"/>
        </w:rPr>
        <w:t>,</w:t>
      </w:r>
      <w:r w:rsidR="009739C6" w:rsidRPr="009F378A">
        <w:rPr>
          <w:color w:val="auto"/>
        </w:rPr>
        <w:t xml:space="preserve"> the </w:t>
      </w:r>
      <w:r w:rsidR="004C6BE8" w:rsidRPr="009F378A">
        <w:rPr>
          <w:color w:val="auto"/>
        </w:rPr>
        <w:t>plate</w:t>
      </w:r>
      <w:r w:rsidR="00C12783" w:rsidRPr="009F378A">
        <w:rPr>
          <w:color w:val="auto"/>
        </w:rPr>
        <w:t>s</w:t>
      </w:r>
      <w:r w:rsidR="004C6BE8" w:rsidRPr="009F378A">
        <w:rPr>
          <w:color w:val="auto"/>
        </w:rPr>
        <w:t xml:space="preserve"> must not be disturbed</w:t>
      </w:r>
      <w:r w:rsidR="00A67B6A" w:rsidRPr="009F378A">
        <w:rPr>
          <w:color w:val="auto"/>
        </w:rPr>
        <w:t xml:space="preserve"> </w:t>
      </w:r>
      <w:r w:rsidR="009739C6" w:rsidRPr="009F378A">
        <w:rPr>
          <w:color w:val="auto"/>
        </w:rPr>
        <w:t>for at least 24</w:t>
      </w:r>
      <w:r w:rsidR="00A67B6A" w:rsidRPr="009F378A">
        <w:rPr>
          <w:color w:val="auto"/>
        </w:rPr>
        <w:t xml:space="preserve"> </w:t>
      </w:r>
      <w:r w:rsidR="009739C6" w:rsidRPr="009F378A">
        <w:rPr>
          <w:color w:val="auto"/>
        </w:rPr>
        <w:t>h</w:t>
      </w:r>
      <w:r w:rsidR="00457D5D" w:rsidRPr="009F378A">
        <w:rPr>
          <w:color w:val="auto"/>
        </w:rPr>
        <w:t>.</w:t>
      </w:r>
    </w:p>
    <w:p w14:paraId="618DA807" w14:textId="77777777" w:rsidR="007653D5" w:rsidRPr="009F378A" w:rsidRDefault="007653D5" w:rsidP="000211C8">
      <w:pPr>
        <w:rPr>
          <w:color w:val="auto"/>
        </w:rPr>
      </w:pPr>
    </w:p>
    <w:p w14:paraId="02230156" w14:textId="47ADFCBE" w:rsidR="004A71E4" w:rsidRPr="009F378A" w:rsidRDefault="00EC7F01" w:rsidP="00121304">
      <w:pPr>
        <w:rPr>
          <w:color w:val="auto"/>
        </w:rPr>
      </w:pPr>
      <w:r w:rsidRPr="009F378A">
        <w:rPr>
          <w:color w:val="auto"/>
        </w:rPr>
        <w:t>In U-bottom plates, seeding of MCF-7 cells, but not endothelial cells</w:t>
      </w:r>
      <w:r w:rsidR="00E8423E" w:rsidRPr="009F378A">
        <w:rPr>
          <w:color w:val="auto"/>
        </w:rPr>
        <w:t xml:space="preserve"> or lymphatic cells</w:t>
      </w:r>
      <w:r w:rsidR="00A67B6A" w:rsidRPr="009F378A">
        <w:rPr>
          <w:color w:val="auto"/>
        </w:rPr>
        <w:t>,</w:t>
      </w:r>
      <w:r w:rsidRPr="009F378A">
        <w:rPr>
          <w:color w:val="auto"/>
        </w:rPr>
        <w:t xml:space="preserve"> resulted in </w:t>
      </w:r>
      <w:r w:rsidR="00B777E7" w:rsidRPr="009F378A">
        <w:rPr>
          <w:color w:val="auto"/>
        </w:rPr>
        <w:t>spheroid</w:t>
      </w:r>
      <w:r w:rsidRPr="009F378A">
        <w:rPr>
          <w:color w:val="auto"/>
        </w:rPr>
        <w:t xml:space="preserve"> formation after 48 h (</w:t>
      </w:r>
      <w:r w:rsidRPr="009F378A">
        <w:rPr>
          <w:b/>
          <w:color w:val="auto"/>
        </w:rPr>
        <w:t>Figure 2</w:t>
      </w:r>
      <w:proofErr w:type="gramStart"/>
      <w:r w:rsidRPr="009F378A">
        <w:rPr>
          <w:b/>
          <w:color w:val="auto"/>
        </w:rPr>
        <w:t>A</w:t>
      </w:r>
      <w:r w:rsidR="00121304" w:rsidRPr="009F378A">
        <w:rPr>
          <w:b/>
          <w:color w:val="auto"/>
        </w:rPr>
        <w:t>,</w:t>
      </w:r>
      <w:r w:rsidRPr="009F378A">
        <w:rPr>
          <w:b/>
          <w:color w:val="auto"/>
        </w:rPr>
        <w:t>B</w:t>
      </w:r>
      <w:proofErr w:type="gramEnd"/>
      <w:r w:rsidRPr="009F378A">
        <w:rPr>
          <w:b/>
          <w:color w:val="auto"/>
        </w:rPr>
        <w:t>,</w:t>
      </w:r>
      <w:r w:rsidRPr="009F378A">
        <w:rPr>
          <w:color w:val="auto"/>
        </w:rPr>
        <w:t xml:space="preserve"> respectively). Moreover, seeding of MCF-7 plus endothelial cells</w:t>
      </w:r>
      <w:r w:rsidR="006965E1" w:rsidRPr="009F378A">
        <w:rPr>
          <w:color w:val="auto"/>
        </w:rPr>
        <w:t xml:space="preserve"> or lymphatic cells</w:t>
      </w:r>
      <w:r w:rsidRPr="009F378A">
        <w:rPr>
          <w:color w:val="auto"/>
        </w:rPr>
        <w:t xml:space="preserve"> at </w:t>
      </w:r>
      <w:r w:rsidR="00121304" w:rsidRPr="009F378A">
        <w:rPr>
          <w:color w:val="auto"/>
        </w:rPr>
        <w:t xml:space="preserve">a </w:t>
      </w:r>
      <w:r w:rsidRPr="009F378A">
        <w:rPr>
          <w:color w:val="auto"/>
        </w:rPr>
        <w:t xml:space="preserve">1:1 ratio also resulted in </w:t>
      </w:r>
      <w:r w:rsidR="00B777E7" w:rsidRPr="009F378A">
        <w:rPr>
          <w:color w:val="auto"/>
        </w:rPr>
        <w:t>spheroid</w:t>
      </w:r>
      <w:r w:rsidRPr="009F378A">
        <w:rPr>
          <w:color w:val="auto"/>
        </w:rPr>
        <w:t xml:space="preserve"> formation </w:t>
      </w:r>
      <w:r w:rsidR="00F70BB4" w:rsidRPr="009F378A">
        <w:rPr>
          <w:color w:val="auto"/>
        </w:rPr>
        <w:t>(</w:t>
      </w:r>
      <w:r w:rsidRPr="009F378A">
        <w:rPr>
          <w:b/>
          <w:color w:val="auto"/>
        </w:rPr>
        <w:t>Figure 2</w:t>
      </w:r>
      <w:proofErr w:type="gramStart"/>
      <w:r w:rsidRPr="009F378A">
        <w:rPr>
          <w:b/>
          <w:color w:val="auto"/>
        </w:rPr>
        <w:t>C</w:t>
      </w:r>
      <w:r w:rsidR="00121304" w:rsidRPr="009F378A">
        <w:rPr>
          <w:b/>
          <w:color w:val="auto"/>
        </w:rPr>
        <w:t>,</w:t>
      </w:r>
      <w:r w:rsidR="006965E1" w:rsidRPr="009F378A">
        <w:rPr>
          <w:b/>
          <w:color w:val="auto"/>
        </w:rPr>
        <w:t>D</w:t>
      </w:r>
      <w:proofErr w:type="gramEnd"/>
      <w:r w:rsidR="006965E1" w:rsidRPr="009F378A">
        <w:rPr>
          <w:b/>
          <w:color w:val="auto"/>
        </w:rPr>
        <w:t xml:space="preserve">, </w:t>
      </w:r>
      <w:r w:rsidR="006965E1" w:rsidRPr="009F378A">
        <w:rPr>
          <w:color w:val="auto"/>
        </w:rPr>
        <w:t>respectively</w:t>
      </w:r>
      <w:r w:rsidRPr="009F378A">
        <w:rPr>
          <w:color w:val="auto"/>
        </w:rPr>
        <w:t xml:space="preserve">). </w:t>
      </w:r>
      <w:r w:rsidR="00457D5D" w:rsidRPr="009F378A">
        <w:rPr>
          <w:color w:val="auto"/>
        </w:rPr>
        <w:t xml:space="preserve">To validate </w:t>
      </w:r>
      <w:r w:rsidR="00B777E7" w:rsidRPr="009F378A">
        <w:rPr>
          <w:color w:val="auto"/>
        </w:rPr>
        <w:t>spheroids</w:t>
      </w:r>
      <w:r w:rsidR="00457D5D" w:rsidRPr="009F378A">
        <w:rPr>
          <w:color w:val="auto"/>
        </w:rPr>
        <w:t xml:space="preserve"> as a model to </w:t>
      </w:r>
      <w:r w:rsidR="002D5562" w:rsidRPr="009F378A">
        <w:rPr>
          <w:color w:val="auto"/>
        </w:rPr>
        <w:t>study tumor growth, time-dependent change</w:t>
      </w:r>
      <w:r w:rsidR="00A67B6A" w:rsidRPr="009F378A">
        <w:rPr>
          <w:color w:val="auto"/>
        </w:rPr>
        <w:t>s</w:t>
      </w:r>
      <w:r w:rsidR="002D5562" w:rsidRPr="009F378A">
        <w:rPr>
          <w:color w:val="auto"/>
        </w:rPr>
        <w:t xml:space="preserve"> in</w:t>
      </w:r>
      <w:r w:rsidR="00507143" w:rsidRPr="009F378A">
        <w:rPr>
          <w:color w:val="auto"/>
        </w:rPr>
        <w:t xml:space="preserve"> </w:t>
      </w:r>
      <w:r w:rsidR="00E26E5B" w:rsidRPr="009F378A">
        <w:rPr>
          <w:color w:val="auto"/>
        </w:rPr>
        <w:t>spheroid</w:t>
      </w:r>
      <w:r w:rsidR="00507143" w:rsidRPr="009F378A">
        <w:rPr>
          <w:color w:val="auto"/>
        </w:rPr>
        <w:t xml:space="preserve"> </w:t>
      </w:r>
      <w:r w:rsidR="002D5562" w:rsidRPr="009F378A">
        <w:rPr>
          <w:color w:val="auto"/>
        </w:rPr>
        <w:t>size</w:t>
      </w:r>
      <w:r w:rsidR="00457D5D" w:rsidRPr="009F378A">
        <w:rPr>
          <w:color w:val="auto"/>
        </w:rPr>
        <w:t xml:space="preserve"> </w:t>
      </w:r>
      <w:r w:rsidR="002D5562" w:rsidRPr="009F378A">
        <w:rPr>
          <w:color w:val="auto"/>
        </w:rPr>
        <w:t xml:space="preserve">in response to </w:t>
      </w:r>
      <w:r w:rsidR="00121304" w:rsidRPr="009F378A">
        <w:rPr>
          <w:color w:val="auto"/>
        </w:rPr>
        <w:t>growth-</w:t>
      </w:r>
      <w:r w:rsidR="002D5562" w:rsidRPr="009F378A">
        <w:rPr>
          <w:color w:val="auto"/>
        </w:rPr>
        <w:t xml:space="preserve">stimulating </w:t>
      </w:r>
      <w:r w:rsidR="00795D6D" w:rsidRPr="009F378A">
        <w:rPr>
          <w:color w:val="auto"/>
        </w:rPr>
        <w:t xml:space="preserve">solution </w:t>
      </w:r>
      <w:r w:rsidR="00457D5D" w:rsidRPr="009F378A">
        <w:rPr>
          <w:color w:val="auto"/>
        </w:rPr>
        <w:t>was measured</w:t>
      </w:r>
      <w:r w:rsidR="00C12783" w:rsidRPr="009F378A">
        <w:rPr>
          <w:color w:val="auto"/>
        </w:rPr>
        <w:t>/</w:t>
      </w:r>
      <w:r w:rsidR="00457D5D" w:rsidRPr="009F378A">
        <w:rPr>
          <w:color w:val="auto"/>
        </w:rPr>
        <w:t xml:space="preserve">quantified </w:t>
      </w:r>
      <w:r w:rsidR="00C12783" w:rsidRPr="009F378A">
        <w:rPr>
          <w:color w:val="auto"/>
        </w:rPr>
        <w:t xml:space="preserve">and </w:t>
      </w:r>
      <w:r w:rsidR="00457D5D" w:rsidRPr="009F378A">
        <w:rPr>
          <w:color w:val="auto"/>
        </w:rPr>
        <w:t xml:space="preserve">compared with the </w:t>
      </w:r>
      <w:r w:rsidR="003F6638" w:rsidRPr="009F378A">
        <w:rPr>
          <w:color w:val="auto"/>
        </w:rPr>
        <w:t xml:space="preserve">untreated </w:t>
      </w:r>
      <w:r w:rsidR="00457D5D" w:rsidRPr="009F378A">
        <w:rPr>
          <w:color w:val="auto"/>
        </w:rPr>
        <w:t>control</w:t>
      </w:r>
      <w:r w:rsidR="003F6638" w:rsidRPr="009F378A">
        <w:rPr>
          <w:color w:val="auto"/>
        </w:rPr>
        <w:t>s</w:t>
      </w:r>
      <w:r w:rsidR="00457D5D" w:rsidRPr="009F378A">
        <w:rPr>
          <w:color w:val="auto"/>
        </w:rPr>
        <w:t xml:space="preserve"> (</w:t>
      </w:r>
      <w:r w:rsidR="00457D5D" w:rsidRPr="009F378A">
        <w:rPr>
          <w:b/>
          <w:color w:val="auto"/>
        </w:rPr>
        <w:t>Figure 2</w:t>
      </w:r>
      <w:r w:rsidR="00457D5D" w:rsidRPr="009F378A">
        <w:rPr>
          <w:color w:val="auto"/>
        </w:rPr>
        <w:t xml:space="preserve">). </w:t>
      </w:r>
      <w:r w:rsidR="000D0D01" w:rsidRPr="009F378A">
        <w:rPr>
          <w:color w:val="auto"/>
        </w:rPr>
        <w:t xml:space="preserve">Photomicrographs in </w:t>
      </w:r>
      <w:r w:rsidR="00A67B6A" w:rsidRPr="009F378A">
        <w:rPr>
          <w:b/>
          <w:color w:val="auto"/>
        </w:rPr>
        <w:t>F</w:t>
      </w:r>
      <w:r w:rsidR="00C12783" w:rsidRPr="009F378A">
        <w:rPr>
          <w:b/>
          <w:color w:val="auto"/>
        </w:rPr>
        <w:t>igure 2</w:t>
      </w:r>
      <w:r w:rsidR="006965E1" w:rsidRPr="009F378A">
        <w:rPr>
          <w:b/>
          <w:color w:val="auto"/>
        </w:rPr>
        <w:t>E</w:t>
      </w:r>
      <w:r w:rsidR="000D0D01" w:rsidRPr="009F378A">
        <w:rPr>
          <w:color w:val="auto"/>
        </w:rPr>
        <w:t xml:space="preserve"> show</w:t>
      </w:r>
      <w:r w:rsidR="00C12783" w:rsidRPr="009F378A">
        <w:rPr>
          <w:color w:val="auto"/>
        </w:rPr>
        <w:t xml:space="preserve"> </w:t>
      </w:r>
      <w:r w:rsidR="000D0D01" w:rsidRPr="009F378A">
        <w:rPr>
          <w:color w:val="auto"/>
        </w:rPr>
        <w:t>time-dependent (24</w:t>
      </w:r>
      <w:r w:rsidR="00121304" w:rsidRPr="009F378A">
        <w:rPr>
          <w:color w:val="auto"/>
        </w:rPr>
        <w:t>–</w:t>
      </w:r>
      <w:r w:rsidR="000D0D01" w:rsidRPr="009F378A">
        <w:rPr>
          <w:color w:val="auto"/>
        </w:rPr>
        <w:t>120</w:t>
      </w:r>
      <w:r w:rsidR="00F70BB4" w:rsidRPr="009F378A">
        <w:rPr>
          <w:color w:val="auto"/>
        </w:rPr>
        <w:t xml:space="preserve"> </w:t>
      </w:r>
      <w:r w:rsidR="000D0D01" w:rsidRPr="009F378A">
        <w:rPr>
          <w:color w:val="auto"/>
        </w:rPr>
        <w:t xml:space="preserve">h) </w:t>
      </w:r>
      <w:r w:rsidR="00F469F2" w:rsidRPr="009F378A">
        <w:rPr>
          <w:color w:val="auto"/>
        </w:rPr>
        <w:t xml:space="preserve">sequential </w:t>
      </w:r>
      <w:r w:rsidR="00C12783" w:rsidRPr="009F378A">
        <w:rPr>
          <w:color w:val="auto"/>
        </w:rPr>
        <w:t xml:space="preserve">growth of a representative MCF-7 </w:t>
      </w:r>
      <w:r w:rsidR="00B777E7" w:rsidRPr="009F378A">
        <w:rPr>
          <w:color w:val="auto"/>
        </w:rPr>
        <w:t>spheroid</w:t>
      </w:r>
      <w:r w:rsidR="000D0D01" w:rsidRPr="009F378A">
        <w:rPr>
          <w:color w:val="auto"/>
        </w:rPr>
        <w:t>.</w:t>
      </w:r>
      <w:r w:rsidR="00C12783" w:rsidRPr="009F378A">
        <w:rPr>
          <w:color w:val="auto"/>
        </w:rPr>
        <w:t xml:space="preserve"> </w:t>
      </w:r>
      <w:r w:rsidR="00A67B6A" w:rsidRPr="009F378A">
        <w:rPr>
          <w:color w:val="auto"/>
        </w:rPr>
        <w:t>The l</w:t>
      </w:r>
      <w:r w:rsidR="000D0D01" w:rsidRPr="009F378A">
        <w:rPr>
          <w:color w:val="auto"/>
        </w:rPr>
        <w:t xml:space="preserve">ine graph in </w:t>
      </w:r>
      <w:r w:rsidR="00A67B6A" w:rsidRPr="009F378A">
        <w:rPr>
          <w:b/>
          <w:color w:val="auto"/>
        </w:rPr>
        <w:t>F</w:t>
      </w:r>
      <w:r w:rsidR="000D0D01" w:rsidRPr="009F378A">
        <w:rPr>
          <w:b/>
          <w:color w:val="auto"/>
        </w:rPr>
        <w:t>igure 2</w:t>
      </w:r>
      <w:r w:rsidR="006965E1" w:rsidRPr="009F378A">
        <w:rPr>
          <w:b/>
          <w:color w:val="auto"/>
        </w:rPr>
        <w:t>F</w:t>
      </w:r>
      <w:r w:rsidR="000D0D01" w:rsidRPr="009F378A">
        <w:rPr>
          <w:color w:val="auto"/>
        </w:rPr>
        <w:t xml:space="preserve"> depicts the change </w:t>
      </w:r>
      <w:proofErr w:type="gramStart"/>
      <w:r w:rsidR="000D0D01" w:rsidRPr="009F378A">
        <w:rPr>
          <w:color w:val="auto"/>
        </w:rPr>
        <w:t xml:space="preserve">in </w:t>
      </w:r>
      <w:r w:rsidR="00121304" w:rsidRPr="009F378A">
        <w:rPr>
          <w:color w:val="auto"/>
        </w:rPr>
        <w:t xml:space="preserve">the </w:t>
      </w:r>
      <w:r w:rsidR="005F53F3" w:rsidRPr="009F378A">
        <w:rPr>
          <w:color w:val="auto"/>
        </w:rPr>
        <w:t>area</w:t>
      </w:r>
      <w:r w:rsidR="00B6502A" w:rsidRPr="009F378A">
        <w:rPr>
          <w:color w:val="auto"/>
        </w:rPr>
        <w:t xml:space="preserve"> of</w:t>
      </w:r>
      <w:proofErr w:type="gramEnd"/>
      <w:r w:rsidR="00B6502A" w:rsidRPr="009F378A">
        <w:rPr>
          <w:color w:val="auto"/>
        </w:rPr>
        <w:t xml:space="preserve"> MCF-7</w:t>
      </w:r>
      <w:r w:rsidR="000D0D01" w:rsidRPr="009F378A">
        <w:rPr>
          <w:color w:val="auto"/>
        </w:rPr>
        <w:t xml:space="preserve"> </w:t>
      </w:r>
      <w:r w:rsidR="00B777E7" w:rsidRPr="009F378A">
        <w:rPr>
          <w:color w:val="auto"/>
        </w:rPr>
        <w:t>spheroids</w:t>
      </w:r>
      <w:r w:rsidR="000D0D01" w:rsidRPr="009F378A">
        <w:rPr>
          <w:color w:val="auto"/>
        </w:rPr>
        <w:t xml:space="preserve"> over time</w:t>
      </w:r>
      <w:r w:rsidR="002D5562" w:rsidRPr="009F378A">
        <w:rPr>
          <w:color w:val="auto"/>
        </w:rPr>
        <w:t xml:space="preserve"> </w:t>
      </w:r>
      <w:r w:rsidR="00A67B6A" w:rsidRPr="009F378A">
        <w:rPr>
          <w:color w:val="auto"/>
        </w:rPr>
        <w:t xml:space="preserve">when </w:t>
      </w:r>
      <w:r w:rsidR="002D5562" w:rsidRPr="009F378A">
        <w:rPr>
          <w:color w:val="auto"/>
        </w:rPr>
        <w:t xml:space="preserve">treated with or without </w:t>
      </w:r>
      <w:r w:rsidR="00121304" w:rsidRPr="009F378A">
        <w:rPr>
          <w:color w:val="auto"/>
        </w:rPr>
        <w:t xml:space="preserve">a </w:t>
      </w:r>
      <w:r w:rsidR="00783256" w:rsidRPr="009F378A">
        <w:rPr>
          <w:color w:val="auto"/>
        </w:rPr>
        <w:t>growth stimulator</w:t>
      </w:r>
      <w:r w:rsidR="00124333" w:rsidRPr="009F378A">
        <w:rPr>
          <w:color w:val="auto"/>
        </w:rPr>
        <w:t xml:space="preserve">. The </w:t>
      </w:r>
      <w:r w:rsidR="00B777E7" w:rsidRPr="009F378A">
        <w:rPr>
          <w:color w:val="auto"/>
        </w:rPr>
        <w:t>spheroid</w:t>
      </w:r>
      <w:r w:rsidR="00124333" w:rsidRPr="009F378A">
        <w:rPr>
          <w:color w:val="auto"/>
        </w:rPr>
        <w:t xml:space="preserve"> size</w:t>
      </w:r>
      <w:r w:rsidR="00A77D86" w:rsidRPr="009F378A">
        <w:rPr>
          <w:color w:val="auto"/>
        </w:rPr>
        <w:t xml:space="preserve"> </w:t>
      </w:r>
      <w:r w:rsidR="00457D5D" w:rsidRPr="009F378A">
        <w:rPr>
          <w:color w:val="auto"/>
        </w:rPr>
        <w:t xml:space="preserve">increased from ~100 µm to ~200 µm </w:t>
      </w:r>
      <w:r w:rsidR="002D5562" w:rsidRPr="009F378A">
        <w:rPr>
          <w:color w:val="auto"/>
        </w:rPr>
        <w:t>over</w:t>
      </w:r>
      <w:r w:rsidR="00457D5D" w:rsidRPr="009F378A">
        <w:rPr>
          <w:color w:val="auto"/>
        </w:rPr>
        <w:t xml:space="preserve"> 5 d</w:t>
      </w:r>
      <w:r w:rsidR="00B6502A" w:rsidRPr="009F378A">
        <w:rPr>
          <w:color w:val="auto"/>
        </w:rPr>
        <w:t>ays</w:t>
      </w:r>
      <w:r w:rsidR="00A67B6A" w:rsidRPr="009F378A">
        <w:rPr>
          <w:color w:val="auto"/>
        </w:rPr>
        <w:t>;</w:t>
      </w:r>
      <w:r w:rsidR="00B6502A" w:rsidRPr="009F378A">
        <w:rPr>
          <w:color w:val="auto"/>
        </w:rPr>
        <w:t xml:space="preserve"> moreover,</w:t>
      </w:r>
      <w:r w:rsidR="002D5562" w:rsidRPr="009F378A">
        <w:rPr>
          <w:color w:val="auto"/>
        </w:rPr>
        <w:t xml:space="preserve"> </w:t>
      </w:r>
      <w:r w:rsidR="00A67B6A" w:rsidRPr="009F378A">
        <w:rPr>
          <w:color w:val="auto"/>
        </w:rPr>
        <w:t xml:space="preserve">an </w:t>
      </w:r>
      <w:r w:rsidR="002D5562" w:rsidRPr="009F378A">
        <w:rPr>
          <w:color w:val="auto"/>
        </w:rPr>
        <w:t>increased</w:t>
      </w:r>
      <w:r w:rsidR="00457D5D" w:rsidRPr="009F378A">
        <w:rPr>
          <w:color w:val="auto"/>
        </w:rPr>
        <w:t xml:space="preserve"> growth</w:t>
      </w:r>
      <w:r w:rsidR="003F6638" w:rsidRPr="009F378A">
        <w:rPr>
          <w:color w:val="auto"/>
        </w:rPr>
        <w:t xml:space="preserve"> rate was observed in </w:t>
      </w:r>
      <w:r w:rsidR="00B777E7" w:rsidRPr="009F378A">
        <w:rPr>
          <w:color w:val="auto"/>
        </w:rPr>
        <w:t>spheroids</w:t>
      </w:r>
      <w:r w:rsidR="003F6638" w:rsidRPr="009F378A">
        <w:rPr>
          <w:color w:val="auto"/>
        </w:rPr>
        <w:t xml:space="preserve"> </w:t>
      </w:r>
      <w:r w:rsidR="008708D5" w:rsidRPr="009F378A">
        <w:rPr>
          <w:color w:val="auto"/>
        </w:rPr>
        <w:t xml:space="preserve">treated </w:t>
      </w:r>
      <w:r w:rsidR="00B6502A" w:rsidRPr="009F378A">
        <w:rPr>
          <w:color w:val="auto"/>
        </w:rPr>
        <w:t>with</w:t>
      </w:r>
      <w:r w:rsidR="003F6638" w:rsidRPr="009F378A">
        <w:rPr>
          <w:color w:val="auto"/>
        </w:rPr>
        <w:t xml:space="preserve"> </w:t>
      </w:r>
      <w:r w:rsidR="00121304" w:rsidRPr="009F378A">
        <w:rPr>
          <w:color w:val="auto"/>
        </w:rPr>
        <w:t xml:space="preserve">the </w:t>
      </w:r>
      <w:r w:rsidR="003F6638" w:rsidRPr="009F378A">
        <w:rPr>
          <w:color w:val="auto"/>
        </w:rPr>
        <w:t xml:space="preserve">growth </w:t>
      </w:r>
      <w:r w:rsidR="008708D5" w:rsidRPr="009F378A">
        <w:rPr>
          <w:color w:val="auto"/>
        </w:rPr>
        <w:t xml:space="preserve">stimulator </w:t>
      </w:r>
      <w:r w:rsidR="00457D5D" w:rsidRPr="009F378A">
        <w:rPr>
          <w:color w:val="auto"/>
        </w:rPr>
        <w:t>(</w:t>
      </w:r>
      <w:r w:rsidR="00457D5D" w:rsidRPr="009F378A">
        <w:rPr>
          <w:b/>
          <w:color w:val="auto"/>
        </w:rPr>
        <w:t>Figure 2</w:t>
      </w:r>
      <w:r w:rsidR="006965E1" w:rsidRPr="009F378A">
        <w:rPr>
          <w:b/>
          <w:color w:val="auto"/>
        </w:rPr>
        <w:t>F</w:t>
      </w:r>
      <w:r w:rsidR="00457D5D" w:rsidRPr="009F378A">
        <w:rPr>
          <w:color w:val="auto"/>
        </w:rPr>
        <w:t>).</w:t>
      </w:r>
      <w:r w:rsidR="00631DB9" w:rsidRPr="009F378A">
        <w:rPr>
          <w:color w:val="auto"/>
        </w:rPr>
        <w:t xml:space="preserve"> </w:t>
      </w:r>
      <w:r w:rsidR="00E9182B" w:rsidRPr="009F378A">
        <w:rPr>
          <w:color w:val="auto"/>
        </w:rPr>
        <w:t>Because long-term treatment (168 h) resulted in reduced MCF-7 viability, potentially due to hypoxic conditions in the center of the spheroids (</w:t>
      </w:r>
      <w:r w:rsidR="00E9182B" w:rsidRPr="009F378A">
        <w:rPr>
          <w:b/>
          <w:color w:val="auto"/>
        </w:rPr>
        <w:t>Figure 3</w:t>
      </w:r>
      <w:r w:rsidR="00E9182B" w:rsidRPr="009F378A">
        <w:rPr>
          <w:color w:val="auto"/>
        </w:rPr>
        <w:t xml:space="preserve">), </w:t>
      </w:r>
      <w:r w:rsidR="00A94DBA" w:rsidRPr="009F378A">
        <w:rPr>
          <w:color w:val="auto"/>
        </w:rPr>
        <w:t>3D structure</w:t>
      </w:r>
      <w:r w:rsidR="00631DB9" w:rsidRPr="009F378A">
        <w:rPr>
          <w:color w:val="auto"/>
        </w:rPr>
        <w:t xml:space="preserve"> growth was </w:t>
      </w:r>
      <w:r w:rsidR="004E16FD" w:rsidRPr="009F378A">
        <w:rPr>
          <w:color w:val="auto"/>
        </w:rPr>
        <w:t>studied</w:t>
      </w:r>
      <w:r w:rsidR="00E9182B" w:rsidRPr="009F378A">
        <w:rPr>
          <w:color w:val="auto"/>
        </w:rPr>
        <w:t xml:space="preserve"> till</w:t>
      </w:r>
      <w:r w:rsidR="00631DB9" w:rsidRPr="009F378A">
        <w:rPr>
          <w:color w:val="auto"/>
        </w:rPr>
        <w:t xml:space="preserve"> 96 h</w:t>
      </w:r>
      <w:r w:rsidR="00E9182B" w:rsidRPr="009F378A">
        <w:rPr>
          <w:color w:val="auto"/>
        </w:rPr>
        <w:t xml:space="preserve">. </w:t>
      </w:r>
      <w:r w:rsidR="00B777E7" w:rsidRPr="009F378A">
        <w:rPr>
          <w:color w:val="auto"/>
        </w:rPr>
        <w:t>Spheroids</w:t>
      </w:r>
      <w:r w:rsidR="003D7283" w:rsidRPr="009F378A">
        <w:rPr>
          <w:color w:val="auto"/>
        </w:rPr>
        <w:t xml:space="preserve"> formed with MCF-7 cells and HUVECs show a lower number of dead cells </w:t>
      </w:r>
      <w:r w:rsidR="00E9182B" w:rsidRPr="009F378A">
        <w:rPr>
          <w:color w:val="auto"/>
        </w:rPr>
        <w:t xml:space="preserve">at 168 h compared to </w:t>
      </w:r>
      <w:r w:rsidR="00B777E7" w:rsidRPr="009F378A">
        <w:rPr>
          <w:color w:val="auto"/>
        </w:rPr>
        <w:t>spheroids</w:t>
      </w:r>
      <w:r w:rsidR="003D7283" w:rsidRPr="009F378A">
        <w:rPr>
          <w:color w:val="auto"/>
        </w:rPr>
        <w:t xml:space="preserve"> formed with MCF-7 alone.</w:t>
      </w:r>
    </w:p>
    <w:p w14:paraId="59D5119E" w14:textId="77777777" w:rsidR="007653D5" w:rsidRPr="009F378A" w:rsidRDefault="007653D5" w:rsidP="000211C8">
      <w:pPr>
        <w:rPr>
          <w:color w:val="auto"/>
        </w:rPr>
      </w:pPr>
    </w:p>
    <w:p w14:paraId="13F6FD89" w14:textId="2D2A2B02" w:rsidR="00457D5D" w:rsidRPr="009F378A" w:rsidRDefault="00B6502A" w:rsidP="00121304">
      <w:pPr>
        <w:rPr>
          <w:color w:val="auto"/>
        </w:rPr>
      </w:pPr>
      <w:r w:rsidRPr="009F378A">
        <w:rPr>
          <w:color w:val="auto"/>
        </w:rPr>
        <w:t xml:space="preserve">In </w:t>
      </w:r>
      <w:r w:rsidR="00BA1000" w:rsidRPr="009F378A">
        <w:rPr>
          <w:color w:val="auto"/>
        </w:rPr>
        <w:t xml:space="preserve">the </w:t>
      </w:r>
      <w:r w:rsidRPr="009F378A">
        <w:rPr>
          <w:color w:val="auto"/>
        </w:rPr>
        <w:t>initial experiments</w:t>
      </w:r>
      <w:r w:rsidR="00E647E4" w:rsidRPr="009F378A">
        <w:rPr>
          <w:color w:val="auto"/>
        </w:rPr>
        <w:t>,</w:t>
      </w:r>
      <w:r w:rsidRPr="009F378A">
        <w:rPr>
          <w:color w:val="auto"/>
        </w:rPr>
        <w:t xml:space="preserve"> </w:t>
      </w:r>
      <w:r w:rsidR="00E647E4" w:rsidRPr="009F378A">
        <w:rPr>
          <w:color w:val="auto"/>
        </w:rPr>
        <w:t xml:space="preserve">only a </w:t>
      </w:r>
      <w:r w:rsidRPr="009F378A">
        <w:rPr>
          <w:color w:val="auto"/>
        </w:rPr>
        <w:t xml:space="preserve">small growth in </w:t>
      </w:r>
      <w:r w:rsidR="00B777E7" w:rsidRPr="009F378A">
        <w:rPr>
          <w:color w:val="auto"/>
        </w:rPr>
        <w:t>spheroids</w:t>
      </w:r>
      <w:r w:rsidR="00BA1000" w:rsidRPr="009F378A">
        <w:rPr>
          <w:color w:val="auto"/>
        </w:rPr>
        <w:t>’</w:t>
      </w:r>
      <w:r w:rsidR="00E647E4" w:rsidRPr="009F378A">
        <w:rPr>
          <w:color w:val="auto"/>
        </w:rPr>
        <w:t xml:space="preserve"> </w:t>
      </w:r>
      <w:r w:rsidRPr="009F378A">
        <w:rPr>
          <w:color w:val="auto"/>
        </w:rPr>
        <w:t>size was observed after 4 days of culture</w:t>
      </w:r>
      <w:r w:rsidR="00457D5D" w:rsidRPr="009F378A">
        <w:rPr>
          <w:color w:val="auto"/>
        </w:rPr>
        <w:t>.</w:t>
      </w:r>
      <w:r w:rsidR="00745AFC" w:rsidRPr="009F378A">
        <w:rPr>
          <w:color w:val="auto"/>
        </w:rPr>
        <w:t xml:space="preserve"> </w:t>
      </w:r>
      <w:r w:rsidR="00BA78A4" w:rsidRPr="009F378A">
        <w:rPr>
          <w:color w:val="auto"/>
        </w:rPr>
        <w:t>It was</w:t>
      </w:r>
      <w:r w:rsidRPr="009F378A">
        <w:rPr>
          <w:color w:val="auto"/>
        </w:rPr>
        <w:t xml:space="preserve"> </w:t>
      </w:r>
      <w:r w:rsidR="00457D5D" w:rsidRPr="009F378A">
        <w:rPr>
          <w:color w:val="auto"/>
        </w:rPr>
        <w:t>hypothesized tha</w:t>
      </w:r>
      <w:r w:rsidR="008A3222" w:rsidRPr="009F378A">
        <w:rPr>
          <w:color w:val="auto"/>
        </w:rPr>
        <w:t>t</w:t>
      </w:r>
      <w:r w:rsidRPr="009F378A">
        <w:rPr>
          <w:color w:val="auto"/>
        </w:rPr>
        <w:t xml:space="preserve"> this </w:t>
      </w:r>
      <w:r w:rsidR="00121304" w:rsidRPr="009F378A">
        <w:rPr>
          <w:color w:val="auto"/>
        </w:rPr>
        <w:t xml:space="preserve">might </w:t>
      </w:r>
      <w:r w:rsidRPr="009F378A">
        <w:rPr>
          <w:color w:val="auto"/>
        </w:rPr>
        <w:t xml:space="preserve">be due </w:t>
      </w:r>
      <w:r w:rsidR="004C0CCD" w:rsidRPr="009F378A">
        <w:rPr>
          <w:color w:val="auto"/>
        </w:rPr>
        <w:t xml:space="preserve">to </w:t>
      </w:r>
      <w:r w:rsidRPr="009F378A">
        <w:rPr>
          <w:color w:val="auto"/>
        </w:rPr>
        <w:t xml:space="preserve">the high number of cells seeded to form </w:t>
      </w:r>
      <w:r w:rsidR="00B777E7" w:rsidRPr="009F378A">
        <w:rPr>
          <w:color w:val="auto"/>
        </w:rPr>
        <w:t>spheroids</w:t>
      </w:r>
      <w:r w:rsidR="009A7A16" w:rsidRPr="009F378A">
        <w:rPr>
          <w:color w:val="auto"/>
        </w:rPr>
        <w:t xml:space="preserve">. In the </w:t>
      </w:r>
      <w:r w:rsidR="00F469F2" w:rsidRPr="009F378A">
        <w:rPr>
          <w:color w:val="auto"/>
        </w:rPr>
        <w:t>U-bottom culture plates</w:t>
      </w:r>
      <w:r w:rsidR="004C0CCD" w:rsidRPr="009F378A">
        <w:rPr>
          <w:color w:val="auto"/>
        </w:rPr>
        <w:t>,</w:t>
      </w:r>
      <w:r w:rsidR="009A7A16" w:rsidRPr="009F378A">
        <w:rPr>
          <w:color w:val="auto"/>
        </w:rPr>
        <w:t xml:space="preserve"> </w:t>
      </w:r>
      <w:r w:rsidR="00121304" w:rsidRPr="009F378A">
        <w:rPr>
          <w:color w:val="auto"/>
        </w:rPr>
        <w:t xml:space="preserve">the </w:t>
      </w:r>
      <w:r w:rsidR="00F469F2" w:rsidRPr="009F378A">
        <w:rPr>
          <w:color w:val="auto"/>
        </w:rPr>
        <w:t xml:space="preserve">growth </w:t>
      </w:r>
      <w:r w:rsidR="004C0CCD" w:rsidRPr="009F378A">
        <w:rPr>
          <w:color w:val="auto"/>
        </w:rPr>
        <w:t xml:space="preserve">of </w:t>
      </w:r>
      <w:r w:rsidR="00B777E7" w:rsidRPr="009F378A">
        <w:rPr>
          <w:color w:val="auto"/>
        </w:rPr>
        <w:t>spheroids</w:t>
      </w:r>
      <w:r w:rsidR="004C0CCD" w:rsidRPr="009F378A">
        <w:rPr>
          <w:color w:val="auto"/>
        </w:rPr>
        <w:t xml:space="preserve"> </w:t>
      </w:r>
      <w:r w:rsidR="00F469F2" w:rsidRPr="009F378A">
        <w:rPr>
          <w:color w:val="auto"/>
        </w:rPr>
        <w:t>could have been limited</w:t>
      </w:r>
      <w:r w:rsidR="004C0CCD" w:rsidRPr="009F378A">
        <w:rPr>
          <w:color w:val="auto"/>
        </w:rPr>
        <w:t xml:space="preserve"> </w:t>
      </w:r>
      <w:r w:rsidR="00F469F2" w:rsidRPr="009F378A">
        <w:rPr>
          <w:color w:val="auto"/>
        </w:rPr>
        <w:t xml:space="preserve">by </w:t>
      </w:r>
      <w:r w:rsidR="009A7A16" w:rsidRPr="009F378A">
        <w:rPr>
          <w:color w:val="auto"/>
        </w:rPr>
        <w:t>the concave shape</w:t>
      </w:r>
      <w:r w:rsidR="00F469F2" w:rsidRPr="009F378A">
        <w:rPr>
          <w:color w:val="auto"/>
        </w:rPr>
        <w:t xml:space="preserve"> of the well</w:t>
      </w:r>
      <w:r w:rsidR="00457D5D" w:rsidRPr="009F378A">
        <w:rPr>
          <w:color w:val="auto"/>
        </w:rPr>
        <w:t>. Since growth was dependent on the initial number of</w:t>
      </w:r>
      <w:r w:rsidR="009A7A16" w:rsidRPr="009F378A">
        <w:rPr>
          <w:color w:val="auto"/>
        </w:rPr>
        <w:t xml:space="preserve"> cells seeded</w:t>
      </w:r>
      <w:r w:rsidR="00457D5D" w:rsidRPr="009F378A">
        <w:rPr>
          <w:color w:val="auto"/>
        </w:rPr>
        <w:t xml:space="preserve">, </w:t>
      </w:r>
      <w:r w:rsidR="009A7A16" w:rsidRPr="009F378A">
        <w:rPr>
          <w:color w:val="auto"/>
        </w:rPr>
        <w:t xml:space="preserve">different </w:t>
      </w:r>
      <w:r w:rsidR="00121304" w:rsidRPr="009F378A">
        <w:rPr>
          <w:color w:val="auto"/>
        </w:rPr>
        <w:t xml:space="preserve">cell </w:t>
      </w:r>
      <w:r w:rsidR="009A7A16" w:rsidRPr="009F378A">
        <w:rPr>
          <w:color w:val="auto"/>
        </w:rPr>
        <w:t>number</w:t>
      </w:r>
      <w:r w:rsidR="00121304" w:rsidRPr="009F378A">
        <w:rPr>
          <w:color w:val="auto"/>
        </w:rPr>
        <w:t>s</w:t>
      </w:r>
      <w:r w:rsidR="009A7A16" w:rsidRPr="009F378A">
        <w:rPr>
          <w:color w:val="auto"/>
        </w:rPr>
        <w:t xml:space="preserve"> </w:t>
      </w:r>
      <w:r w:rsidR="00121304" w:rsidRPr="009F378A">
        <w:rPr>
          <w:color w:val="auto"/>
        </w:rPr>
        <w:t xml:space="preserve">were used </w:t>
      </w:r>
      <w:r w:rsidR="009A7A16" w:rsidRPr="009F378A">
        <w:rPr>
          <w:color w:val="auto"/>
        </w:rPr>
        <w:t xml:space="preserve">to form </w:t>
      </w:r>
      <w:r w:rsidR="00B777E7" w:rsidRPr="009F378A">
        <w:rPr>
          <w:color w:val="auto"/>
        </w:rPr>
        <w:t>spheroids</w:t>
      </w:r>
      <w:r w:rsidR="009A7A16" w:rsidRPr="009F378A">
        <w:rPr>
          <w:color w:val="auto"/>
        </w:rPr>
        <w:t xml:space="preserve"> </w:t>
      </w:r>
      <w:r w:rsidR="00F118CE" w:rsidRPr="009F378A">
        <w:rPr>
          <w:color w:val="auto"/>
        </w:rPr>
        <w:t xml:space="preserve">to </w:t>
      </w:r>
      <w:r w:rsidR="009A7A16" w:rsidRPr="009F378A">
        <w:rPr>
          <w:color w:val="auto"/>
        </w:rPr>
        <w:t>tes</w:t>
      </w:r>
      <w:r w:rsidR="00F118CE" w:rsidRPr="009F378A">
        <w:rPr>
          <w:color w:val="auto"/>
        </w:rPr>
        <w:t>t</w:t>
      </w:r>
      <w:r w:rsidR="009A7A16" w:rsidRPr="009F378A">
        <w:rPr>
          <w:color w:val="auto"/>
        </w:rPr>
        <w:t xml:space="preserve"> and establish conditions that would be optimal to monitor </w:t>
      </w:r>
      <w:r w:rsidR="00B777E7" w:rsidRPr="009F378A">
        <w:rPr>
          <w:color w:val="auto"/>
        </w:rPr>
        <w:t>spheroid</w:t>
      </w:r>
      <w:r w:rsidR="009A7A16" w:rsidRPr="009F378A">
        <w:rPr>
          <w:color w:val="auto"/>
        </w:rPr>
        <w:t xml:space="preserve"> growth</w:t>
      </w:r>
      <w:r w:rsidR="00457D5D" w:rsidRPr="009F378A">
        <w:rPr>
          <w:color w:val="auto"/>
        </w:rPr>
        <w:t>.</w:t>
      </w:r>
      <w:r w:rsidR="00A37C09" w:rsidRPr="009F378A">
        <w:t xml:space="preserve"> </w:t>
      </w:r>
      <w:r w:rsidR="00F469F2" w:rsidRPr="009F378A">
        <w:rPr>
          <w:color w:val="auto"/>
        </w:rPr>
        <w:t xml:space="preserve">As shown in </w:t>
      </w:r>
      <w:r w:rsidR="00F469F2" w:rsidRPr="009F378A">
        <w:rPr>
          <w:b/>
          <w:color w:val="auto"/>
        </w:rPr>
        <w:t xml:space="preserve">Figure </w:t>
      </w:r>
      <w:r w:rsidR="004E16FD" w:rsidRPr="009F378A">
        <w:rPr>
          <w:b/>
          <w:color w:val="auto"/>
        </w:rPr>
        <w:t>4</w:t>
      </w:r>
      <w:r w:rsidR="00F469F2" w:rsidRPr="009F378A">
        <w:rPr>
          <w:color w:val="auto"/>
        </w:rPr>
        <w:t xml:space="preserve">, </w:t>
      </w:r>
      <w:r w:rsidR="00F625FB" w:rsidRPr="009F378A">
        <w:rPr>
          <w:color w:val="auto"/>
        </w:rPr>
        <w:t xml:space="preserve">the </w:t>
      </w:r>
      <w:r w:rsidR="009A7A16" w:rsidRPr="009F378A">
        <w:rPr>
          <w:color w:val="auto"/>
        </w:rPr>
        <w:t>findings suggest that f</w:t>
      </w:r>
      <w:r w:rsidR="00457D5D" w:rsidRPr="009F378A">
        <w:rPr>
          <w:color w:val="auto"/>
        </w:rPr>
        <w:t xml:space="preserve">or </w:t>
      </w:r>
      <w:r w:rsidR="00B777E7" w:rsidRPr="009F378A">
        <w:rPr>
          <w:color w:val="auto"/>
        </w:rPr>
        <w:t>spheroid</w:t>
      </w:r>
      <w:r w:rsidR="009A7A16" w:rsidRPr="009F378A">
        <w:rPr>
          <w:color w:val="auto"/>
        </w:rPr>
        <w:t xml:space="preserve"> </w:t>
      </w:r>
      <w:r w:rsidR="00457D5D" w:rsidRPr="009F378A">
        <w:rPr>
          <w:color w:val="auto"/>
        </w:rPr>
        <w:t>growth studies</w:t>
      </w:r>
      <w:r w:rsidR="008A3222" w:rsidRPr="009F378A">
        <w:rPr>
          <w:color w:val="auto"/>
        </w:rPr>
        <w:t>,</w:t>
      </w:r>
      <w:r w:rsidR="00457D5D" w:rsidRPr="009F378A">
        <w:rPr>
          <w:color w:val="auto"/>
        </w:rPr>
        <w:t xml:space="preserve"> </w:t>
      </w:r>
      <w:r w:rsidR="009A7A16" w:rsidRPr="009F378A">
        <w:rPr>
          <w:color w:val="auto"/>
        </w:rPr>
        <w:t xml:space="preserve">seeding </w:t>
      </w:r>
      <w:r w:rsidR="00B130B1" w:rsidRPr="009F378A">
        <w:rPr>
          <w:color w:val="auto"/>
        </w:rPr>
        <w:t>500 cell</w:t>
      </w:r>
      <w:r w:rsidR="00EB21AA" w:rsidRPr="009F378A">
        <w:rPr>
          <w:color w:val="auto"/>
        </w:rPr>
        <w:t>s</w:t>
      </w:r>
      <w:r w:rsidR="00457D5D" w:rsidRPr="009F378A">
        <w:rPr>
          <w:color w:val="auto"/>
        </w:rPr>
        <w:t>/</w:t>
      </w:r>
      <w:r w:rsidR="00973146" w:rsidRPr="009F378A">
        <w:rPr>
          <w:color w:val="auto"/>
        </w:rPr>
        <w:t>well</w:t>
      </w:r>
      <w:r w:rsidR="009A7A16" w:rsidRPr="009F378A">
        <w:rPr>
          <w:color w:val="auto"/>
        </w:rPr>
        <w:t xml:space="preserve"> to form </w:t>
      </w:r>
      <w:r w:rsidR="00B777E7" w:rsidRPr="009F378A">
        <w:rPr>
          <w:color w:val="auto"/>
        </w:rPr>
        <w:t>spheroids</w:t>
      </w:r>
      <w:r w:rsidR="009A7A16" w:rsidRPr="009F378A">
        <w:rPr>
          <w:color w:val="auto"/>
        </w:rPr>
        <w:t xml:space="preserve"> was </w:t>
      </w:r>
      <w:r w:rsidR="00973146" w:rsidRPr="009F378A">
        <w:rPr>
          <w:color w:val="auto"/>
        </w:rPr>
        <w:t>reliable</w:t>
      </w:r>
      <w:r w:rsidR="009A7A16" w:rsidRPr="009F378A">
        <w:rPr>
          <w:color w:val="auto"/>
        </w:rPr>
        <w:t xml:space="preserve"> and reproducible for</w:t>
      </w:r>
      <w:r w:rsidR="00973146" w:rsidRPr="009F378A">
        <w:rPr>
          <w:color w:val="auto"/>
        </w:rPr>
        <w:t xml:space="preserve"> </w:t>
      </w:r>
      <w:r w:rsidR="00457D5D" w:rsidRPr="009F378A">
        <w:rPr>
          <w:color w:val="auto"/>
        </w:rPr>
        <w:t xml:space="preserve">monitoring of </w:t>
      </w:r>
      <w:r w:rsidR="00B777E7" w:rsidRPr="009F378A">
        <w:rPr>
          <w:color w:val="auto"/>
        </w:rPr>
        <w:t>spheroids</w:t>
      </w:r>
      <w:r w:rsidR="00121304" w:rsidRPr="009F378A">
        <w:rPr>
          <w:color w:val="auto"/>
        </w:rPr>
        <w:t>’</w:t>
      </w:r>
      <w:r w:rsidR="004C0CCD" w:rsidRPr="009F378A">
        <w:rPr>
          <w:color w:val="auto"/>
        </w:rPr>
        <w:t xml:space="preserve"> </w:t>
      </w:r>
      <w:r w:rsidR="00457D5D" w:rsidRPr="009F378A">
        <w:rPr>
          <w:color w:val="auto"/>
        </w:rPr>
        <w:t>growth</w:t>
      </w:r>
      <w:r w:rsidR="0004104F" w:rsidRPr="009F378A">
        <w:rPr>
          <w:color w:val="auto"/>
        </w:rPr>
        <w:t xml:space="preserve"> for 4</w:t>
      </w:r>
      <w:r w:rsidR="00121304" w:rsidRPr="009F378A">
        <w:rPr>
          <w:color w:val="auto"/>
        </w:rPr>
        <w:t>–</w:t>
      </w:r>
      <w:r w:rsidR="0004104F" w:rsidRPr="009F378A">
        <w:rPr>
          <w:color w:val="auto"/>
        </w:rPr>
        <w:t>6 days in response to growth modulatory factors</w:t>
      </w:r>
      <w:r w:rsidR="00457D5D" w:rsidRPr="009F378A">
        <w:rPr>
          <w:color w:val="auto"/>
        </w:rPr>
        <w:t>.</w:t>
      </w:r>
      <w:r w:rsidR="00772D64" w:rsidRPr="009F378A">
        <w:rPr>
          <w:color w:val="auto"/>
        </w:rPr>
        <w:t xml:space="preserve"> </w:t>
      </w:r>
      <w:r w:rsidR="00B777E7" w:rsidRPr="009F378A">
        <w:rPr>
          <w:color w:val="auto"/>
        </w:rPr>
        <w:t>Spheroids</w:t>
      </w:r>
      <w:r w:rsidR="004C0CCD" w:rsidRPr="009F378A">
        <w:rPr>
          <w:color w:val="auto"/>
        </w:rPr>
        <w:t xml:space="preserve"> that were </w:t>
      </w:r>
      <w:r w:rsidR="00457D5D" w:rsidRPr="009F378A">
        <w:rPr>
          <w:color w:val="auto"/>
        </w:rPr>
        <w:t xml:space="preserve">most suitable for histological or </w:t>
      </w:r>
      <w:r w:rsidR="00687086" w:rsidRPr="009F378A">
        <w:rPr>
          <w:color w:val="auto"/>
        </w:rPr>
        <w:t>immune-</w:t>
      </w:r>
      <w:r w:rsidR="00457D5D" w:rsidRPr="009F378A">
        <w:rPr>
          <w:color w:val="auto"/>
        </w:rPr>
        <w:t>hi</w:t>
      </w:r>
      <w:r w:rsidR="00B130B1" w:rsidRPr="009F378A">
        <w:rPr>
          <w:color w:val="auto"/>
        </w:rPr>
        <w:t xml:space="preserve">stological observations </w:t>
      </w:r>
      <w:r w:rsidR="00457D5D" w:rsidRPr="009F378A">
        <w:rPr>
          <w:color w:val="auto"/>
        </w:rPr>
        <w:t xml:space="preserve">were </w:t>
      </w:r>
      <w:r w:rsidR="00457D5D" w:rsidRPr="009F378A">
        <w:rPr>
          <w:color w:val="auto"/>
        </w:rPr>
        <w:lastRenderedPageBreak/>
        <w:t>o</w:t>
      </w:r>
      <w:r w:rsidR="00EB21AA" w:rsidRPr="009F378A">
        <w:rPr>
          <w:color w:val="auto"/>
        </w:rPr>
        <w:t>btained</w:t>
      </w:r>
      <w:r w:rsidR="00B130B1" w:rsidRPr="009F378A">
        <w:rPr>
          <w:color w:val="auto"/>
        </w:rPr>
        <w:t xml:space="preserve"> on day 4</w:t>
      </w:r>
      <w:r w:rsidR="0004104F" w:rsidRPr="009F378A">
        <w:rPr>
          <w:color w:val="auto"/>
        </w:rPr>
        <w:t>,</w:t>
      </w:r>
      <w:r w:rsidR="00EB21AA" w:rsidRPr="009F378A">
        <w:rPr>
          <w:color w:val="auto"/>
        </w:rPr>
        <w:t xml:space="preserve"> after seeding of 5 x </w:t>
      </w:r>
      <w:r w:rsidR="00B130B1" w:rsidRPr="009F378A">
        <w:rPr>
          <w:color w:val="auto"/>
        </w:rPr>
        <w:t>10</w:t>
      </w:r>
      <w:r w:rsidR="00B130B1" w:rsidRPr="009F378A">
        <w:rPr>
          <w:color w:val="auto"/>
          <w:vertAlign w:val="superscript"/>
        </w:rPr>
        <w:t>3</w:t>
      </w:r>
      <w:r w:rsidR="00B130B1" w:rsidRPr="009F378A">
        <w:rPr>
          <w:color w:val="auto"/>
        </w:rPr>
        <w:t xml:space="preserve"> </w:t>
      </w:r>
      <w:r w:rsidR="00457D5D" w:rsidRPr="009F378A">
        <w:rPr>
          <w:color w:val="auto"/>
        </w:rPr>
        <w:t>cells/</w:t>
      </w:r>
      <w:r w:rsidR="0004104F" w:rsidRPr="009F378A">
        <w:rPr>
          <w:color w:val="auto"/>
        </w:rPr>
        <w:t>well.</w:t>
      </w:r>
      <w:r w:rsidR="004C0CCD" w:rsidRPr="009F378A">
        <w:rPr>
          <w:color w:val="auto"/>
        </w:rPr>
        <w:t xml:space="preserve"> This</w:t>
      </w:r>
      <w:r w:rsidR="00457D5D" w:rsidRPr="009F378A">
        <w:rPr>
          <w:color w:val="auto"/>
        </w:rPr>
        <w:t xml:space="preserve"> same initial concentration was used for cell protein or RNA extractions. Increasing the initial cell concentration by more than 7.5 </w:t>
      </w:r>
      <w:r w:rsidR="00B130B1" w:rsidRPr="009F378A">
        <w:rPr>
          <w:color w:val="auto"/>
        </w:rPr>
        <w:t>x 10</w:t>
      </w:r>
      <w:r w:rsidR="00B130B1" w:rsidRPr="009F378A">
        <w:rPr>
          <w:color w:val="auto"/>
          <w:vertAlign w:val="superscript"/>
        </w:rPr>
        <w:t>3</w:t>
      </w:r>
      <w:r w:rsidR="00B130B1" w:rsidRPr="009F378A">
        <w:rPr>
          <w:color w:val="auto"/>
        </w:rPr>
        <w:t xml:space="preserve"> cells</w:t>
      </w:r>
      <w:r w:rsidR="00457D5D" w:rsidRPr="009F378A">
        <w:rPr>
          <w:color w:val="auto"/>
        </w:rPr>
        <w:t xml:space="preserve">/well did not improve spheroid </w:t>
      </w:r>
      <w:r w:rsidR="00EB21AA" w:rsidRPr="009F378A">
        <w:rPr>
          <w:color w:val="auto"/>
        </w:rPr>
        <w:t>formation</w:t>
      </w:r>
      <w:r w:rsidR="004C0CCD" w:rsidRPr="009F378A">
        <w:rPr>
          <w:color w:val="auto"/>
        </w:rPr>
        <w:t xml:space="preserve">, and </w:t>
      </w:r>
      <w:r w:rsidR="0004104F" w:rsidRPr="009F378A">
        <w:rPr>
          <w:color w:val="auto"/>
        </w:rPr>
        <w:t>the cells did not aggregate</w:t>
      </w:r>
      <w:r w:rsidR="00457D5D" w:rsidRPr="009F378A">
        <w:rPr>
          <w:color w:val="auto"/>
        </w:rPr>
        <w:t xml:space="preserve"> properly</w:t>
      </w:r>
      <w:r w:rsidR="004C0CCD" w:rsidRPr="009F378A">
        <w:rPr>
          <w:color w:val="auto"/>
        </w:rPr>
        <w:t xml:space="preserve"> </w:t>
      </w:r>
      <w:r w:rsidR="00457D5D" w:rsidRPr="009F378A">
        <w:rPr>
          <w:color w:val="auto"/>
        </w:rPr>
        <w:t>and assumed irregular structures</w:t>
      </w:r>
      <w:r w:rsidR="00EB21AA" w:rsidRPr="009F378A">
        <w:rPr>
          <w:color w:val="auto"/>
        </w:rPr>
        <w:t xml:space="preserve"> </w:t>
      </w:r>
      <w:r w:rsidR="00457D5D" w:rsidRPr="009F378A">
        <w:rPr>
          <w:color w:val="auto"/>
        </w:rPr>
        <w:t>(</w:t>
      </w:r>
      <w:r w:rsidR="00795F7D" w:rsidRPr="009F378A">
        <w:rPr>
          <w:b/>
          <w:color w:val="auto"/>
        </w:rPr>
        <w:t>Figure</w:t>
      </w:r>
      <w:r w:rsidR="004C0CCD" w:rsidRPr="009F378A">
        <w:rPr>
          <w:b/>
          <w:color w:val="auto"/>
        </w:rPr>
        <w:t xml:space="preserve"> </w:t>
      </w:r>
      <w:r w:rsidR="004E16FD" w:rsidRPr="009F378A">
        <w:rPr>
          <w:b/>
          <w:color w:val="auto"/>
        </w:rPr>
        <w:t>4</w:t>
      </w:r>
      <w:r w:rsidR="00457D5D" w:rsidRPr="009F378A">
        <w:rPr>
          <w:color w:val="auto"/>
        </w:rPr>
        <w:t>).</w:t>
      </w:r>
    </w:p>
    <w:p w14:paraId="748FB36B" w14:textId="77777777" w:rsidR="007653D5" w:rsidRPr="009F378A" w:rsidRDefault="007653D5" w:rsidP="000211C8">
      <w:pPr>
        <w:rPr>
          <w:color w:val="auto"/>
        </w:rPr>
      </w:pPr>
    </w:p>
    <w:p w14:paraId="05693A95" w14:textId="78C5EFDE" w:rsidR="00C8077D" w:rsidRPr="009F378A" w:rsidRDefault="00457D5D" w:rsidP="00FE51D7">
      <w:pPr>
        <w:rPr>
          <w:color w:val="auto"/>
        </w:rPr>
      </w:pPr>
      <w:proofErr w:type="gramStart"/>
      <w:r w:rsidRPr="009F378A">
        <w:rPr>
          <w:color w:val="auto"/>
        </w:rPr>
        <w:t>In order to</w:t>
      </w:r>
      <w:proofErr w:type="gramEnd"/>
      <w:r w:rsidRPr="009F378A">
        <w:rPr>
          <w:color w:val="auto"/>
        </w:rPr>
        <w:t xml:space="preserve"> evaluate cell composition, proliferation</w:t>
      </w:r>
      <w:r w:rsidR="00121304" w:rsidRPr="009F378A">
        <w:rPr>
          <w:color w:val="auto"/>
        </w:rPr>
        <w:t>,</w:t>
      </w:r>
      <w:r w:rsidRPr="009F378A">
        <w:rPr>
          <w:color w:val="auto"/>
        </w:rPr>
        <w:t xml:space="preserve"> and apoptosis status, histological sections of </w:t>
      </w:r>
      <w:r w:rsidR="00B777E7" w:rsidRPr="009F378A">
        <w:rPr>
          <w:color w:val="auto"/>
        </w:rPr>
        <w:t>spheroids</w:t>
      </w:r>
      <w:r w:rsidR="0004104F" w:rsidRPr="009F378A">
        <w:rPr>
          <w:color w:val="auto"/>
        </w:rPr>
        <w:t xml:space="preserve"> formed with breast cancer </w:t>
      </w:r>
      <w:r w:rsidR="00700857" w:rsidRPr="009F378A">
        <w:rPr>
          <w:color w:val="auto"/>
        </w:rPr>
        <w:t xml:space="preserve">cells </w:t>
      </w:r>
      <w:r w:rsidR="0004104F" w:rsidRPr="009F378A">
        <w:rPr>
          <w:color w:val="auto"/>
        </w:rPr>
        <w:t>plus</w:t>
      </w:r>
      <w:r w:rsidRPr="009F378A">
        <w:rPr>
          <w:color w:val="auto"/>
        </w:rPr>
        <w:t xml:space="preserve"> endothelial cells were examined using</w:t>
      </w:r>
      <w:r w:rsidR="008C58B0" w:rsidRPr="009F378A">
        <w:rPr>
          <w:color w:val="auto"/>
        </w:rPr>
        <w:t xml:space="preserve"> </w:t>
      </w:r>
      <w:r w:rsidRPr="009F378A">
        <w:rPr>
          <w:color w:val="auto"/>
        </w:rPr>
        <w:t>H</w:t>
      </w:r>
      <w:r w:rsidR="008C58B0" w:rsidRPr="009F378A">
        <w:rPr>
          <w:color w:val="auto"/>
        </w:rPr>
        <w:t>&amp;</w:t>
      </w:r>
      <w:r w:rsidRPr="009F378A">
        <w:rPr>
          <w:color w:val="auto"/>
        </w:rPr>
        <w:t>E</w:t>
      </w:r>
      <w:r w:rsidR="008C58B0" w:rsidRPr="009F378A">
        <w:rPr>
          <w:color w:val="auto"/>
        </w:rPr>
        <w:t xml:space="preserve"> and </w:t>
      </w:r>
      <w:r w:rsidRPr="009F378A">
        <w:rPr>
          <w:color w:val="auto"/>
        </w:rPr>
        <w:t>Ki67</w:t>
      </w:r>
      <w:r w:rsidR="008C12FC" w:rsidRPr="009F378A">
        <w:rPr>
          <w:color w:val="auto"/>
        </w:rPr>
        <w:t xml:space="preserve"> (dilution 1:300)</w:t>
      </w:r>
      <w:r w:rsidR="00745AFC" w:rsidRPr="009F378A">
        <w:rPr>
          <w:color w:val="auto"/>
        </w:rPr>
        <w:t xml:space="preserve"> </w:t>
      </w:r>
      <w:r w:rsidRPr="009F378A">
        <w:rPr>
          <w:color w:val="auto"/>
        </w:rPr>
        <w:t>and Cleaved Caspase-3</w:t>
      </w:r>
      <w:r w:rsidR="002B3193" w:rsidRPr="009F378A">
        <w:rPr>
          <w:color w:val="auto"/>
        </w:rPr>
        <w:t xml:space="preserve"> (dilution 1:500)</w:t>
      </w:r>
      <w:r w:rsidR="00F469F2" w:rsidRPr="009F378A">
        <w:rPr>
          <w:color w:val="auto"/>
        </w:rPr>
        <w:t xml:space="preserve"> antibodies. T</w:t>
      </w:r>
      <w:r w:rsidR="00B130B1" w:rsidRPr="009F378A">
        <w:rPr>
          <w:color w:val="auto"/>
        </w:rPr>
        <w:t xml:space="preserve">he </w:t>
      </w:r>
      <w:r w:rsidR="008511B2" w:rsidRPr="009F378A">
        <w:rPr>
          <w:color w:val="auto"/>
        </w:rPr>
        <w:t xml:space="preserve">process for </w:t>
      </w:r>
      <w:r w:rsidR="00B130B1" w:rsidRPr="009F378A">
        <w:rPr>
          <w:color w:val="auto"/>
        </w:rPr>
        <w:t xml:space="preserve">final sample </w:t>
      </w:r>
      <w:r w:rsidR="008511B2" w:rsidRPr="009F378A">
        <w:rPr>
          <w:color w:val="auto"/>
        </w:rPr>
        <w:t xml:space="preserve">preparation </w:t>
      </w:r>
      <w:r w:rsidR="007B3AB7" w:rsidRPr="009F378A">
        <w:rPr>
          <w:color w:val="auto"/>
        </w:rPr>
        <w:t xml:space="preserve">requires </w:t>
      </w:r>
      <w:r w:rsidR="00973146" w:rsidRPr="009F378A">
        <w:rPr>
          <w:color w:val="auto"/>
        </w:rPr>
        <w:t>care/</w:t>
      </w:r>
      <w:r w:rsidR="007B3AB7" w:rsidRPr="009F378A">
        <w:rPr>
          <w:color w:val="auto"/>
        </w:rPr>
        <w:t>attention and precision</w:t>
      </w:r>
      <w:r w:rsidR="00F469F2" w:rsidRPr="009F378A">
        <w:rPr>
          <w:color w:val="auto"/>
        </w:rPr>
        <w:t>.</w:t>
      </w:r>
      <w:r w:rsidR="007B3AB7" w:rsidRPr="009F378A">
        <w:rPr>
          <w:color w:val="auto"/>
        </w:rPr>
        <w:t xml:space="preserve"> </w:t>
      </w:r>
      <w:r w:rsidR="00F469F2" w:rsidRPr="009F378A">
        <w:rPr>
          <w:b/>
          <w:color w:val="auto"/>
        </w:rPr>
        <w:t xml:space="preserve">Figure </w:t>
      </w:r>
      <w:r w:rsidR="004E16FD" w:rsidRPr="009F378A">
        <w:rPr>
          <w:b/>
          <w:color w:val="auto"/>
        </w:rPr>
        <w:t>5</w:t>
      </w:r>
      <w:r w:rsidRPr="009F378A">
        <w:rPr>
          <w:b/>
          <w:color w:val="auto"/>
        </w:rPr>
        <w:t>A</w:t>
      </w:r>
      <w:r w:rsidR="00F469F2" w:rsidRPr="009F378A">
        <w:rPr>
          <w:color w:val="auto"/>
        </w:rPr>
        <w:t xml:space="preserve"> </w:t>
      </w:r>
      <w:r w:rsidR="00973146" w:rsidRPr="009F378A">
        <w:rPr>
          <w:color w:val="auto"/>
        </w:rPr>
        <w:t>depicts</w:t>
      </w:r>
      <w:r w:rsidRPr="009F378A">
        <w:rPr>
          <w:color w:val="auto"/>
        </w:rPr>
        <w:t xml:space="preserve"> the workflow for </w:t>
      </w:r>
      <w:r w:rsidR="00F469F2" w:rsidRPr="009F378A">
        <w:rPr>
          <w:color w:val="auto"/>
        </w:rPr>
        <w:t xml:space="preserve">the collection and incorporation of </w:t>
      </w:r>
      <w:r w:rsidR="00B777E7" w:rsidRPr="009F378A">
        <w:rPr>
          <w:color w:val="auto"/>
        </w:rPr>
        <w:t>spheroids</w:t>
      </w:r>
      <w:r w:rsidR="00F469F2" w:rsidRPr="009F378A">
        <w:rPr>
          <w:color w:val="auto"/>
        </w:rPr>
        <w:t xml:space="preserve"> into agarose for sectioning.</w:t>
      </w:r>
      <w:r w:rsidRPr="009F378A">
        <w:rPr>
          <w:color w:val="auto"/>
        </w:rPr>
        <w:t xml:space="preserve"> </w:t>
      </w:r>
      <w:r w:rsidR="0004104F" w:rsidRPr="009F378A">
        <w:rPr>
          <w:color w:val="auto"/>
        </w:rPr>
        <w:t>Photomicrograph</w:t>
      </w:r>
      <w:r w:rsidR="008C58B0" w:rsidRPr="009F378A">
        <w:rPr>
          <w:color w:val="auto"/>
        </w:rPr>
        <w:t>s</w:t>
      </w:r>
      <w:r w:rsidR="0004104F" w:rsidRPr="009F378A">
        <w:rPr>
          <w:color w:val="auto"/>
        </w:rPr>
        <w:t xml:space="preserve"> in </w:t>
      </w:r>
      <w:r w:rsidR="008C58B0" w:rsidRPr="009F378A">
        <w:rPr>
          <w:b/>
          <w:color w:val="auto"/>
        </w:rPr>
        <w:t>F</w:t>
      </w:r>
      <w:r w:rsidR="00F52C49" w:rsidRPr="009F378A">
        <w:rPr>
          <w:b/>
          <w:color w:val="auto"/>
        </w:rPr>
        <w:t xml:space="preserve">igure </w:t>
      </w:r>
      <w:r w:rsidR="004E16FD" w:rsidRPr="009F378A">
        <w:rPr>
          <w:b/>
          <w:color w:val="auto"/>
        </w:rPr>
        <w:t>5</w:t>
      </w:r>
      <w:r w:rsidR="00F52C49" w:rsidRPr="009F378A">
        <w:rPr>
          <w:b/>
          <w:color w:val="auto"/>
        </w:rPr>
        <w:t>B</w:t>
      </w:r>
      <w:r w:rsidR="00121304" w:rsidRPr="009F378A">
        <w:rPr>
          <w:b/>
          <w:color w:val="auto"/>
        </w:rPr>
        <w:t>–</w:t>
      </w:r>
      <w:r w:rsidR="0004104F" w:rsidRPr="009F378A">
        <w:rPr>
          <w:b/>
          <w:color w:val="auto"/>
        </w:rPr>
        <w:t xml:space="preserve">C </w:t>
      </w:r>
      <w:r w:rsidR="008C58B0" w:rsidRPr="009F378A">
        <w:rPr>
          <w:color w:val="auto"/>
        </w:rPr>
        <w:t xml:space="preserve">demonstrate the </w:t>
      </w:r>
      <w:r w:rsidR="0004104F" w:rsidRPr="009F378A">
        <w:rPr>
          <w:color w:val="auto"/>
        </w:rPr>
        <w:t xml:space="preserve">difference in MCF-7 </w:t>
      </w:r>
      <w:r w:rsidR="00B777E7" w:rsidRPr="009F378A">
        <w:rPr>
          <w:color w:val="auto"/>
        </w:rPr>
        <w:t>spheroid</w:t>
      </w:r>
      <w:r w:rsidR="0004104F" w:rsidRPr="009F378A">
        <w:rPr>
          <w:color w:val="auto"/>
        </w:rPr>
        <w:t xml:space="preserve"> formation in</w:t>
      </w:r>
      <w:r w:rsidR="008C58B0" w:rsidRPr="009F378A">
        <w:rPr>
          <w:color w:val="auto"/>
        </w:rPr>
        <w:t xml:space="preserve"> the</w:t>
      </w:r>
      <w:r w:rsidR="0004104F" w:rsidRPr="009F378A">
        <w:rPr>
          <w:color w:val="auto"/>
        </w:rPr>
        <w:t xml:space="preserve"> </w:t>
      </w:r>
      <w:r w:rsidR="00F52C49" w:rsidRPr="009F378A">
        <w:rPr>
          <w:color w:val="auto"/>
        </w:rPr>
        <w:t>presence (</w:t>
      </w:r>
      <w:r w:rsidR="00121304" w:rsidRPr="009F378A">
        <w:rPr>
          <w:b/>
          <w:bCs/>
          <w:color w:val="auto"/>
        </w:rPr>
        <w:t>Figure 5</w:t>
      </w:r>
      <w:r w:rsidR="00F52C49" w:rsidRPr="009F378A">
        <w:rPr>
          <w:b/>
          <w:bCs/>
          <w:color w:val="auto"/>
        </w:rPr>
        <w:t>B</w:t>
      </w:r>
      <w:r w:rsidR="00F52C49" w:rsidRPr="009F378A">
        <w:rPr>
          <w:color w:val="auto"/>
        </w:rPr>
        <w:t>)</w:t>
      </w:r>
      <w:r w:rsidR="0004104F" w:rsidRPr="009F378A">
        <w:rPr>
          <w:color w:val="auto"/>
        </w:rPr>
        <w:t xml:space="preserve"> and </w:t>
      </w:r>
      <w:r w:rsidR="00F52C49" w:rsidRPr="009F378A">
        <w:rPr>
          <w:color w:val="auto"/>
        </w:rPr>
        <w:t>absence (</w:t>
      </w:r>
      <w:r w:rsidR="00121304" w:rsidRPr="009F378A">
        <w:rPr>
          <w:b/>
          <w:bCs/>
          <w:color w:val="auto"/>
        </w:rPr>
        <w:t>Figure 5C</w:t>
      </w:r>
      <w:r w:rsidR="00F52C49" w:rsidRPr="009F378A">
        <w:rPr>
          <w:color w:val="auto"/>
        </w:rPr>
        <w:t xml:space="preserve">) </w:t>
      </w:r>
      <w:r w:rsidR="0004104F" w:rsidRPr="009F378A">
        <w:rPr>
          <w:color w:val="auto"/>
        </w:rPr>
        <w:t xml:space="preserve">of </w:t>
      </w:r>
      <w:r w:rsidR="00795D6D" w:rsidRPr="009F378A">
        <w:rPr>
          <w:color w:val="auto"/>
        </w:rPr>
        <w:t>L</w:t>
      </w:r>
      <w:r w:rsidR="0004104F" w:rsidRPr="009F378A">
        <w:rPr>
          <w:color w:val="auto"/>
        </w:rPr>
        <w:t>ipofectamine (0.17% final concentration), a commonly used transfection agent.</w:t>
      </w:r>
      <w:r w:rsidR="00745AFC" w:rsidRPr="009F378A">
        <w:rPr>
          <w:color w:val="auto"/>
        </w:rPr>
        <w:t xml:space="preserve"> </w:t>
      </w:r>
      <w:r w:rsidRPr="009F378A">
        <w:rPr>
          <w:color w:val="auto"/>
        </w:rPr>
        <w:t>Bright-field microscopic images of h</w:t>
      </w:r>
      <w:r w:rsidR="00973146" w:rsidRPr="009F378A">
        <w:rPr>
          <w:color w:val="auto"/>
        </w:rPr>
        <w:t>istological section</w:t>
      </w:r>
      <w:r w:rsidR="008C58B0" w:rsidRPr="009F378A">
        <w:rPr>
          <w:color w:val="auto"/>
        </w:rPr>
        <w:t>s</w:t>
      </w:r>
      <w:r w:rsidR="00973146" w:rsidRPr="009F378A">
        <w:rPr>
          <w:color w:val="auto"/>
        </w:rPr>
        <w:t xml:space="preserve"> show </w:t>
      </w:r>
      <w:r w:rsidRPr="009F378A">
        <w:rPr>
          <w:color w:val="auto"/>
        </w:rPr>
        <w:t>a circular, compact structure of a homogenous mixture of two cell types (</w:t>
      </w:r>
      <w:r w:rsidR="00795F7D" w:rsidRPr="009F378A">
        <w:rPr>
          <w:b/>
          <w:color w:val="auto"/>
        </w:rPr>
        <w:t xml:space="preserve">Figure </w:t>
      </w:r>
      <w:r w:rsidR="004E16FD" w:rsidRPr="009F378A">
        <w:rPr>
          <w:b/>
          <w:color w:val="auto"/>
        </w:rPr>
        <w:t>5</w:t>
      </w:r>
      <w:r w:rsidR="0004104F" w:rsidRPr="009F378A">
        <w:rPr>
          <w:b/>
          <w:color w:val="auto"/>
        </w:rPr>
        <w:t>D</w:t>
      </w:r>
      <w:r w:rsidR="00121304" w:rsidRPr="009F378A">
        <w:rPr>
          <w:b/>
          <w:color w:val="auto"/>
        </w:rPr>
        <w:t>–</w:t>
      </w:r>
      <w:r w:rsidR="00C13D0C" w:rsidRPr="009F378A">
        <w:rPr>
          <w:b/>
          <w:color w:val="auto"/>
        </w:rPr>
        <w:t>G</w:t>
      </w:r>
      <w:r w:rsidRPr="009F378A">
        <w:rPr>
          <w:color w:val="auto"/>
        </w:rPr>
        <w:t>).</w:t>
      </w:r>
      <w:r w:rsidR="00973146" w:rsidRPr="009F378A">
        <w:rPr>
          <w:color w:val="auto"/>
        </w:rPr>
        <w:t xml:space="preserve"> The structure of the </w:t>
      </w:r>
      <w:r w:rsidR="00E26E5B" w:rsidRPr="009F378A">
        <w:rPr>
          <w:color w:val="auto"/>
        </w:rPr>
        <w:t>spheroids</w:t>
      </w:r>
      <w:r w:rsidRPr="009F378A">
        <w:rPr>
          <w:color w:val="auto"/>
        </w:rPr>
        <w:t xml:space="preserve"> and </w:t>
      </w:r>
      <w:r w:rsidR="00121304" w:rsidRPr="009F378A">
        <w:rPr>
          <w:color w:val="auto"/>
        </w:rPr>
        <w:t xml:space="preserve">the </w:t>
      </w:r>
      <w:r w:rsidRPr="009F378A">
        <w:rPr>
          <w:color w:val="auto"/>
        </w:rPr>
        <w:t>shape of their cells</w:t>
      </w:r>
      <w:r w:rsidR="00F52C49" w:rsidRPr="009F378A">
        <w:rPr>
          <w:color w:val="auto"/>
        </w:rPr>
        <w:t xml:space="preserve"> showed no abnormalit</w:t>
      </w:r>
      <w:r w:rsidR="004A40EE" w:rsidRPr="009F378A">
        <w:rPr>
          <w:color w:val="auto"/>
        </w:rPr>
        <w:t>ies</w:t>
      </w:r>
      <w:r w:rsidRPr="009F378A">
        <w:rPr>
          <w:color w:val="auto"/>
        </w:rPr>
        <w:t xml:space="preserve"> </w:t>
      </w:r>
      <w:r w:rsidR="00C8563E" w:rsidRPr="009F378A">
        <w:rPr>
          <w:color w:val="auto"/>
        </w:rPr>
        <w:t>following transfection with control oligonucleotide</w:t>
      </w:r>
      <w:r w:rsidR="004A40EE" w:rsidRPr="009F378A">
        <w:rPr>
          <w:color w:val="auto"/>
        </w:rPr>
        <w:t>s</w:t>
      </w:r>
      <w:r w:rsidR="00C8563E" w:rsidRPr="009F378A">
        <w:rPr>
          <w:color w:val="auto"/>
        </w:rPr>
        <w:t xml:space="preserve"> in </w:t>
      </w:r>
      <w:r w:rsidR="004A40EE" w:rsidRPr="009F378A">
        <w:rPr>
          <w:color w:val="auto"/>
        </w:rPr>
        <w:t xml:space="preserve">the </w:t>
      </w:r>
      <w:r w:rsidR="00C8563E" w:rsidRPr="009F378A">
        <w:rPr>
          <w:color w:val="auto"/>
        </w:rPr>
        <w:t xml:space="preserve">presence of </w:t>
      </w:r>
      <w:r w:rsidR="00795D6D" w:rsidRPr="009F378A">
        <w:rPr>
          <w:color w:val="auto"/>
        </w:rPr>
        <w:t>L</w:t>
      </w:r>
      <w:r w:rsidR="00C8563E" w:rsidRPr="009F378A">
        <w:rPr>
          <w:color w:val="auto"/>
        </w:rPr>
        <w:t xml:space="preserve">ipofectamine </w:t>
      </w:r>
      <w:r w:rsidRPr="009F378A">
        <w:rPr>
          <w:color w:val="auto"/>
        </w:rPr>
        <w:t>(</w:t>
      </w:r>
      <w:r w:rsidR="00795F7D" w:rsidRPr="009F378A">
        <w:rPr>
          <w:b/>
          <w:color w:val="auto"/>
        </w:rPr>
        <w:t>Figure</w:t>
      </w:r>
      <w:r w:rsidR="00FD565A" w:rsidRPr="009F378A">
        <w:rPr>
          <w:b/>
          <w:color w:val="auto"/>
        </w:rPr>
        <w:t xml:space="preserve"> </w:t>
      </w:r>
      <w:r w:rsidR="004E16FD" w:rsidRPr="009F378A">
        <w:rPr>
          <w:b/>
          <w:color w:val="auto"/>
        </w:rPr>
        <w:t>5</w:t>
      </w:r>
      <w:r w:rsidR="00F52C49" w:rsidRPr="009F378A">
        <w:rPr>
          <w:b/>
          <w:color w:val="auto"/>
        </w:rPr>
        <w:t>D</w:t>
      </w:r>
      <w:r w:rsidR="00C8563E" w:rsidRPr="009F378A">
        <w:rPr>
          <w:color w:val="auto"/>
        </w:rPr>
        <w:t>)</w:t>
      </w:r>
      <w:r w:rsidRPr="009F378A">
        <w:rPr>
          <w:color w:val="auto"/>
        </w:rPr>
        <w:t>.</w:t>
      </w:r>
      <w:r w:rsidR="00687086" w:rsidRPr="009F378A">
        <w:rPr>
          <w:color w:val="auto"/>
        </w:rPr>
        <w:t xml:space="preserve"> </w:t>
      </w:r>
      <w:r w:rsidR="00C8563E" w:rsidRPr="009F378A">
        <w:rPr>
          <w:color w:val="auto"/>
        </w:rPr>
        <w:t xml:space="preserve">Moreover, </w:t>
      </w:r>
      <w:r w:rsidRPr="009F378A">
        <w:rPr>
          <w:color w:val="auto"/>
        </w:rPr>
        <w:t>cells expressing the proliferative marker, Ki67,</w:t>
      </w:r>
      <w:r w:rsidR="002F6B20" w:rsidRPr="009F378A">
        <w:rPr>
          <w:color w:val="auto"/>
        </w:rPr>
        <w:t xml:space="preserve"> </w:t>
      </w:r>
      <w:r w:rsidRPr="009F378A">
        <w:rPr>
          <w:color w:val="auto"/>
        </w:rPr>
        <w:t>were distributed homogeneously in the spheroids</w:t>
      </w:r>
      <w:r w:rsidR="004A40EE" w:rsidRPr="009F378A">
        <w:rPr>
          <w:color w:val="auto"/>
        </w:rPr>
        <w:t>;</w:t>
      </w:r>
      <w:r w:rsidRPr="009F378A">
        <w:rPr>
          <w:color w:val="auto"/>
        </w:rPr>
        <w:t xml:space="preserve"> however</w:t>
      </w:r>
      <w:r w:rsidR="004A40EE" w:rsidRPr="009F378A">
        <w:rPr>
          <w:color w:val="auto"/>
        </w:rPr>
        <w:t>,</w:t>
      </w:r>
      <w:r w:rsidRPr="009F378A">
        <w:rPr>
          <w:color w:val="auto"/>
        </w:rPr>
        <w:t xml:space="preserve"> a ring of proliferative cells was also observed on the surface of the </w:t>
      </w:r>
      <w:r w:rsidR="00E26E5B" w:rsidRPr="009F378A">
        <w:rPr>
          <w:color w:val="auto"/>
        </w:rPr>
        <w:t>spheroids</w:t>
      </w:r>
      <w:r w:rsidRPr="009F378A">
        <w:rPr>
          <w:color w:val="auto"/>
        </w:rPr>
        <w:t xml:space="preserve"> (</w:t>
      </w:r>
      <w:r w:rsidR="00795F7D" w:rsidRPr="009F378A">
        <w:rPr>
          <w:b/>
          <w:color w:val="auto"/>
        </w:rPr>
        <w:t>Figure</w:t>
      </w:r>
      <w:r w:rsidR="00FD565A" w:rsidRPr="009F378A">
        <w:rPr>
          <w:b/>
          <w:color w:val="auto"/>
        </w:rPr>
        <w:t xml:space="preserve"> </w:t>
      </w:r>
      <w:r w:rsidR="004E16FD" w:rsidRPr="009F378A">
        <w:rPr>
          <w:b/>
          <w:color w:val="auto"/>
        </w:rPr>
        <w:t>5</w:t>
      </w:r>
      <w:r w:rsidR="00C8563E" w:rsidRPr="009F378A">
        <w:rPr>
          <w:b/>
          <w:color w:val="auto"/>
        </w:rPr>
        <w:t>E</w:t>
      </w:r>
      <w:r w:rsidRPr="009F378A">
        <w:rPr>
          <w:color w:val="auto"/>
        </w:rPr>
        <w:t>).</w:t>
      </w:r>
      <w:r w:rsidR="004A40EE" w:rsidRPr="009F378A">
        <w:rPr>
          <w:color w:val="auto"/>
        </w:rPr>
        <w:t xml:space="preserve"> </w:t>
      </w:r>
      <w:r w:rsidRPr="009F378A">
        <w:rPr>
          <w:color w:val="auto"/>
        </w:rPr>
        <w:t xml:space="preserve">Cleaved Caspase-3 </w:t>
      </w:r>
      <w:r w:rsidR="004A40EE" w:rsidRPr="009F378A">
        <w:rPr>
          <w:color w:val="auto"/>
        </w:rPr>
        <w:t xml:space="preserve">staining </w:t>
      </w:r>
      <w:r w:rsidRPr="009F378A">
        <w:rPr>
          <w:color w:val="auto"/>
        </w:rPr>
        <w:t>show</w:t>
      </w:r>
      <w:r w:rsidR="004A40EE" w:rsidRPr="009F378A">
        <w:rPr>
          <w:color w:val="auto"/>
        </w:rPr>
        <w:t>ed</w:t>
      </w:r>
      <w:r w:rsidRPr="009F378A">
        <w:rPr>
          <w:color w:val="auto"/>
        </w:rPr>
        <w:t xml:space="preserve"> apoptotic cells after 4 days of culture</w:t>
      </w:r>
      <w:r w:rsidR="00C8563E" w:rsidRPr="009F378A">
        <w:rPr>
          <w:color w:val="auto"/>
        </w:rPr>
        <w:t xml:space="preserve"> </w:t>
      </w:r>
      <w:r w:rsidR="00C8563E" w:rsidRPr="009F378A">
        <w:rPr>
          <w:bCs/>
          <w:color w:val="auto"/>
        </w:rPr>
        <w:t>(</w:t>
      </w:r>
      <w:r w:rsidR="00C8563E" w:rsidRPr="009F378A">
        <w:rPr>
          <w:b/>
          <w:color w:val="auto"/>
        </w:rPr>
        <w:t xml:space="preserve">Figure </w:t>
      </w:r>
      <w:r w:rsidR="004E16FD" w:rsidRPr="009F378A">
        <w:rPr>
          <w:b/>
          <w:color w:val="auto"/>
        </w:rPr>
        <w:t>5</w:t>
      </w:r>
      <w:r w:rsidR="00C8563E" w:rsidRPr="009F378A">
        <w:rPr>
          <w:b/>
          <w:color w:val="auto"/>
        </w:rPr>
        <w:t>F</w:t>
      </w:r>
      <w:r w:rsidR="00C8563E" w:rsidRPr="009F378A">
        <w:rPr>
          <w:bCs/>
          <w:color w:val="auto"/>
        </w:rPr>
        <w:t>)</w:t>
      </w:r>
      <w:r w:rsidRPr="009F378A">
        <w:rPr>
          <w:bCs/>
          <w:color w:val="auto"/>
        </w:rPr>
        <w:t>.</w:t>
      </w:r>
      <w:r w:rsidR="00CD6366" w:rsidRPr="009F378A">
        <w:rPr>
          <w:color w:val="auto"/>
        </w:rPr>
        <w:t xml:space="preserve"> Histological sections are useful to evaluate the distribution of epithelial and endothelial cells in </w:t>
      </w:r>
      <w:r w:rsidR="00B777E7" w:rsidRPr="009F378A">
        <w:rPr>
          <w:color w:val="auto"/>
        </w:rPr>
        <w:t>spheroids</w:t>
      </w:r>
      <w:r w:rsidR="000B6808" w:rsidRPr="009F378A">
        <w:rPr>
          <w:color w:val="auto"/>
        </w:rPr>
        <w:t xml:space="preserve"> using</w:t>
      </w:r>
      <w:r w:rsidR="00795D6D" w:rsidRPr="009F378A">
        <w:rPr>
          <w:color w:val="auto"/>
        </w:rPr>
        <w:t xml:space="preserve"> </w:t>
      </w:r>
      <w:r w:rsidR="00F118CE" w:rsidRPr="009F378A">
        <w:rPr>
          <w:color w:val="auto"/>
        </w:rPr>
        <w:t>specific markers</w:t>
      </w:r>
      <w:r w:rsidR="00CD6366" w:rsidRPr="009F378A">
        <w:rPr>
          <w:color w:val="auto"/>
        </w:rPr>
        <w:t xml:space="preserve">. </w:t>
      </w:r>
      <w:r w:rsidR="004176D0" w:rsidRPr="009F378A">
        <w:rPr>
          <w:color w:val="auto"/>
        </w:rPr>
        <w:t>U</w:t>
      </w:r>
      <w:r w:rsidR="00CD6366" w:rsidRPr="009F378A">
        <w:rPr>
          <w:color w:val="auto"/>
        </w:rPr>
        <w:t xml:space="preserve">sing CD31 as </w:t>
      </w:r>
      <w:r w:rsidR="00F118CE" w:rsidRPr="009F378A">
        <w:rPr>
          <w:color w:val="auto"/>
        </w:rPr>
        <w:t xml:space="preserve">a </w:t>
      </w:r>
      <w:r w:rsidR="00CD6366" w:rsidRPr="009F378A">
        <w:rPr>
          <w:color w:val="auto"/>
        </w:rPr>
        <w:t xml:space="preserve">specific marker for endothelial </w:t>
      </w:r>
      <w:r w:rsidR="004176D0" w:rsidRPr="009F378A">
        <w:rPr>
          <w:color w:val="auto"/>
        </w:rPr>
        <w:t>cells,</w:t>
      </w:r>
      <w:r w:rsidR="00CD6366" w:rsidRPr="009F378A">
        <w:rPr>
          <w:color w:val="auto"/>
        </w:rPr>
        <w:t xml:space="preserve"> it is possible </w:t>
      </w:r>
      <w:r w:rsidR="00665C45" w:rsidRPr="009F378A">
        <w:rPr>
          <w:color w:val="auto"/>
        </w:rPr>
        <w:t>t</w:t>
      </w:r>
      <w:r w:rsidR="00AE4DA3" w:rsidRPr="009F378A">
        <w:rPr>
          <w:color w:val="auto"/>
        </w:rPr>
        <w:t xml:space="preserve">o determine </w:t>
      </w:r>
      <w:r w:rsidR="00C13D0C" w:rsidRPr="009F378A">
        <w:rPr>
          <w:color w:val="auto"/>
        </w:rPr>
        <w:t>the</w:t>
      </w:r>
      <w:r w:rsidR="005D2FB5" w:rsidRPr="009F378A">
        <w:rPr>
          <w:color w:val="auto"/>
        </w:rPr>
        <w:t>ir</w:t>
      </w:r>
      <w:r w:rsidR="00C13D0C" w:rsidRPr="009F378A">
        <w:rPr>
          <w:color w:val="auto"/>
        </w:rPr>
        <w:t xml:space="preserve"> </w:t>
      </w:r>
      <w:r w:rsidR="00AE4DA3" w:rsidRPr="009F378A">
        <w:rPr>
          <w:color w:val="auto"/>
        </w:rPr>
        <w:t>distribut</w:t>
      </w:r>
      <w:r w:rsidR="00C13D0C" w:rsidRPr="009F378A">
        <w:rPr>
          <w:color w:val="auto"/>
        </w:rPr>
        <w:t>ion</w:t>
      </w:r>
      <w:r w:rsidR="00AE4DA3" w:rsidRPr="009F378A">
        <w:rPr>
          <w:color w:val="auto"/>
        </w:rPr>
        <w:t xml:space="preserve"> </w:t>
      </w:r>
      <w:r w:rsidR="005D2FB5" w:rsidRPr="009F378A">
        <w:rPr>
          <w:color w:val="auto"/>
        </w:rPr>
        <w:t>with</w:t>
      </w:r>
      <w:r w:rsidR="00AE4DA3" w:rsidRPr="009F378A">
        <w:rPr>
          <w:color w:val="auto"/>
        </w:rPr>
        <w:t xml:space="preserve">in the 3D structure. </w:t>
      </w:r>
      <w:r w:rsidR="00C8077D" w:rsidRPr="009F378A">
        <w:rPr>
          <w:color w:val="auto"/>
        </w:rPr>
        <w:t>S</w:t>
      </w:r>
      <w:r w:rsidR="000B6808" w:rsidRPr="009F378A">
        <w:rPr>
          <w:color w:val="auto"/>
        </w:rPr>
        <w:t>ince</w:t>
      </w:r>
      <w:r w:rsidR="00C13D0C" w:rsidRPr="009F378A">
        <w:rPr>
          <w:color w:val="auto"/>
        </w:rPr>
        <w:t xml:space="preserve"> all</w:t>
      </w:r>
      <w:r w:rsidR="000B6808" w:rsidRPr="009F378A">
        <w:rPr>
          <w:color w:val="auto"/>
        </w:rPr>
        <w:t xml:space="preserve"> </w:t>
      </w:r>
      <w:r w:rsidR="00BA1000" w:rsidRPr="009F378A">
        <w:rPr>
          <w:color w:val="auto"/>
        </w:rPr>
        <w:t xml:space="preserve">the </w:t>
      </w:r>
      <w:r w:rsidR="000B6808" w:rsidRPr="009F378A">
        <w:rPr>
          <w:color w:val="auto"/>
        </w:rPr>
        <w:t>c</w:t>
      </w:r>
      <w:r w:rsidR="00AE4DA3" w:rsidRPr="009F378A">
        <w:rPr>
          <w:color w:val="auto"/>
        </w:rPr>
        <w:t>ells are</w:t>
      </w:r>
      <w:r w:rsidR="00C8077D" w:rsidRPr="009F378A">
        <w:rPr>
          <w:color w:val="auto"/>
        </w:rPr>
        <w:t xml:space="preserve"> </w:t>
      </w:r>
      <w:r w:rsidR="00AE4DA3" w:rsidRPr="009F378A">
        <w:rPr>
          <w:color w:val="auto"/>
        </w:rPr>
        <w:t xml:space="preserve">stained with </w:t>
      </w:r>
      <w:r w:rsidR="00795D6D" w:rsidRPr="009F378A">
        <w:rPr>
          <w:color w:val="auto"/>
        </w:rPr>
        <w:t>Hematoxylin</w:t>
      </w:r>
      <w:r w:rsidR="00AE4DA3" w:rsidRPr="009F378A">
        <w:rPr>
          <w:color w:val="auto"/>
        </w:rPr>
        <w:t xml:space="preserve"> (blue staining of the nucleus of </w:t>
      </w:r>
      <w:r w:rsidR="00121304" w:rsidRPr="009F378A">
        <w:rPr>
          <w:color w:val="auto"/>
        </w:rPr>
        <w:t xml:space="preserve">the </w:t>
      </w:r>
      <w:r w:rsidR="00AE4DA3" w:rsidRPr="009F378A">
        <w:rPr>
          <w:color w:val="auto"/>
        </w:rPr>
        <w:t>cell)</w:t>
      </w:r>
      <w:r w:rsidR="00C8077D" w:rsidRPr="009F378A">
        <w:rPr>
          <w:color w:val="auto"/>
        </w:rPr>
        <w:t xml:space="preserve">, the calculation of CD31 expression could </w:t>
      </w:r>
      <w:r w:rsidR="005D2FB5" w:rsidRPr="009F378A">
        <w:rPr>
          <w:color w:val="auto"/>
        </w:rPr>
        <w:t>provide</w:t>
      </w:r>
      <w:r w:rsidR="00C8077D" w:rsidRPr="009F378A">
        <w:rPr>
          <w:color w:val="auto"/>
        </w:rPr>
        <w:t xml:space="preserve"> </w:t>
      </w:r>
      <w:r w:rsidR="00C13D0C" w:rsidRPr="009F378A">
        <w:rPr>
          <w:color w:val="auto"/>
        </w:rPr>
        <w:t xml:space="preserve">the area of the spheroids </w:t>
      </w:r>
      <w:r w:rsidR="005D2FB5" w:rsidRPr="009F378A">
        <w:rPr>
          <w:color w:val="auto"/>
        </w:rPr>
        <w:t xml:space="preserve">containing </w:t>
      </w:r>
      <w:r w:rsidR="00C13D0C" w:rsidRPr="009F378A">
        <w:rPr>
          <w:color w:val="auto"/>
        </w:rPr>
        <w:t xml:space="preserve">endothelial </w:t>
      </w:r>
      <w:r w:rsidR="00AE4DA3" w:rsidRPr="009F378A">
        <w:rPr>
          <w:color w:val="auto"/>
        </w:rPr>
        <w:t>cells</w:t>
      </w:r>
      <w:r w:rsidR="005D2FB5" w:rsidRPr="009F378A">
        <w:rPr>
          <w:color w:val="auto"/>
        </w:rPr>
        <w:t xml:space="preserve"> following</w:t>
      </w:r>
      <w:r w:rsidR="00C8077D" w:rsidRPr="009F378A">
        <w:rPr>
          <w:color w:val="auto"/>
        </w:rPr>
        <w:t xml:space="preserve"> treatment or transfection</w:t>
      </w:r>
      <w:r w:rsidR="00795D6D" w:rsidRPr="009F378A">
        <w:rPr>
          <w:color w:val="auto"/>
        </w:rPr>
        <w:t xml:space="preserve"> (protocol section 4.2.7.</w:t>
      </w:r>
      <w:r w:rsidR="00C13D0C" w:rsidRPr="009F378A">
        <w:rPr>
          <w:color w:val="auto"/>
        </w:rPr>
        <w:t>1</w:t>
      </w:r>
      <w:r w:rsidR="00B271D1" w:rsidRPr="009F378A">
        <w:rPr>
          <w:color w:val="auto"/>
        </w:rPr>
        <w:t>.</w:t>
      </w:r>
      <w:r w:rsidR="00795D6D" w:rsidRPr="009F378A">
        <w:rPr>
          <w:color w:val="auto"/>
        </w:rPr>
        <w:t>)</w:t>
      </w:r>
      <w:r w:rsidR="00AE4DA3" w:rsidRPr="009F378A">
        <w:rPr>
          <w:color w:val="auto"/>
        </w:rPr>
        <w:t xml:space="preserve">. </w:t>
      </w:r>
      <w:r w:rsidR="004176D0" w:rsidRPr="009F378A">
        <w:rPr>
          <w:color w:val="auto"/>
        </w:rPr>
        <w:t>Moreover</w:t>
      </w:r>
      <w:r w:rsidR="005D2FB5" w:rsidRPr="009F378A">
        <w:rPr>
          <w:color w:val="auto"/>
        </w:rPr>
        <w:t>, by</w:t>
      </w:r>
      <w:r w:rsidR="004176D0" w:rsidRPr="009F378A">
        <w:rPr>
          <w:color w:val="auto"/>
        </w:rPr>
        <w:t xml:space="preserve"> performing </w:t>
      </w:r>
      <w:r w:rsidR="00121304" w:rsidRPr="009F378A">
        <w:rPr>
          <w:color w:val="auto"/>
        </w:rPr>
        <w:t xml:space="preserve">a </w:t>
      </w:r>
      <w:r w:rsidR="004176D0" w:rsidRPr="009F378A">
        <w:rPr>
          <w:color w:val="auto"/>
        </w:rPr>
        <w:t xml:space="preserve">dual staining </w:t>
      </w:r>
      <w:r w:rsidR="00C13D0C" w:rsidRPr="009F378A">
        <w:rPr>
          <w:color w:val="auto"/>
        </w:rPr>
        <w:t>assay</w:t>
      </w:r>
      <w:r w:rsidR="00121304" w:rsidRPr="009F378A">
        <w:rPr>
          <w:color w:val="auto"/>
        </w:rPr>
        <w:t>,</w:t>
      </w:r>
      <w:r w:rsidR="00C13D0C" w:rsidRPr="009F378A">
        <w:rPr>
          <w:color w:val="auto"/>
        </w:rPr>
        <w:t xml:space="preserve"> </w:t>
      </w:r>
      <w:r w:rsidR="004176D0" w:rsidRPr="009F378A">
        <w:rPr>
          <w:color w:val="auto"/>
        </w:rPr>
        <w:t>it is possible</w:t>
      </w:r>
      <w:r w:rsidR="003074D9" w:rsidRPr="009F378A">
        <w:rPr>
          <w:color w:val="auto"/>
        </w:rPr>
        <w:t xml:space="preserve"> to</w:t>
      </w:r>
      <w:r w:rsidR="004176D0" w:rsidRPr="009F378A">
        <w:rPr>
          <w:color w:val="auto"/>
        </w:rPr>
        <w:t xml:space="preserve"> have even more information</w:t>
      </w:r>
      <w:r w:rsidR="005D2FB5" w:rsidRPr="009F378A">
        <w:rPr>
          <w:color w:val="auto"/>
        </w:rPr>
        <w:t>, for example</w:t>
      </w:r>
      <w:r w:rsidR="00121304" w:rsidRPr="009F378A">
        <w:rPr>
          <w:color w:val="auto"/>
        </w:rPr>
        <w:t>,</w:t>
      </w:r>
      <w:r w:rsidR="005D2FB5" w:rsidRPr="009F378A">
        <w:rPr>
          <w:color w:val="auto"/>
        </w:rPr>
        <w:t xml:space="preserve"> as shown </w:t>
      </w:r>
      <w:r w:rsidR="00C8077D" w:rsidRPr="009F378A">
        <w:rPr>
          <w:color w:val="auto"/>
        </w:rPr>
        <w:t xml:space="preserve">in </w:t>
      </w:r>
      <w:r w:rsidR="00BA1000" w:rsidRPr="009F378A">
        <w:rPr>
          <w:b/>
          <w:color w:val="auto"/>
        </w:rPr>
        <w:t>F</w:t>
      </w:r>
      <w:r w:rsidR="00C8077D" w:rsidRPr="009F378A">
        <w:rPr>
          <w:b/>
          <w:color w:val="auto"/>
        </w:rPr>
        <w:t>igure 5G</w:t>
      </w:r>
      <w:r w:rsidR="00C8077D" w:rsidRPr="009F378A">
        <w:rPr>
          <w:color w:val="auto"/>
        </w:rPr>
        <w:t>, CD31 stain</w:t>
      </w:r>
      <w:r w:rsidR="00C13D0C" w:rsidRPr="009F378A">
        <w:rPr>
          <w:color w:val="auto"/>
        </w:rPr>
        <w:t>s</w:t>
      </w:r>
      <w:r w:rsidR="00C8077D" w:rsidRPr="009F378A">
        <w:rPr>
          <w:color w:val="auto"/>
        </w:rPr>
        <w:t xml:space="preserve"> endothelial cells</w:t>
      </w:r>
      <w:r w:rsidR="00C13D0C" w:rsidRPr="009F378A">
        <w:rPr>
          <w:color w:val="auto"/>
        </w:rPr>
        <w:t xml:space="preserve"> (red)</w:t>
      </w:r>
      <w:r w:rsidR="004176D0" w:rsidRPr="009F378A">
        <w:rPr>
          <w:color w:val="auto"/>
        </w:rPr>
        <w:t xml:space="preserve"> and Ki67</w:t>
      </w:r>
      <w:r w:rsidR="00C13D0C" w:rsidRPr="009F378A">
        <w:rPr>
          <w:color w:val="auto"/>
        </w:rPr>
        <w:t xml:space="preserve"> </w:t>
      </w:r>
      <w:r w:rsidR="00C8077D" w:rsidRPr="009F378A">
        <w:rPr>
          <w:color w:val="auto"/>
        </w:rPr>
        <w:t>stain</w:t>
      </w:r>
      <w:r w:rsidR="00C13D0C" w:rsidRPr="009F378A">
        <w:rPr>
          <w:color w:val="auto"/>
        </w:rPr>
        <w:t>s</w:t>
      </w:r>
      <w:r w:rsidR="00C8077D" w:rsidRPr="009F378A">
        <w:rPr>
          <w:color w:val="auto"/>
        </w:rPr>
        <w:t xml:space="preserve"> proliferative cells</w:t>
      </w:r>
      <w:r w:rsidR="00C13D0C" w:rsidRPr="009F378A">
        <w:rPr>
          <w:color w:val="auto"/>
        </w:rPr>
        <w:t xml:space="preserve"> (brown). Following the protocol section 4.2.7.2</w:t>
      </w:r>
      <w:r w:rsidR="00121304" w:rsidRPr="009F378A">
        <w:rPr>
          <w:color w:val="auto"/>
        </w:rPr>
        <w:t>,</w:t>
      </w:r>
      <w:r w:rsidR="00C13D0C" w:rsidRPr="009F378A">
        <w:rPr>
          <w:color w:val="auto"/>
        </w:rPr>
        <w:t xml:space="preserve"> </w:t>
      </w:r>
      <w:r w:rsidR="00C13D0C" w:rsidRPr="009F378A">
        <w:rPr>
          <w:b/>
          <w:color w:val="auto"/>
        </w:rPr>
        <w:t>Figure 5G</w:t>
      </w:r>
      <w:r w:rsidR="00C13D0C" w:rsidRPr="009F378A">
        <w:rPr>
          <w:color w:val="auto"/>
        </w:rPr>
        <w:t xml:space="preserve"> revealed that 55% are epithelial cells, 45% are endothelial cells</w:t>
      </w:r>
      <w:r w:rsidR="00121304" w:rsidRPr="009F378A">
        <w:rPr>
          <w:color w:val="auto"/>
        </w:rPr>
        <w:t>,</w:t>
      </w:r>
      <w:r w:rsidR="00C13D0C" w:rsidRPr="009F378A">
        <w:rPr>
          <w:color w:val="auto"/>
        </w:rPr>
        <w:t xml:space="preserve"> and 25% of cells are proliferating.</w:t>
      </w:r>
    </w:p>
    <w:p w14:paraId="30F90706" w14:textId="5C901899" w:rsidR="00457D5D" w:rsidRPr="009F378A" w:rsidRDefault="00457D5D" w:rsidP="00FE51D7">
      <w:pPr>
        <w:rPr>
          <w:color w:val="auto"/>
        </w:rPr>
      </w:pPr>
    </w:p>
    <w:p w14:paraId="13DF2158" w14:textId="40FC3BD1" w:rsidR="00457D5D" w:rsidRPr="009F378A" w:rsidRDefault="00457D5D" w:rsidP="00121304">
      <w:pPr>
        <w:rPr>
          <w:bCs/>
          <w:color w:val="auto"/>
        </w:rPr>
      </w:pPr>
      <w:r w:rsidRPr="009F378A">
        <w:rPr>
          <w:color w:val="auto"/>
        </w:rPr>
        <w:t xml:space="preserve">The </w:t>
      </w:r>
      <w:r w:rsidR="004A40EE" w:rsidRPr="009F378A">
        <w:rPr>
          <w:color w:val="auto"/>
        </w:rPr>
        <w:t xml:space="preserve">structure of </w:t>
      </w:r>
      <w:r w:rsidRPr="009F378A">
        <w:rPr>
          <w:color w:val="auto"/>
        </w:rPr>
        <w:t>spheroid</w:t>
      </w:r>
      <w:r w:rsidR="004A40EE" w:rsidRPr="009F378A">
        <w:rPr>
          <w:color w:val="auto"/>
        </w:rPr>
        <w:t xml:space="preserve">s </w:t>
      </w:r>
      <w:r w:rsidRPr="009F378A">
        <w:rPr>
          <w:color w:val="auto"/>
        </w:rPr>
        <w:t xml:space="preserve">may also be studied </w:t>
      </w:r>
      <w:r w:rsidR="00973146" w:rsidRPr="009F378A">
        <w:rPr>
          <w:color w:val="auto"/>
        </w:rPr>
        <w:t xml:space="preserve">using </w:t>
      </w:r>
      <w:r w:rsidRPr="009F378A">
        <w:rPr>
          <w:color w:val="auto"/>
        </w:rPr>
        <w:t>immunofluorescence analysis</w:t>
      </w:r>
      <w:r w:rsidR="00C8563E" w:rsidRPr="009F378A">
        <w:rPr>
          <w:color w:val="auto"/>
        </w:rPr>
        <w:t xml:space="preserve"> following </w:t>
      </w:r>
      <w:r w:rsidR="00121304" w:rsidRPr="009F378A">
        <w:rPr>
          <w:color w:val="auto"/>
        </w:rPr>
        <w:t xml:space="preserve">the </w:t>
      </w:r>
      <w:r w:rsidR="00C8563E" w:rsidRPr="009F378A">
        <w:rPr>
          <w:color w:val="auto"/>
        </w:rPr>
        <w:t>labeling of cells with live dyes. Confluent 2D</w:t>
      </w:r>
      <w:r w:rsidR="00121304" w:rsidRPr="009F378A">
        <w:rPr>
          <w:color w:val="auto"/>
        </w:rPr>
        <w:t xml:space="preserve"> </w:t>
      </w:r>
      <w:r w:rsidRPr="009F378A">
        <w:rPr>
          <w:color w:val="auto"/>
        </w:rPr>
        <w:t>culture</w:t>
      </w:r>
      <w:r w:rsidR="00C8563E" w:rsidRPr="009F378A">
        <w:rPr>
          <w:color w:val="auto"/>
        </w:rPr>
        <w:t xml:space="preserve">s of HUVEC and MCF-7 </w:t>
      </w:r>
      <w:r w:rsidR="004A40EE" w:rsidRPr="009F378A">
        <w:rPr>
          <w:color w:val="auto"/>
        </w:rPr>
        <w:t xml:space="preserve">cells </w:t>
      </w:r>
      <w:r w:rsidRPr="009F378A">
        <w:rPr>
          <w:color w:val="auto"/>
        </w:rPr>
        <w:t xml:space="preserve">were </w:t>
      </w:r>
      <w:r w:rsidR="00C8563E" w:rsidRPr="009F378A">
        <w:rPr>
          <w:color w:val="auto"/>
        </w:rPr>
        <w:t xml:space="preserve">separately stained </w:t>
      </w:r>
      <w:r w:rsidRPr="009F378A">
        <w:rPr>
          <w:color w:val="auto"/>
        </w:rPr>
        <w:t>with</w:t>
      </w:r>
      <w:r w:rsidR="00745AFC" w:rsidRPr="009F378A">
        <w:rPr>
          <w:color w:val="auto"/>
        </w:rPr>
        <w:t xml:space="preserve"> </w:t>
      </w:r>
      <w:r w:rsidR="00D90AEE" w:rsidRPr="009F378A">
        <w:rPr>
          <w:color w:val="auto"/>
        </w:rPr>
        <w:t xml:space="preserve">blue </w:t>
      </w:r>
      <w:r w:rsidRPr="009F378A">
        <w:rPr>
          <w:color w:val="auto"/>
        </w:rPr>
        <w:t xml:space="preserve">(HUVEC) and </w:t>
      </w:r>
      <w:r w:rsidR="00D90AEE" w:rsidRPr="009F378A">
        <w:rPr>
          <w:color w:val="auto"/>
        </w:rPr>
        <w:t>green</w:t>
      </w:r>
      <w:r w:rsidR="008601FF" w:rsidRPr="009F378A">
        <w:rPr>
          <w:color w:val="auto"/>
        </w:rPr>
        <w:t xml:space="preserve"> </w:t>
      </w:r>
      <w:r w:rsidRPr="009F378A">
        <w:rPr>
          <w:color w:val="auto"/>
        </w:rPr>
        <w:t>(MCF-7)</w:t>
      </w:r>
      <w:r w:rsidR="00C8563E" w:rsidRPr="009F378A">
        <w:rPr>
          <w:color w:val="auto"/>
        </w:rPr>
        <w:t xml:space="preserve"> dyes</w:t>
      </w:r>
      <w:r w:rsidRPr="009F378A">
        <w:rPr>
          <w:color w:val="auto"/>
        </w:rPr>
        <w:t>.</w:t>
      </w:r>
      <w:r w:rsidR="004A40EE" w:rsidRPr="009F378A">
        <w:rPr>
          <w:color w:val="auto"/>
        </w:rPr>
        <w:t xml:space="preserve"> </w:t>
      </w:r>
      <w:r w:rsidR="00C8563E" w:rsidRPr="009F378A">
        <w:rPr>
          <w:color w:val="auto"/>
        </w:rPr>
        <w:t>Subsequently</w:t>
      </w:r>
      <w:r w:rsidR="00121304" w:rsidRPr="009F378A">
        <w:rPr>
          <w:color w:val="auto"/>
        </w:rPr>
        <w:t>,</w:t>
      </w:r>
      <w:r w:rsidR="00C8563E" w:rsidRPr="009F378A">
        <w:rPr>
          <w:color w:val="auto"/>
        </w:rPr>
        <w:t xml:space="preserve"> the </w:t>
      </w:r>
      <w:r w:rsidR="00BD68D9" w:rsidRPr="009F378A">
        <w:rPr>
          <w:color w:val="auto"/>
        </w:rPr>
        <w:t xml:space="preserve">stained </w:t>
      </w:r>
      <w:r w:rsidRPr="009F378A">
        <w:rPr>
          <w:color w:val="auto"/>
        </w:rPr>
        <w:t>cells</w:t>
      </w:r>
      <w:r w:rsidR="004A40EE" w:rsidRPr="009F378A">
        <w:rPr>
          <w:color w:val="auto"/>
        </w:rPr>
        <w:t xml:space="preserve"> </w:t>
      </w:r>
      <w:r w:rsidR="00C8563E" w:rsidRPr="009F378A">
        <w:rPr>
          <w:color w:val="auto"/>
        </w:rPr>
        <w:t>were collected</w:t>
      </w:r>
      <w:r w:rsidR="00BD68D9" w:rsidRPr="009F378A">
        <w:rPr>
          <w:color w:val="auto"/>
        </w:rPr>
        <w:t xml:space="preserve"> and </w:t>
      </w:r>
      <w:r w:rsidR="00C8563E" w:rsidRPr="009F378A">
        <w:rPr>
          <w:color w:val="auto"/>
        </w:rPr>
        <w:t xml:space="preserve">mixed at </w:t>
      </w:r>
      <w:r w:rsidR="00121304" w:rsidRPr="009F378A">
        <w:rPr>
          <w:color w:val="auto"/>
        </w:rPr>
        <w:t xml:space="preserve">a </w:t>
      </w:r>
      <w:r w:rsidR="00C8563E" w:rsidRPr="009F378A">
        <w:rPr>
          <w:color w:val="auto"/>
        </w:rPr>
        <w:t xml:space="preserve">1:1 ratio and </w:t>
      </w:r>
      <w:r w:rsidRPr="009F378A">
        <w:rPr>
          <w:color w:val="auto"/>
        </w:rPr>
        <w:t>seed</w:t>
      </w:r>
      <w:r w:rsidR="00C8563E" w:rsidRPr="009F378A">
        <w:rPr>
          <w:color w:val="auto"/>
        </w:rPr>
        <w:t>ed</w:t>
      </w:r>
      <w:r w:rsidR="00BD68D9" w:rsidRPr="009F378A">
        <w:rPr>
          <w:color w:val="auto"/>
        </w:rPr>
        <w:t xml:space="preserve"> in wells for</w:t>
      </w:r>
      <w:r w:rsidR="00E26E5B" w:rsidRPr="009F378A">
        <w:rPr>
          <w:color w:val="auto"/>
        </w:rPr>
        <w:t xml:space="preserve"> spheroid</w:t>
      </w:r>
      <w:r w:rsidR="00507143" w:rsidRPr="009F378A">
        <w:rPr>
          <w:color w:val="auto"/>
        </w:rPr>
        <w:t xml:space="preserve"> </w:t>
      </w:r>
      <w:r w:rsidR="00BD68D9" w:rsidRPr="009F378A">
        <w:rPr>
          <w:color w:val="auto"/>
        </w:rPr>
        <w:t>formation</w:t>
      </w:r>
      <w:r w:rsidRPr="009F378A">
        <w:rPr>
          <w:color w:val="auto"/>
        </w:rPr>
        <w:t xml:space="preserve">. </w:t>
      </w:r>
      <w:r w:rsidR="00BD68D9" w:rsidRPr="009F378A">
        <w:rPr>
          <w:color w:val="auto"/>
        </w:rPr>
        <w:t>Images of fluorescent cells</w:t>
      </w:r>
      <w:r w:rsidR="004A40EE" w:rsidRPr="009F378A">
        <w:rPr>
          <w:color w:val="auto"/>
        </w:rPr>
        <w:t xml:space="preserve"> </w:t>
      </w:r>
      <w:r w:rsidR="00BD68D9" w:rsidRPr="009F378A">
        <w:rPr>
          <w:color w:val="auto"/>
        </w:rPr>
        <w:t>sta</w:t>
      </w:r>
      <w:r w:rsidRPr="009F378A">
        <w:rPr>
          <w:color w:val="auto"/>
        </w:rPr>
        <w:t>ined were taken immediately after seeding (</w:t>
      </w:r>
      <w:r w:rsidR="00B71534" w:rsidRPr="009F378A">
        <w:rPr>
          <w:b/>
          <w:color w:val="auto"/>
        </w:rPr>
        <w:t xml:space="preserve">Figure </w:t>
      </w:r>
      <w:r w:rsidR="004E16FD" w:rsidRPr="009F378A">
        <w:rPr>
          <w:b/>
          <w:color w:val="auto"/>
        </w:rPr>
        <w:t>6</w:t>
      </w:r>
      <w:r w:rsidRPr="009F378A">
        <w:rPr>
          <w:b/>
          <w:color w:val="auto"/>
        </w:rPr>
        <w:t>A</w:t>
      </w:r>
      <w:r w:rsidRPr="009F378A">
        <w:rPr>
          <w:color w:val="auto"/>
        </w:rPr>
        <w:t xml:space="preserve">) and after </w:t>
      </w:r>
      <w:r w:rsidR="009B22E4" w:rsidRPr="009F378A">
        <w:rPr>
          <w:color w:val="auto"/>
        </w:rPr>
        <w:t xml:space="preserve">3 </w:t>
      </w:r>
      <w:r w:rsidRPr="009F378A">
        <w:rPr>
          <w:color w:val="auto"/>
        </w:rPr>
        <w:t>days of culture (</w:t>
      </w:r>
      <w:r w:rsidR="00B71534" w:rsidRPr="009F378A">
        <w:rPr>
          <w:b/>
          <w:color w:val="auto"/>
        </w:rPr>
        <w:t xml:space="preserve">Figure </w:t>
      </w:r>
      <w:r w:rsidR="004E16FD" w:rsidRPr="009F378A">
        <w:rPr>
          <w:b/>
          <w:color w:val="auto"/>
        </w:rPr>
        <w:t>6</w:t>
      </w:r>
      <w:r w:rsidRPr="009F378A">
        <w:rPr>
          <w:b/>
          <w:color w:val="auto"/>
        </w:rPr>
        <w:t>B</w:t>
      </w:r>
      <w:r w:rsidRPr="009F378A">
        <w:rPr>
          <w:color w:val="auto"/>
        </w:rPr>
        <w:t xml:space="preserve">). With the aim of assessing the </w:t>
      </w:r>
      <w:r w:rsidR="002F6B20" w:rsidRPr="009F378A">
        <w:rPr>
          <w:color w:val="auto"/>
        </w:rPr>
        <w:t>percentage</w:t>
      </w:r>
      <w:r w:rsidR="00745AFC" w:rsidRPr="009F378A">
        <w:rPr>
          <w:color w:val="auto"/>
        </w:rPr>
        <w:t xml:space="preserve"> </w:t>
      </w:r>
      <w:r w:rsidRPr="009F378A">
        <w:rPr>
          <w:color w:val="auto"/>
        </w:rPr>
        <w:t>of live and dead cells, 4-day o</w:t>
      </w:r>
      <w:r w:rsidR="00F52C49" w:rsidRPr="009F378A">
        <w:rPr>
          <w:color w:val="auto"/>
        </w:rPr>
        <w:t xml:space="preserve">ld </w:t>
      </w:r>
      <w:r w:rsidR="003074D9" w:rsidRPr="009F378A">
        <w:rPr>
          <w:color w:val="auto"/>
        </w:rPr>
        <w:t>spheroids</w:t>
      </w:r>
      <w:r w:rsidR="00F52C49" w:rsidRPr="009F378A">
        <w:rPr>
          <w:color w:val="auto"/>
        </w:rPr>
        <w:t xml:space="preserve"> were stained with </w:t>
      </w:r>
      <w:proofErr w:type="spellStart"/>
      <w:r w:rsidR="00121304" w:rsidRPr="009F378A">
        <w:rPr>
          <w:color w:val="auto"/>
        </w:rPr>
        <w:t>calcein</w:t>
      </w:r>
      <w:proofErr w:type="spellEnd"/>
      <w:r w:rsidR="00121304" w:rsidRPr="009F378A">
        <w:rPr>
          <w:color w:val="auto"/>
        </w:rPr>
        <w:t>-</w:t>
      </w:r>
      <w:r w:rsidR="002F6B20" w:rsidRPr="009F378A">
        <w:rPr>
          <w:color w:val="auto"/>
        </w:rPr>
        <w:t xml:space="preserve">AM </w:t>
      </w:r>
      <w:r w:rsidRPr="009F378A">
        <w:rPr>
          <w:color w:val="auto"/>
        </w:rPr>
        <w:t>(green) and with ethidium homodimer (red) (</w:t>
      </w:r>
      <w:r w:rsidRPr="009F378A">
        <w:rPr>
          <w:b/>
          <w:color w:val="auto"/>
        </w:rPr>
        <w:t>Figure</w:t>
      </w:r>
      <w:r w:rsidR="00B71534" w:rsidRPr="009F378A">
        <w:rPr>
          <w:b/>
          <w:color w:val="auto"/>
        </w:rPr>
        <w:t xml:space="preserve"> </w:t>
      </w:r>
      <w:r w:rsidR="004E16FD" w:rsidRPr="009F378A">
        <w:rPr>
          <w:b/>
          <w:color w:val="auto"/>
        </w:rPr>
        <w:t>6</w:t>
      </w:r>
      <w:r w:rsidRPr="009F378A">
        <w:rPr>
          <w:b/>
          <w:color w:val="auto"/>
        </w:rPr>
        <w:t>C</w:t>
      </w:r>
      <w:r w:rsidRPr="009F378A">
        <w:rPr>
          <w:color w:val="auto"/>
        </w:rPr>
        <w:t>).</w:t>
      </w:r>
      <w:r w:rsidR="009B22E4" w:rsidRPr="009F378A">
        <w:rPr>
          <w:color w:val="auto"/>
        </w:rPr>
        <w:t xml:space="preserve"> </w:t>
      </w:r>
      <w:r w:rsidR="00066993" w:rsidRPr="009F378A">
        <w:rPr>
          <w:color w:val="auto"/>
        </w:rPr>
        <w:t>Spheroids formed with MCF-7 and HUVECs could not be successfully frozen/preserved u</w:t>
      </w:r>
      <w:r w:rsidR="005D2FB5" w:rsidRPr="009F378A">
        <w:rPr>
          <w:color w:val="auto"/>
        </w:rPr>
        <w:t xml:space="preserve">sing </w:t>
      </w:r>
      <w:r w:rsidR="00066993" w:rsidRPr="009F378A">
        <w:rPr>
          <w:color w:val="auto"/>
        </w:rPr>
        <w:t xml:space="preserve">the </w:t>
      </w:r>
      <w:r w:rsidR="005D2FB5" w:rsidRPr="009F378A">
        <w:rPr>
          <w:color w:val="auto"/>
        </w:rPr>
        <w:t>standard protocols</w:t>
      </w:r>
      <w:r w:rsidR="00066993" w:rsidRPr="009F378A">
        <w:rPr>
          <w:color w:val="auto"/>
        </w:rPr>
        <w:t xml:space="preserve"> for freezing cells (growth medium supplemented with 10% DMSO and </w:t>
      </w:r>
      <w:r w:rsidR="00623F77" w:rsidRPr="009F378A">
        <w:rPr>
          <w:color w:val="auto"/>
        </w:rPr>
        <w:t>1</w:t>
      </w:r>
      <w:r w:rsidR="00066993" w:rsidRPr="009F378A">
        <w:rPr>
          <w:color w:val="auto"/>
        </w:rPr>
        <w:t>0% FCS</w:t>
      </w:r>
      <w:r w:rsidR="005D2FB5" w:rsidRPr="009F378A">
        <w:rPr>
          <w:color w:val="auto"/>
        </w:rPr>
        <w:t>) for freezing cells</w:t>
      </w:r>
      <w:r w:rsidR="00066993" w:rsidRPr="009F378A">
        <w:rPr>
          <w:color w:val="auto"/>
        </w:rPr>
        <w:t>. In frozen and thawed</w:t>
      </w:r>
      <w:r w:rsidRPr="009F378A">
        <w:rPr>
          <w:color w:val="auto"/>
        </w:rPr>
        <w:t xml:space="preserve"> </w:t>
      </w:r>
      <w:r w:rsidR="00066993" w:rsidRPr="009F378A">
        <w:rPr>
          <w:color w:val="auto"/>
        </w:rPr>
        <w:t xml:space="preserve">spheroids, rupturing of cell </w:t>
      </w:r>
      <w:r w:rsidRPr="009F378A">
        <w:rPr>
          <w:color w:val="auto"/>
        </w:rPr>
        <w:t>aggregate</w:t>
      </w:r>
      <w:r w:rsidR="00066993" w:rsidRPr="009F378A">
        <w:rPr>
          <w:color w:val="auto"/>
        </w:rPr>
        <w:t xml:space="preserve">s </w:t>
      </w:r>
      <w:r w:rsidRPr="009F378A">
        <w:rPr>
          <w:color w:val="auto"/>
        </w:rPr>
        <w:t xml:space="preserve">and </w:t>
      </w:r>
      <w:r w:rsidR="00066993" w:rsidRPr="009F378A">
        <w:rPr>
          <w:color w:val="auto"/>
        </w:rPr>
        <w:t xml:space="preserve">increased loss of cell viability </w:t>
      </w:r>
      <w:r w:rsidR="00121304" w:rsidRPr="009F378A">
        <w:rPr>
          <w:color w:val="auto"/>
        </w:rPr>
        <w:t xml:space="preserve">were </w:t>
      </w:r>
      <w:r w:rsidR="00066993" w:rsidRPr="009F378A">
        <w:rPr>
          <w:color w:val="auto"/>
        </w:rPr>
        <w:t>evident</w:t>
      </w:r>
      <w:r w:rsidR="008601FF" w:rsidRPr="009F378A">
        <w:rPr>
          <w:color w:val="auto"/>
        </w:rPr>
        <w:t>.</w:t>
      </w:r>
      <w:r w:rsidR="008601FF" w:rsidRPr="009F378A">
        <w:rPr>
          <w:bCs/>
          <w:color w:val="auto"/>
        </w:rPr>
        <w:t xml:space="preserve"> The</w:t>
      </w:r>
      <w:r w:rsidR="004A40EE" w:rsidRPr="009F378A">
        <w:rPr>
          <w:bCs/>
          <w:color w:val="auto"/>
        </w:rPr>
        <w:t xml:space="preserve"> r</w:t>
      </w:r>
      <w:r w:rsidR="00BD68D9" w:rsidRPr="009F378A">
        <w:rPr>
          <w:bCs/>
          <w:color w:val="auto"/>
        </w:rPr>
        <w:t xml:space="preserve">epresentative </w:t>
      </w:r>
      <w:r w:rsidR="004A40EE" w:rsidRPr="009F378A">
        <w:rPr>
          <w:bCs/>
          <w:color w:val="auto"/>
        </w:rPr>
        <w:t>image</w:t>
      </w:r>
      <w:r w:rsidR="00BD68D9" w:rsidRPr="009F378A">
        <w:rPr>
          <w:bCs/>
          <w:color w:val="auto"/>
        </w:rPr>
        <w:t xml:space="preserve"> in </w:t>
      </w:r>
      <w:r w:rsidR="004A40EE" w:rsidRPr="009F378A">
        <w:rPr>
          <w:b/>
          <w:color w:val="auto"/>
        </w:rPr>
        <w:t xml:space="preserve">Figure </w:t>
      </w:r>
      <w:r w:rsidR="008601FF" w:rsidRPr="009F378A">
        <w:rPr>
          <w:b/>
          <w:color w:val="auto"/>
        </w:rPr>
        <w:t>6D</w:t>
      </w:r>
      <w:r w:rsidR="00BD68D9" w:rsidRPr="009F378A">
        <w:rPr>
          <w:bCs/>
          <w:color w:val="auto"/>
        </w:rPr>
        <w:t xml:space="preserve"> shows a freshly thawed </w:t>
      </w:r>
      <w:r w:rsidR="003074D9" w:rsidRPr="009F378A">
        <w:rPr>
          <w:color w:val="auto"/>
        </w:rPr>
        <w:t>spheroid</w:t>
      </w:r>
      <w:r w:rsidR="008601FF" w:rsidRPr="009F378A">
        <w:rPr>
          <w:bCs/>
          <w:color w:val="auto"/>
        </w:rPr>
        <w:t xml:space="preserve"> </w:t>
      </w:r>
      <w:r w:rsidR="00BD68D9" w:rsidRPr="009F378A">
        <w:rPr>
          <w:bCs/>
          <w:color w:val="auto"/>
        </w:rPr>
        <w:t>stained for dead and live cells</w:t>
      </w:r>
      <w:r w:rsidR="00066993" w:rsidRPr="009F378A">
        <w:rPr>
          <w:bCs/>
          <w:color w:val="auto"/>
        </w:rPr>
        <w:t>. I</w:t>
      </w:r>
      <w:r w:rsidR="008601FF" w:rsidRPr="009F378A">
        <w:rPr>
          <w:bCs/>
          <w:color w:val="auto"/>
        </w:rPr>
        <w:t>t shows that spheroids are very sens</w:t>
      </w:r>
      <w:r w:rsidR="00814B12" w:rsidRPr="009F378A">
        <w:rPr>
          <w:bCs/>
          <w:color w:val="auto"/>
        </w:rPr>
        <w:t>itive</w:t>
      </w:r>
      <w:r w:rsidR="008601FF" w:rsidRPr="009F378A">
        <w:rPr>
          <w:bCs/>
          <w:color w:val="auto"/>
        </w:rPr>
        <w:t xml:space="preserve"> </w:t>
      </w:r>
      <w:r w:rsidR="00121304" w:rsidRPr="009F378A">
        <w:rPr>
          <w:bCs/>
          <w:color w:val="auto"/>
        </w:rPr>
        <w:t xml:space="preserve">to </w:t>
      </w:r>
      <w:r w:rsidR="008601FF" w:rsidRPr="009F378A">
        <w:rPr>
          <w:bCs/>
          <w:color w:val="auto"/>
        </w:rPr>
        <w:t>the freezing conditions</w:t>
      </w:r>
      <w:r w:rsidR="00BD68D9" w:rsidRPr="009F378A">
        <w:rPr>
          <w:bCs/>
          <w:color w:val="auto"/>
        </w:rPr>
        <w:t>.</w:t>
      </w:r>
    </w:p>
    <w:p w14:paraId="7B35C1F5" w14:textId="77777777" w:rsidR="007653D5" w:rsidRPr="009F378A" w:rsidRDefault="007653D5" w:rsidP="000211C8">
      <w:pPr>
        <w:rPr>
          <w:b/>
          <w:color w:val="auto"/>
        </w:rPr>
      </w:pPr>
    </w:p>
    <w:p w14:paraId="720EEFBA" w14:textId="3A293C43" w:rsidR="00457D5D" w:rsidRPr="009F378A" w:rsidRDefault="004A40EE" w:rsidP="00457D5D">
      <w:pPr>
        <w:rPr>
          <w:color w:val="auto"/>
        </w:rPr>
      </w:pPr>
      <w:r w:rsidRPr="009F378A">
        <w:rPr>
          <w:color w:val="auto"/>
        </w:rPr>
        <w:t>After 5 days of culture in experimental conditions, l</w:t>
      </w:r>
      <w:r w:rsidR="00457D5D" w:rsidRPr="009F378A">
        <w:rPr>
          <w:color w:val="auto"/>
        </w:rPr>
        <w:t>ys</w:t>
      </w:r>
      <w:r w:rsidR="002F6B20" w:rsidRPr="009F378A">
        <w:rPr>
          <w:color w:val="auto"/>
        </w:rPr>
        <w:t xml:space="preserve">is of </w:t>
      </w:r>
      <w:r w:rsidR="00457D5D" w:rsidRPr="009F378A">
        <w:rPr>
          <w:color w:val="auto"/>
        </w:rPr>
        <w:t xml:space="preserve">around 100 </w:t>
      </w:r>
      <w:r w:rsidR="003074D9" w:rsidRPr="009F378A">
        <w:rPr>
          <w:color w:val="auto"/>
        </w:rPr>
        <w:t>spheroids</w:t>
      </w:r>
      <w:r w:rsidR="00457D5D" w:rsidRPr="009F378A">
        <w:rPr>
          <w:color w:val="auto"/>
        </w:rPr>
        <w:t xml:space="preserve"> w</w:t>
      </w:r>
      <w:r w:rsidR="002F6B20" w:rsidRPr="009F378A">
        <w:rPr>
          <w:color w:val="auto"/>
        </w:rPr>
        <w:t>as</w:t>
      </w:r>
      <w:r w:rsidR="00457D5D" w:rsidRPr="009F378A">
        <w:rPr>
          <w:color w:val="auto"/>
        </w:rPr>
        <w:t xml:space="preserve"> necessary </w:t>
      </w:r>
      <w:r w:rsidR="00457D5D" w:rsidRPr="009F378A">
        <w:rPr>
          <w:color w:val="auto"/>
        </w:rPr>
        <w:lastRenderedPageBreak/>
        <w:t xml:space="preserve">to collect </w:t>
      </w:r>
      <w:r w:rsidRPr="009F378A">
        <w:rPr>
          <w:color w:val="auto"/>
        </w:rPr>
        <w:t xml:space="preserve">enough </w:t>
      </w:r>
      <w:r w:rsidR="00457D5D" w:rsidRPr="009F378A">
        <w:rPr>
          <w:color w:val="auto"/>
        </w:rPr>
        <w:t>protein (~3</w:t>
      </w:r>
      <w:r w:rsidR="00F52C49" w:rsidRPr="009F378A">
        <w:rPr>
          <w:color w:val="auto"/>
        </w:rPr>
        <w:t xml:space="preserve"> </w:t>
      </w:r>
      <w:r w:rsidR="00457D5D" w:rsidRPr="009F378A">
        <w:rPr>
          <w:color w:val="auto"/>
        </w:rPr>
        <w:t>µg/</w:t>
      </w:r>
      <w:r w:rsidR="00121304" w:rsidRPr="009F378A">
        <w:rPr>
          <w:color w:val="auto"/>
        </w:rPr>
        <w:t>mL</w:t>
      </w:r>
      <w:r w:rsidR="00457D5D" w:rsidRPr="009F378A">
        <w:rPr>
          <w:color w:val="auto"/>
        </w:rPr>
        <w:t>) or RNA (~60</w:t>
      </w:r>
      <w:r w:rsidR="00F52C49" w:rsidRPr="009F378A">
        <w:rPr>
          <w:color w:val="auto"/>
        </w:rPr>
        <w:t xml:space="preserve"> </w:t>
      </w:r>
      <w:r w:rsidR="00457D5D" w:rsidRPr="009F378A">
        <w:rPr>
          <w:color w:val="auto"/>
        </w:rPr>
        <w:t>ng/µ</w:t>
      </w:r>
      <w:r w:rsidR="00121304" w:rsidRPr="009F378A">
        <w:rPr>
          <w:color w:val="auto"/>
        </w:rPr>
        <w:t>L</w:t>
      </w:r>
      <w:r w:rsidRPr="009F378A">
        <w:rPr>
          <w:color w:val="auto"/>
        </w:rPr>
        <w:t>) for analysis</w:t>
      </w:r>
      <w:r w:rsidR="00457D5D" w:rsidRPr="009F378A">
        <w:rPr>
          <w:color w:val="auto"/>
        </w:rPr>
        <w:t xml:space="preserve">. </w:t>
      </w:r>
      <w:r w:rsidR="00457D5D" w:rsidRPr="009F378A">
        <w:rPr>
          <w:b/>
          <w:color w:val="auto"/>
        </w:rPr>
        <w:t>Figure</w:t>
      </w:r>
      <w:r w:rsidRPr="009F378A">
        <w:rPr>
          <w:b/>
          <w:color w:val="auto"/>
        </w:rPr>
        <w:t xml:space="preserve"> </w:t>
      </w:r>
      <w:r w:rsidR="00C77A0E" w:rsidRPr="009F378A">
        <w:rPr>
          <w:b/>
          <w:color w:val="auto"/>
        </w:rPr>
        <w:t>7</w:t>
      </w:r>
      <w:r w:rsidR="00457D5D" w:rsidRPr="009F378A">
        <w:rPr>
          <w:color w:val="auto"/>
        </w:rPr>
        <w:t xml:space="preserve"> represents a workflow from </w:t>
      </w:r>
      <w:r w:rsidR="003074D9" w:rsidRPr="009F378A">
        <w:rPr>
          <w:color w:val="auto"/>
        </w:rPr>
        <w:t>spheroids</w:t>
      </w:r>
      <w:r w:rsidR="00C77A0E" w:rsidRPr="009F378A">
        <w:rPr>
          <w:color w:val="auto"/>
        </w:rPr>
        <w:t xml:space="preserve"> </w:t>
      </w:r>
      <w:r w:rsidR="00457D5D" w:rsidRPr="009F378A">
        <w:rPr>
          <w:color w:val="auto"/>
        </w:rPr>
        <w:t xml:space="preserve">collection </w:t>
      </w:r>
      <w:r w:rsidR="00C961EF" w:rsidRPr="009F378A">
        <w:rPr>
          <w:color w:val="auto"/>
        </w:rPr>
        <w:t>(generated with</w:t>
      </w:r>
      <w:r w:rsidR="00457D5D" w:rsidRPr="009F378A">
        <w:rPr>
          <w:color w:val="auto"/>
        </w:rPr>
        <w:t xml:space="preserve"> the hanging drops </w:t>
      </w:r>
      <w:r w:rsidR="002F6B20" w:rsidRPr="009F378A">
        <w:rPr>
          <w:color w:val="auto"/>
        </w:rPr>
        <w:t xml:space="preserve">method) </w:t>
      </w:r>
      <w:r w:rsidR="00F52C49" w:rsidRPr="009F378A">
        <w:rPr>
          <w:color w:val="auto"/>
        </w:rPr>
        <w:t>to cell lysis</w:t>
      </w:r>
      <w:r w:rsidR="00457D5D" w:rsidRPr="009F378A">
        <w:rPr>
          <w:color w:val="auto"/>
        </w:rPr>
        <w:t xml:space="preserve"> for protein extraction to perform </w:t>
      </w:r>
      <w:r w:rsidR="00287B29" w:rsidRPr="009F378A">
        <w:rPr>
          <w:color w:val="auto"/>
        </w:rPr>
        <w:t>w</w:t>
      </w:r>
      <w:r w:rsidR="00457D5D" w:rsidRPr="009F378A">
        <w:rPr>
          <w:color w:val="auto"/>
        </w:rPr>
        <w:t xml:space="preserve">estern </w:t>
      </w:r>
      <w:r w:rsidR="00287B29" w:rsidRPr="009F378A">
        <w:rPr>
          <w:color w:val="auto"/>
        </w:rPr>
        <w:t>b</w:t>
      </w:r>
      <w:r w:rsidR="00457D5D" w:rsidRPr="009F378A">
        <w:rPr>
          <w:color w:val="auto"/>
        </w:rPr>
        <w:t>lot</w:t>
      </w:r>
      <w:r w:rsidR="00287B29" w:rsidRPr="009F378A">
        <w:rPr>
          <w:color w:val="auto"/>
        </w:rPr>
        <w:t>ting</w:t>
      </w:r>
      <w:r w:rsidR="00457D5D" w:rsidRPr="009F378A">
        <w:rPr>
          <w:color w:val="auto"/>
        </w:rPr>
        <w:t xml:space="preserve"> or RNA isolation for future Microarray assay</w:t>
      </w:r>
      <w:r w:rsidR="00287B29" w:rsidRPr="009F378A">
        <w:rPr>
          <w:color w:val="auto"/>
        </w:rPr>
        <w:t>s</w:t>
      </w:r>
      <w:r w:rsidR="00457D5D" w:rsidRPr="009F378A">
        <w:rPr>
          <w:color w:val="auto"/>
        </w:rPr>
        <w:t xml:space="preserve"> or </w:t>
      </w:r>
      <w:r w:rsidR="00287B29" w:rsidRPr="009F378A">
        <w:rPr>
          <w:color w:val="auto"/>
        </w:rPr>
        <w:t xml:space="preserve">analysis by </w:t>
      </w:r>
      <w:r w:rsidR="00457D5D" w:rsidRPr="009F378A">
        <w:rPr>
          <w:color w:val="auto"/>
        </w:rPr>
        <w:t>RT-PCR.</w:t>
      </w:r>
      <w:r w:rsidR="00B7049B" w:rsidRPr="009F378A">
        <w:rPr>
          <w:color w:val="auto"/>
        </w:rPr>
        <w:t xml:space="preserve"> I</w:t>
      </w:r>
      <w:r w:rsidR="00050381" w:rsidRPr="009F378A">
        <w:rPr>
          <w:color w:val="auto"/>
        </w:rPr>
        <w:t>solation of RNA/DNA from a heterogeneous cell population in</w:t>
      </w:r>
      <w:r w:rsidR="00B7049B" w:rsidRPr="009F378A">
        <w:rPr>
          <w:color w:val="auto"/>
        </w:rPr>
        <w:t xml:space="preserve"> a </w:t>
      </w:r>
      <w:r w:rsidR="00050381" w:rsidRPr="009F378A">
        <w:rPr>
          <w:color w:val="auto"/>
        </w:rPr>
        <w:t>spheroid</w:t>
      </w:r>
      <w:r w:rsidR="00B7049B" w:rsidRPr="009F378A">
        <w:rPr>
          <w:color w:val="auto"/>
        </w:rPr>
        <w:t xml:space="preserve"> </w:t>
      </w:r>
      <w:r w:rsidR="00050381" w:rsidRPr="009F378A">
        <w:rPr>
          <w:color w:val="auto"/>
        </w:rPr>
        <w:t>for microarray analysis</w:t>
      </w:r>
      <w:r w:rsidR="00B7049B" w:rsidRPr="009F378A">
        <w:rPr>
          <w:color w:val="auto"/>
        </w:rPr>
        <w:t xml:space="preserve"> </w:t>
      </w:r>
      <w:r w:rsidR="00050381" w:rsidRPr="009F378A">
        <w:rPr>
          <w:color w:val="auto"/>
        </w:rPr>
        <w:t>can bring s</w:t>
      </w:r>
      <w:r w:rsidR="00B7049B" w:rsidRPr="009F378A">
        <w:rPr>
          <w:color w:val="auto"/>
        </w:rPr>
        <w:t>ome useful information. However</w:t>
      </w:r>
      <w:r w:rsidR="00121304" w:rsidRPr="009F378A">
        <w:rPr>
          <w:color w:val="auto"/>
        </w:rPr>
        <w:t>,</w:t>
      </w:r>
      <w:r w:rsidR="00050381" w:rsidRPr="009F378A">
        <w:rPr>
          <w:color w:val="auto"/>
        </w:rPr>
        <w:t xml:space="preserve"> to identify </w:t>
      </w:r>
      <w:r w:rsidR="002E067D" w:rsidRPr="009F378A">
        <w:rPr>
          <w:color w:val="auto"/>
        </w:rPr>
        <w:t xml:space="preserve">key </w:t>
      </w:r>
      <w:r w:rsidR="00121304" w:rsidRPr="009F378A">
        <w:rPr>
          <w:color w:val="auto"/>
        </w:rPr>
        <w:t>cell-</w:t>
      </w:r>
      <w:r w:rsidR="00050381" w:rsidRPr="009F378A">
        <w:rPr>
          <w:color w:val="auto"/>
        </w:rPr>
        <w:t>specific mechanism</w:t>
      </w:r>
      <w:r w:rsidR="002E067D" w:rsidRPr="009F378A">
        <w:rPr>
          <w:color w:val="auto"/>
        </w:rPr>
        <w:t>s or cell-cell interactions</w:t>
      </w:r>
      <w:r w:rsidR="00B7049B" w:rsidRPr="009F378A">
        <w:rPr>
          <w:color w:val="auto"/>
        </w:rPr>
        <w:t xml:space="preserve">, </w:t>
      </w:r>
      <w:r w:rsidR="002E067D" w:rsidRPr="009F378A">
        <w:rPr>
          <w:color w:val="auto"/>
        </w:rPr>
        <w:t>the spheroid cells can be separated after enzymatic (try</w:t>
      </w:r>
      <w:r w:rsidR="00644CFD" w:rsidRPr="009F378A">
        <w:rPr>
          <w:color w:val="auto"/>
        </w:rPr>
        <w:t xml:space="preserve">psin or </w:t>
      </w:r>
      <w:proofErr w:type="spellStart"/>
      <w:r w:rsidR="00644CFD" w:rsidRPr="009F378A">
        <w:rPr>
          <w:color w:val="auto"/>
        </w:rPr>
        <w:t>accutase</w:t>
      </w:r>
      <w:proofErr w:type="spellEnd"/>
      <w:r w:rsidR="00644CFD" w:rsidRPr="009F378A">
        <w:rPr>
          <w:color w:val="auto"/>
        </w:rPr>
        <w:t>) dissociation,</w:t>
      </w:r>
      <w:r w:rsidR="002E067D" w:rsidRPr="009F378A">
        <w:rPr>
          <w:color w:val="auto"/>
        </w:rPr>
        <w:t xml:space="preserve"> using FACS</w:t>
      </w:r>
      <w:r w:rsidR="00B7049B" w:rsidRPr="009F378A">
        <w:rPr>
          <w:color w:val="auto"/>
        </w:rPr>
        <w:t xml:space="preserve"> analysis and RNA from specific cells used for microarray analysis. Moreover, </w:t>
      </w:r>
      <w:r w:rsidR="00121304" w:rsidRPr="009F378A">
        <w:rPr>
          <w:color w:val="auto"/>
        </w:rPr>
        <w:t>antibiotic-</w:t>
      </w:r>
      <w:r w:rsidR="00B7049B" w:rsidRPr="009F378A">
        <w:rPr>
          <w:color w:val="auto"/>
        </w:rPr>
        <w:t xml:space="preserve">resistant </w:t>
      </w:r>
      <w:r w:rsidR="002E067D" w:rsidRPr="009F378A">
        <w:rPr>
          <w:color w:val="auto"/>
        </w:rPr>
        <w:t>cell lines (e.g.</w:t>
      </w:r>
      <w:r w:rsidR="00121304" w:rsidRPr="009F378A">
        <w:rPr>
          <w:color w:val="auto"/>
        </w:rPr>
        <w:t>,</w:t>
      </w:r>
      <w:r w:rsidR="002E067D" w:rsidRPr="009F378A">
        <w:rPr>
          <w:color w:val="auto"/>
        </w:rPr>
        <w:t xml:space="preserve"> b</w:t>
      </w:r>
      <w:r w:rsidR="00B7049B" w:rsidRPr="009F378A">
        <w:rPr>
          <w:color w:val="auto"/>
        </w:rPr>
        <w:t>y using EGFP and/or p</w:t>
      </w:r>
      <w:r w:rsidR="002E067D" w:rsidRPr="009F378A">
        <w:rPr>
          <w:color w:val="auto"/>
        </w:rPr>
        <w:t>uromycin resistance cell lines)</w:t>
      </w:r>
      <w:r w:rsidR="00B7049B" w:rsidRPr="009F378A">
        <w:rPr>
          <w:color w:val="auto"/>
        </w:rPr>
        <w:t xml:space="preserve"> could be used in spheroids to address the role of a specific cell type of cell-cell interaction.</w:t>
      </w:r>
      <w:r w:rsidR="006F6E25" w:rsidRPr="009F378A">
        <w:rPr>
          <w:color w:val="auto"/>
        </w:rPr>
        <w:t xml:space="preserve"> Additionally, gene silencing tools can be used to engineer the cells to address specific cell-cell interaction issues.</w:t>
      </w:r>
    </w:p>
    <w:p w14:paraId="56BFDCF9" w14:textId="77777777" w:rsidR="00457D5D" w:rsidRPr="009F378A" w:rsidRDefault="00457D5D" w:rsidP="00457D5D">
      <w:pPr>
        <w:rPr>
          <w:color w:val="808080" w:themeColor="background1" w:themeShade="80"/>
        </w:rPr>
      </w:pPr>
    </w:p>
    <w:p w14:paraId="57353568" w14:textId="278F8EC7" w:rsidR="00795F7D" w:rsidRPr="009F378A" w:rsidRDefault="00B32616" w:rsidP="001B1519">
      <w:pPr>
        <w:rPr>
          <w:bCs/>
          <w:color w:val="808080"/>
        </w:rPr>
      </w:pPr>
      <w:r w:rsidRPr="009F378A">
        <w:rPr>
          <w:b/>
        </w:rPr>
        <w:t xml:space="preserve">FIGURE </w:t>
      </w:r>
      <w:r w:rsidR="0013621E" w:rsidRPr="009F378A">
        <w:rPr>
          <w:b/>
        </w:rPr>
        <w:t xml:space="preserve">AND TABLE </w:t>
      </w:r>
      <w:r w:rsidRPr="009F378A">
        <w:rPr>
          <w:b/>
        </w:rPr>
        <w:t>LEGENDS:</w:t>
      </w:r>
    </w:p>
    <w:p w14:paraId="79DA69EC" w14:textId="49653791" w:rsidR="00B32616" w:rsidRPr="009F378A" w:rsidRDefault="00795F7D" w:rsidP="00795F7D">
      <w:pPr>
        <w:rPr>
          <w:color w:val="auto"/>
        </w:rPr>
      </w:pPr>
      <w:r w:rsidRPr="009F378A">
        <w:rPr>
          <w:b/>
          <w:color w:val="auto"/>
        </w:rPr>
        <w:t xml:space="preserve">Figure 1: Workflow of </w:t>
      </w:r>
      <w:r w:rsidR="00E26E5B" w:rsidRPr="009F378A">
        <w:rPr>
          <w:b/>
          <w:color w:val="auto"/>
        </w:rPr>
        <w:t>spheroids</w:t>
      </w:r>
      <w:r w:rsidR="00C77A0E" w:rsidRPr="009F378A">
        <w:rPr>
          <w:b/>
          <w:color w:val="auto"/>
        </w:rPr>
        <w:t xml:space="preserve"> </w:t>
      </w:r>
      <w:r w:rsidRPr="009F378A">
        <w:rPr>
          <w:b/>
          <w:color w:val="auto"/>
        </w:rPr>
        <w:t>formation.</w:t>
      </w:r>
      <w:r w:rsidR="00121304" w:rsidRPr="009F378A">
        <w:rPr>
          <w:color w:val="auto"/>
        </w:rPr>
        <w:t xml:space="preserve"> </w:t>
      </w:r>
      <w:r w:rsidRPr="009F378A">
        <w:rPr>
          <w:color w:val="auto"/>
        </w:rPr>
        <w:t xml:space="preserve">MCF-7 and HUVEC </w:t>
      </w:r>
      <w:r w:rsidR="00BD68D9" w:rsidRPr="009F378A">
        <w:rPr>
          <w:color w:val="auto"/>
        </w:rPr>
        <w:t xml:space="preserve">or LEC </w:t>
      </w:r>
      <w:r w:rsidRPr="009F378A">
        <w:rPr>
          <w:color w:val="auto"/>
        </w:rPr>
        <w:t>cells</w:t>
      </w:r>
      <w:r w:rsidR="00BD68D9" w:rsidRPr="009F378A">
        <w:rPr>
          <w:color w:val="auto"/>
        </w:rPr>
        <w:t xml:space="preserve"> in 2D</w:t>
      </w:r>
      <w:r w:rsidRPr="009F378A">
        <w:rPr>
          <w:color w:val="auto"/>
        </w:rPr>
        <w:t xml:space="preserve"> cultures</w:t>
      </w:r>
      <w:r w:rsidR="00CC4146" w:rsidRPr="009F378A">
        <w:rPr>
          <w:color w:val="auto"/>
        </w:rPr>
        <w:t xml:space="preserve"> </w:t>
      </w:r>
      <w:r w:rsidR="00E17510" w:rsidRPr="009F378A">
        <w:rPr>
          <w:color w:val="auto"/>
        </w:rPr>
        <w:t xml:space="preserve">are </w:t>
      </w:r>
      <w:r w:rsidRPr="009F378A">
        <w:rPr>
          <w:color w:val="auto"/>
        </w:rPr>
        <w:t xml:space="preserve">grown separately and collected after </w:t>
      </w:r>
      <w:r w:rsidR="00BD68D9" w:rsidRPr="009F378A">
        <w:rPr>
          <w:color w:val="auto"/>
        </w:rPr>
        <w:t xml:space="preserve">various </w:t>
      </w:r>
      <w:r w:rsidR="00E17510" w:rsidRPr="009F378A">
        <w:rPr>
          <w:color w:val="auto"/>
        </w:rPr>
        <w:t xml:space="preserve">desired </w:t>
      </w:r>
      <w:r w:rsidRPr="009F378A">
        <w:rPr>
          <w:color w:val="auto"/>
        </w:rPr>
        <w:t>treatment</w:t>
      </w:r>
      <w:r w:rsidR="00BD68D9" w:rsidRPr="009F378A">
        <w:rPr>
          <w:color w:val="auto"/>
        </w:rPr>
        <w:t>s</w:t>
      </w:r>
      <w:r w:rsidRPr="009F378A">
        <w:rPr>
          <w:color w:val="auto"/>
        </w:rPr>
        <w:t xml:space="preserve">. </w:t>
      </w:r>
      <w:r w:rsidR="003074D9" w:rsidRPr="009F378A">
        <w:rPr>
          <w:color w:val="auto"/>
        </w:rPr>
        <w:t>Spheroids</w:t>
      </w:r>
      <w:r w:rsidRPr="009F378A">
        <w:rPr>
          <w:color w:val="auto"/>
        </w:rPr>
        <w:t xml:space="preserve"> are </w:t>
      </w:r>
      <w:r w:rsidR="00E17510" w:rsidRPr="009F378A">
        <w:rPr>
          <w:color w:val="auto"/>
        </w:rPr>
        <w:t xml:space="preserve">subsequently </w:t>
      </w:r>
      <w:r w:rsidRPr="009F378A">
        <w:rPr>
          <w:color w:val="auto"/>
        </w:rPr>
        <w:t>generated by direct mixing of cells in (</w:t>
      </w:r>
      <w:r w:rsidRPr="009F378A">
        <w:rPr>
          <w:b/>
          <w:color w:val="auto"/>
        </w:rPr>
        <w:t>A</w:t>
      </w:r>
      <w:r w:rsidRPr="009F378A">
        <w:rPr>
          <w:color w:val="auto"/>
        </w:rPr>
        <w:t xml:space="preserve">) 96-well U-bottom plates, which promote the formation of 3D </w:t>
      </w:r>
      <w:r w:rsidR="003074D9" w:rsidRPr="009F378A">
        <w:rPr>
          <w:color w:val="auto"/>
        </w:rPr>
        <w:t xml:space="preserve">structure </w:t>
      </w:r>
      <w:r w:rsidRPr="009F378A">
        <w:rPr>
          <w:color w:val="auto"/>
        </w:rPr>
        <w:t>by cell-t</w:t>
      </w:r>
      <w:r w:rsidR="00E17510" w:rsidRPr="009F378A">
        <w:rPr>
          <w:color w:val="auto"/>
        </w:rPr>
        <w:t xml:space="preserve">o-cell aggregation, or by using </w:t>
      </w:r>
      <w:r w:rsidRPr="009F378A">
        <w:rPr>
          <w:color w:val="auto"/>
        </w:rPr>
        <w:t>(</w:t>
      </w:r>
      <w:r w:rsidRPr="009F378A">
        <w:rPr>
          <w:b/>
          <w:color w:val="auto"/>
        </w:rPr>
        <w:t>B</w:t>
      </w:r>
      <w:r w:rsidRPr="009F378A">
        <w:rPr>
          <w:color w:val="auto"/>
        </w:rPr>
        <w:t xml:space="preserve">) </w:t>
      </w:r>
      <w:r w:rsidR="00B271D1" w:rsidRPr="009F378A">
        <w:rPr>
          <w:color w:val="auto"/>
        </w:rPr>
        <w:t>h</w:t>
      </w:r>
      <w:r w:rsidRPr="009F378A">
        <w:rPr>
          <w:color w:val="auto"/>
        </w:rPr>
        <w:t xml:space="preserve">anging drop culture that supports </w:t>
      </w:r>
      <w:r w:rsidR="003074D9" w:rsidRPr="009F378A">
        <w:rPr>
          <w:color w:val="auto"/>
        </w:rPr>
        <w:t>spheroids</w:t>
      </w:r>
      <w:r w:rsidRPr="009F378A">
        <w:rPr>
          <w:color w:val="auto"/>
        </w:rPr>
        <w:t xml:space="preserve"> formation via force of gravity.</w:t>
      </w:r>
    </w:p>
    <w:p w14:paraId="4B1E6CFB" w14:textId="77777777" w:rsidR="00795F7D" w:rsidRPr="009F378A" w:rsidRDefault="00795F7D" w:rsidP="00795F7D">
      <w:pPr>
        <w:rPr>
          <w:color w:val="auto"/>
        </w:rPr>
      </w:pPr>
    </w:p>
    <w:p w14:paraId="01F31918" w14:textId="54938AD1" w:rsidR="00795F7D" w:rsidRPr="009F378A" w:rsidRDefault="00795F7D" w:rsidP="00795F7D">
      <w:pPr>
        <w:rPr>
          <w:color w:val="auto"/>
        </w:rPr>
      </w:pPr>
      <w:r w:rsidRPr="009F378A">
        <w:rPr>
          <w:b/>
          <w:color w:val="auto"/>
        </w:rPr>
        <w:t xml:space="preserve">Figure 2: </w:t>
      </w:r>
      <w:r w:rsidR="00E26E5B" w:rsidRPr="009F378A">
        <w:rPr>
          <w:b/>
          <w:color w:val="auto"/>
        </w:rPr>
        <w:t xml:space="preserve">Spheroid </w:t>
      </w:r>
      <w:r w:rsidR="00E17510" w:rsidRPr="009F378A">
        <w:rPr>
          <w:b/>
          <w:color w:val="auto"/>
        </w:rPr>
        <w:t>formation and d</w:t>
      </w:r>
      <w:r w:rsidRPr="009F378A">
        <w:rPr>
          <w:b/>
          <w:color w:val="auto"/>
        </w:rPr>
        <w:t>evelo</w:t>
      </w:r>
      <w:r w:rsidR="00E17510" w:rsidRPr="009F378A">
        <w:rPr>
          <w:b/>
          <w:color w:val="auto"/>
        </w:rPr>
        <w:t xml:space="preserve">pment </w:t>
      </w:r>
      <w:r w:rsidRPr="009F378A">
        <w:rPr>
          <w:b/>
          <w:color w:val="auto"/>
        </w:rPr>
        <w:t>over time.</w:t>
      </w:r>
      <w:r w:rsidR="00121304" w:rsidRPr="009F378A">
        <w:rPr>
          <w:color w:val="auto"/>
        </w:rPr>
        <w:t xml:space="preserve"> </w:t>
      </w:r>
      <w:r w:rsidR="00CC4146" w:rsidRPr="009F378A">
        <w:rPr>
          <w:color w:val="auto"/>
        </w:rPr>
        <w:t>Images de</w:t>
      </w:r>
      <w:r w:rsidR="00E17510" w:rsidRPr="009F378A">
        <w:rPr>
          <w:color w:val="auto"/>
        </w:rPr>
        <w:t xml:space="preserve">pict the formation of </w:t>
      </w:r>
      <w:r w:rsidR="00FE17E7" w:rsidRPr="009F378A">
        <w:rPr>
          <w:color w:val="auto"/>
        </w:rPr>
        <w:t xml:space="preserve">a </w:t>
      </w:r>
      <w:r w:rsidR="003074D9" w:rsidRPr="009F378A">
        <w:rPr>
          <w:color w:val="auto"/>
        </w:rPr>
        <w:t xml:space="preserve">spheroid </w:t>
      </w:r>
      <w:r w:rsidR="00E17510" w:rsidRPr="009F378A">
        <w:rPr>
          <w:color w:val="auto"/>
        </w:rPr>
        <w:t xml:space="preserve">by MCF-7 cells </w:t>
      </w:r>
      <w:r w:rsidR="00CC4146" w:rsidRPr="009F378A">
        <w:rPr>
          <w:color w:val="auto"/>
        </w:rPr>
        <w:t>(</w:t>
      </w:r>
      <w:r w:rsidR="002002EE" w:rsidRPr="009F378A">
        <w:rPr>
          <w:b/>
          <w:bCs/>
          <w:color w:val="auto"/>
        </w:rPr>
        <w:t xml:space="preserve">Panel </w:t>
      </w:r>
      <w:r w:rsidR="00CC4146" w:rsidRPr="009F378A">
        <w:rPr>
          <w:b/>
          <w:bCs/>
          <w:color w:val="auto"/>
        </w:rPr>
        <w:t>A</w:t>
      </w:r>
      <w:r w:rsidR="00CC4146" w:rsidRPr="009F378A">
        <w:rPr>
          <w:color w:val="auto"/>
        </w:rPr>
        <w:t xml:space="preserve">), </w:t>
      </w:r>
      <w:r w:rsidR="00E17510" w:rsidRPr="009F378A">
        <w:rPr>
          <w:color w:val="auto"/>
        </w:rPr>
        <w:t xml:space="preserve">the lack of </w:t>
      </w:r>
      <w:r w:rsidR="003074D9" w:rsidRPr="009F378A">
        <w:rPr>
          <w:color w:val="auto"/>
        </w:rPr>
        <w:t>spheroid</w:t>
      </w:r>
      <w:r w:rsidR="00E17510" w:rsidRPr="009F378A">
        <w:rPr>
          <w:color w:val="auto"/>
        </w:rPr>
        <w:t xml:space="preserve"> formation by endothelial </w:t>
      </w:r>
      <w:r w:rsidR="00E8423E" w:rsidRPr="009F378A">
        <w:rPr>
          <w:color w:val="auto"/>
        </w:rPr>
        <w:t xml:space="preserve">or lymphatic </w:t>
      </w:r>
      <w:r w:rsidR="00E17510" w:rsidRPr="009F378A">
        <w:rPr>
          <w:color w:val="auto"/>
        </w:rPr>
        <w:t>cells (HUVECs;</w:t>
      </w:r>
      <w:r w:rsidR="002002EE" w:rsidRPr="009F378A">
        <w:rPr>
          <w:color w:val="auto"/>
        </w:rPr>
        <w:t xml:space="preserve"> </w:t>
      </w:r>
      <w:r w:rsidR="009B22E4" w:rsidRPr="009F378A">
        <w:rPr>
          <w:color w:val="auto"/>
        </w:rPr>
        <w:t>(</w:t>
      </w:r>
      <w:r w:rsidR="002002EE" w:rsidRPr="009F378A">
        <w:rPr>
          <w:b/>
          <w:bCs/>
          <w:color w:val="auto"/>
        </w:rPr>
        <w:t>Panel</w:t>
      </w:r>
      <w:r w:rsidR="00E17510" w:rsidRPr="009F378A">
        <w:rPr>
          <w:b/>
          <w:bCs/>
          <w:color w:val="auto"/>
        </w:rPr>
        <w:t xml:space="preserve"> B</w:t>
      </w:r>
      <w:r w:rsidR="00E17510" w:rsidRPr="009F378A">
        <w:rPr>
          <w:color w:val="auto"/>
        </w:rPr>
        <w:t>) plated at the same density</w:t>
      </w:r>
      <w:r w:rsidR="00121304" w:rsidRPr="009F378A">
        <w:rPr>
          <w:color w:val="auto"/>
        </w:rPr>
        <w:t>,</w:t>
      </w:r>
      <w:r w:rsidR="00CC4146" w:rsidRPr="009F378A">
        <w:rPr>
          <w:color w:val="auto"/>
        </w:rPr>
        <w:t xml:space="preserve"> and </w:t>
      </w:r>
      <w:r w:rsidR="003074D9" w:rsidRPr="009F378A">
        <w:rPr>
          <w:color w:val="auto"/>
        </w:rPr>
        <w:t>spheroid</w:t>
      </w:r>
      <w:r w:rsidR="00E17510" w:rsidRPr="009F378A">
        <w:rPr>
          <w:color w:val="auto"/>
        </w:rPr>
        <w:t xml:space="preserve"> formation by MCF-7 cells plus HUVECs</w:t>
      </w:r>
      <w:r w:rsidR="006965E1" w:rsidRPr="009F378A">
        <w:rPr>
          <w:color w:val="auto"/>
        </w:rPr>
        <w:t xml:space="preserve"> or LECs</w:t>
      </w:r>
      <w:r w:rsidR="00E17510" w:rsidRPr="009F378A">
        <w:rPr>
          <w:color w:val="auto"/>
        </w:rPr>
        <w:t xml:space="preserve"> mixed at </w:t>
      </w:r>
      <w:r w:rsidR="009B22E4" w:rsidRPr="009F378A">
        <w:rPr>
          <w:color w:val="auto"/>
        </w:rPr>
        <w:t xml:space="preserve">a </w:t>
      </w:r>
      <w:r w:rsidR="00E17510" w:rsidRPr="009F378A">
        <w:rPr>
          <w:color w:val="auto"/>
        </w:rPr>
        <w:t>1:1 ratio</w:t>
      </w:r>
      <w:r w:rsidR="00CC4146" w:rsidRPr="009F378A">
        <w:rPr>
          <w:color w:val="auto"/>
        </w:rPr>
        <w:t xml:space="preserve"> (</w:t>
      </w:r>
      <w:r w:rsidR="002002EE" w:rsidRPr="009F378A">
        <w:rPr>
          <w:b/>
          <w:bCs/>
          <w:color w:val="auto"/>
        </w:rPr>
        <w:t>Panel</w:t>
      </w:r>
      <w:r w:rsidR="009B22E4" w:rsidRPr="009F378A">
        <w:rPr>
          <w:b/>
          <w:bCs/>
          <w:color w:val="auto"/>
        </w:rPr>
        <w:t>s</w:t>
      </w:r>
      <w:r w:rsidR="002002EE" w:rsidRPr="009F378A">
        <w:rPr>
          <w:b/>
          <w:bCs/>
          <w:color w:val="auto"/>
        </w:rPr>
        <w:t xml:space="preserve"> </w:t>
      </w:r>
      <w:proofErr w:type="gramStart"/>
      <w:r w:rsidR="00CC4146" w:rsidRPr="009F378A">
        <w:rPr>
          <w:b/>
          <w:bCs/>
          <w:color w:val="auto"/>
        </w:rPr>
        <w:t>C</w:t>
      </w:r>
      <w:r w:rsidR="00BD4789" w:rsidRPr="009F378A">
        <w:rPr>
          <w:b/>
          <w:bCs/>
          <w:color w:val="auto"/>
        </w:rPr>
        <w:t>,</w:t>
      </w:r>
      <w:r w:rsidR="006965E1" w:rsidRPr="009F378A">
        <w:rPr>
          <w:b/>
          <w:bCs/>
          <w:color w:val="auto"/>
        </w:rPr>
        <w:t>D</w:t>
      </w:r>
      <w:proofErr w:type="gramEnd"/>
      <w:r w:rsidR="00CC4146" w:rsidRPr="009F378A">
        <w:rPr>
          <w:color w:val="auto"/>
        </w:rPr>
        <w:t>)</w:t>
      </w:r>
      <w:r w:rsidR="00E17510" w:rsidRPr="009F378A">
        <w:rPr>
          <w:color w:val="auto"/>
        </w:rPr>
        <w:t xml:space="preserve">. </w:t>
      </w:r>
      <w:r w:rsidR="00CC4146" w:rsidRPr="009F378A">
        <w:rPr>
          <w:color w:val="auto"/>
        </w:rPr>
        <w:t xml:space="preserve">Also </w:t>
      </w:r>
      <w:r w:rsidR="00722D9A" w:rsidRPr="009F378A">
        <w:rPr>
          <w:color w:val="auto"/>
        </w:rPr>
        <w:t>depict</w:t>
      </w:r>
      <w:r w:rsidR="00CC4146" w:rsidRPr="009F378A">
        <w:rPr>
          <w:color w:val="auto"/>
        </w:rPr>
        <w:t>ed</w:t>
      </w:r>
      <w:r w:rsidR="00722D9A" w:rsidRPr="009F378A">
        <w:rPr>
          <w:color w:val="auto"/>
        </w:rPr>
        <w:t xml:space="preserve"> </w:t>
      </w:r>
      <w:r w:rsidR="00CC4146" w:rsidRPr="009F378A">
        <w:rPr>
          <w:color w:val="auto"/>
        </w:rPr>
        <w:t xml:space="preserve">is </w:t>
      </w:r>
      <w:r w:rsidR="00722D9A" w:rsidRPr="009F378A">
        <w:rPr>
          <w:color w:val="auto"/>
        </w:rPr>
        <w:t xml:space="preserve">the </w:t>
      </w:r>
      <w:r w:rsidR="00CC4146" w:rsidRPr="009F378A">
        <w:rPr>
          <w:color w:val="auto"/>
        </w:rPr>
        <w:t xml:space="preserve">growth in size of a </w:t>
      </w:r>
      <w:r w:rsidR="003074D9" w:rsidRPr="009F378A">
        <w:rPr>
          <w:color w:val="auto"/>
        </w:rPr>
        <w:t>spheroid</w:t>
      </w:r>
      <w:r w:rsidR="00CC4146" w:rsidRPr="009F378A">
        <w:rPr>
          <w:color w:val="auto"/>
        </w:rPr>
        <w:t xml:space="preserve"> over time (24</w:t>
      </w:r>
      <w:r w:rsidR="00121304" w:rsidRPr="009F378A">
        <w:rPr>
          <w:color w:val="auto"/>
        </w:rPr>
        <w:t xml:space="preserve"> h</w:t>
      </w:r>
      <w:r w:rsidR="00CC4146" w:rsidRPr="009F378A">
        <w:rPr>
          <w:color w:val="auto"/>
        </w:rPr>
        <w:t>, 48</w:t>
      </w:r>
      <w:r w:rsidR="00121304" w:rsidRPr="009F378A">
        <w:rPr>
          <w:color w:val="auto"/>
        </w:rPr>
        <w:t xml:space="preserve"> h</w:t>
      </w:r>
      <w:r w:rsidR="00CC4146" w:rsidRPr="009F378A">
        <w:rPr>
          <w:color w:val="auto"/>
        </w:rPr>
        <w:t>, 72</w:t>
      </w:r>
      <w:r w:rsidR="00121304" w:rsidRPr="009F378A">
        <w:rPr>
          <w:color w:val="auto"/>
        </w:rPr>
        <w:t xml:space="preserve"> h</w:t>
      </w:r>
      <w:r w:rsidR="00CC4146" w:rsidRPr="009F378A">
        <w:rPr>
          <w:color w:val="auto"/>
        </w:rPr>
        <w:t>, 96</w:t>
      </w:r>
      <w:r w:rsidR="00121304" w:rsidRPr="009F378A">
        <w:rPr>
          <w:color w:val="auto"/>
        </w:rPr>
        <w:t xml:space="preserve"> h</w:t>
      </w:r>
      <w:r w:rsidR="009B22E4" w:rsidRPr="009F378A">
        <w:rPr>
          <w:color w:val="auto"/>
        </w:rPr>
        <w:t>,</w:t>
      </w:r>
      <w:r w:rsidR="00CC4146" w:rsidRPr="009F378A">
        <w:rPr>
          <w:color w:val="auto"/>
        </w:rPr>
        <w:t xml:space="preserve"> and 120 h)</w:t>
      </w:r>
      <w:r w:rsidR="00FE17E7" w:rsidRPr="009F378A">
        <w:rPr>
          <w:color w:val="auto"/>
        </w:rPr>
        <w:t xml:space="preserve">. This </w:t>
      </w:r>
      <w:r w:rsidR="003074D9" w:rsidRPr="009F378A">
        <w:rPr>
          <w:color w:val="auto"/>
        </w:rPr>
        <w:t>spheroid</w:t>
      </w:r>
      <w:r w:rsidR="00FE17E7" w:rsidRPr="009F378A">
        <w:rPr>
          <w:color w:val="auto"/>
        </w:rPr>
        <w:t xml:space="preserve"> was </w:t>
      </w:r>
      <w:r w:rsidR="00722D9A" w:rsidRPr="009F378A">
        <w:rPr>
          <w:color w:val="auto"/>
        </w:rPr>
        <w:t>formed from a</w:t>
      </w:r>
      <w:r w:rsidR="00E17510" w:rsidRPr="009F378A">
        <w:rPr>
          <w:color w:val="auto"/>
        </w:rPr>
        <w:t xml:space="preserve"> mixture of MCF-7 plus HUVECs in</w:t>
      </w:r>
      <w:r w:rsidR="0044286D" w:rsidRPr="009F378A">
        <w:rPr>
          <w:color w:val="auto"/>
        </w:rPr>
        <w:t xml:space="preserve"> </w:t>
      </w:r>
      <w:r w:rsidR="00FE17E7" w:rsidRPr="009F378A">
        <w:rPr>
          <w:color w:val="auto"/>
        </w:rPr>
        <w:t xml:space="preserve">a </w:t>
      </w:r>
      <w:r w:rsidR="00E17510" w:rsidRPr="009F378A">
        <w:rPr>
          <w:color w:val="auto"/>
        </w:rPr>
        <w:t>1:1 ratio</w:t>
      </w:r>
      <w:r w:rsidR="00722D9A" w:rsidRPr="009F378A">
        <w:rPr>
          <w:color w:val="auto"/>
        </w:rPr>
        <w:t xml:space="preserve"> and</w:t>
      </w:r>
      <w:r w:rsidRPr="009F378A">
        <w:rPr>
          <w:color w:val="auto"/>
        </w:rPr>
        <w:t xml:space="preserve"> seeded</w:t>
      </w:r>
      <w:r w:rsidR="00E17510" w:rsidRPr="009F378A">
        <w:rPr>
          <w:color w:val="auto"/>
        </w:rPr>
        <w:t xml:space="preserve"> at a density of 500 cells/well of a 96-well U-bottom plate</w:t>
      </w:r>
      <w:r w:rsidR="00FE17E7" w:rsidRPr="009F378A">
        <w:rPr>
          <w:color w:val="auto"/>
        </w:rPr>
        <w:t xml:space="preserve"> (</w:t>
      </w:r>
      <w:r w:rsidR="002002EE" w:rsidRPr="009F378A">
        <w:rPr>
          <w:b/>
          <w:bCs/>
          <w:color w:val="auto"/>
        </w:rPr>
        <w:t xml:space="preserve">Panel </w:t>
      </w:r>
      <w:r w:rsidR="006965E1" w:rsidRPr="009F378A">
        <w:rPr>
          <w:b/>
          <w:bCs/>
          <w:color w:val="auto"/>
        </w:rPr>
        <w:t>E</w:t>
      </w:r>
      <w:r w:rsidR="00C96725" w:rsidRPr="009F378A">
        <w:rPr>
          <w:color w:val="auto"/>
        </w:rPr>
        <w:t>)</w:t>
      </w:r>
      <w:r w:rsidR="00FE17E7" w:rsidRPr="009F378A">
        <w:rPr>
          <w:color w:val="auto"/>
        </w:rPr>
        <w:t xml:space="preserve">, </w:t>
      </w:r>
      <w:r w:rsidR="00C96725" w:rsidRPr="009F378A">
        <w:rPr>
          <w:color w:val="auto"/>
        </w:rPr>
        <w:t>(</w:t>
      </w:r>
      <w:r w:rsidR="00722D9A" w:rsidRPr="009F378A">
        <w:rPr>
          <w:color w:val="auto"/>
        </w:rPr>
        <w:t>scale bar</w:t>
      </w:r>
      <w:r w:rsidR="003058DF" w:rsidRPr="009F378A">
        <w:rPr>
          <w:color w:val="auto"/>
        </w:rPr>
        <w:t xml:space="preserve"> =</w:t>
      </w:r>
      <w:r w:rsidR="00722D9A" w:rsidRPr="009F378A">
        <w:rPr>
          <w:color w:val="auto"/>
        </w:rPr>
        <w:t xml:space="preserve"> 200</w:t>
      </w:r>
      <w:r w:rsidR="00F13088" w:rsidRPr="009F378A">
        <w:rPr>
          <w:color w:val="auto"/>
        </w:rPr>
        <w:t xml:space="preserve"> </w:t>
      </w:r>
      <w:r w:rsidR="00722D9A" w:rsidRPr="009F378A">
        <w:rPr>
          <w:color w:val="auto"/>
        </w:rPr>
        <w:t>µm</w:t>
      </w:r>
      <w:r w:rsidR="007D0BDC" w:rsidRPr="009F378A">
        <w:rPr>
          <w:color w:val="auto"/>
        </w:rPr>
        <w:t>, 40</w:t>
      </w:r>
      <w:r w:rsidR="00121304" w:rsidRPr="009F378A">
        <w:rPr>
          <w:color w:val="auto"/>
        </w:rPr>
        <w:t>x</w:t>
      </w:r>
      <w:r w:rsidR="00722D9A" w:rsidRPr="009F378A">
        <w:rPr>
          <w:color w:val="auto"/>
        </w:rPr>
        <w:t xml:space="preserve">). </w:t>
      </w:r>
      <w:r w:rsidR="00FE17E7" w:rsidRPr="009F378A">
        <w:rPr>
          <w:color w:val="auto"/>
        </w:rPr>
        <w:t>Line graph (</w:t>
      </w:r>
      <w:r w:rsidR="002002EE" w:rsidRPr="009F378A">
        <w:rPr>
          <w:b/>
          <w:bCs/>
          <w:color w:val="auto"/>
        </w:rPr>
        <w:t xml:space="preserve">Panel </w:t>
      </w:r>
      <w:r w:rsidR="006965E1" w:rsidRPr="009F378A">
        <w:rPr>
          <w:b/>
          <w:bCs/>
          <w:color w:val="auto"/>
        </w:rPr>
        <w:t>F</w:t>
      </w:r>
      <w:r w:rsidR="00FE17E7" w:rsidRPr="009F378A">
        <w:rPr>
          <w:color w:val="auto"/>
        </w:rPr>
        <w:t xml:space="preserve">) </w:t>
      </w:r>
      <w:r w:rsidR="00722D9A" w:rsidRPr="009F378A">
        <w:rPr>
          <w:color w:val="auto"/>
        </w:rPr>
        <w:t xml:space="preserve">shows </w:t>
      </w:r>
      <w:r w:rsidR="00FE17E7" w:rsidRPr="009F378A">
        <w:rPr>
          <w:color w:val="auto"/>
        </w:rPr>
        <w:t xml:space="preserve">the </w:t>
      </w:r>
      <w:r w:rsidR="00722D9A" w:rsidRPr="009F378A">
        <w:rPr>
          <w:color w:val="auto"/>
        </w:rPr>
        <w:t>time</w:t>
      </w:r>
      <w:r w:rsidR="00FE17E7" w:rsidRPr="009F378A">
        <w:rPr>
          <w:color w:val="auto"/>
        </w:rPr>
        <w:t>-</w:t>
      </w:r>
      <w:r w:rsidR="00722D9A" w:rsidRPr="009F378A">
        <w:rPr>
          <w:color w:val="auto"/>
        </w:rPr>
        <w:t xml:space="preserve">dependent growth of </w:t>
      </w:r>
      <w:r w:rsidR="00FE17E7" w:rsidRPr="009F378A">
        <w:rPr>
          <w:color w:val="auto"/>
        </w:rPr>
        <w:t>control (CTR) versus growth</w:t>
      </w:r>
      <w:r w:rsidR="002002EE" w:rsidRPr="009F378A">
        <w:rPr>
          <w:color w:val="auto"/>
        </w:rPr>
        <w:t>-</w:t>
      </w:r>
      <w:r w:rsidR="00FE17E7" w:rsidRPr="009F378A">
        <w:rPr>
          <w:color w:val="auto"/>
        </w:rPr>
        <w:t xml:space="preserve">stimulated (Treatment) </w:t>
      </w:r>
      <w:r w:rsidR="003074D9" w:rsidRPr="009F378A">
        <w:rPr>
          <w:color w:val="auto"/>
        </w:rPr>
        <w:t>spheroids</w:t>
      </w:r>
      <w:r w:rsidR="00722D9A" w:rsidRPr="009F378A">
        <w:rPr>
          <w:color w:val="auto"/>
        </w:rPr>
        <w:t xml:space="preserve">. </w:t>
      </w:r>
      <w:r w:rsidR="000211C8" w:rsidRPr="009F378A">
        <w:rPr>
          <w:color w:val="auto"/>
        </w:rPr>
        <w:t>Spheroid’s</w:t>
      </w:r>
      <w:r w:rsidR="00722D9A" w:rsidRPr="009F378A">
        <w:rPr>
          <w:color w:val="auto"/>
        </w:rPr>
        <w:t xml:space="preserve"> area</w:t>
      </w:r>
      <w:r w:rsidR="00FE17E7" w:rsidRPr="009F378A">
        <w:rPr>
          <w:color w:val="auto"/>
        </w:rPr>
        <w:t>s</w:t>
      </w:r>
      <w:r w:rsidR="00722D9A" w:rsidRPr="009F378A">
        <w:rPr>
          <w:color w:val="auto"/>
        </w:rPr>
        <w:t xml:space="preserve"> w</w:t>
      </w:r>
      <w:r w:rsidR="00FE17E7" w:rsidRPr="009F378A">
        <w:rPr>
          <w:color w:val="auto"/>
        </w:rPr>
        <w:t>ere</w:t>
      </w:r>
      <w:r w:rsidR="00722D9A" w:rsidRPr="009F378A">
        <w:rPr>
          <w:color w:val="auto"/>
        </w:rPr>
        <w:t xml:space="preserve"> measured</w:t>
      </w:r>
      <w:r w:rsidR="00FE17E7" w:rsidRPr="009F378A">
        <w:rPr>
          <w:color w:val="auto"/>
        </w:rPr>
        <w:t xml:space="preserve"> and compared</w:t>
      </w:r>
      <w:r w:rsidR="00722D9A" w:rsidRPr="009F378A">
        <w:rPr>
          <w:color w:val="auto"/>
        </w:rPr>
        <w:t xml:space="preserve"> </w:t>
      </w:r>
      <w:r w:rsidR="00FE17E7" w:rsidRPr="009F378A">
        <w:rPr>
          <w:color w:val="auto"/>
        </w:rPr>
        <w:t xml:space="preserve">between untreated and treated </w:t>
      </w:r>
      <w:r w:rsidR="00E26E5B" w:rsidRPr="009F378A">
        <w:rPr>
          <w:color w:val="auto"/>
        </w:rPr>
        <w:t>spheroids</w:t>
      </w:r>
      <w:r w:rsidRPr="009F378A">
        <w:rPr>
          <w:color w:val="auto"/>
        </w:rPr>
        <w:t>.</w:t>
      </w:r>
      <w:r w:rsidR="00D76B7B" w:rsidRPr="009F378A">
        <w:rPr>
          <w:color w:val="auto"/>
        </w:rPr>
        <w:t xml:space="preserve"> Results represent ± SEM</w:t>
      </w:r>
      <w:r w:rsidR="00B343E6" w:rsidRPr="009F378A">
        <w:rPr>
          <w:color w:val="auto"/>
        </w:rPr>
        <w:t>,</w:t>
      </w:r>
      <w:r w:rsidRPr="009F378A">
        <w:rPr>
          <w:color w:val="auto"/>
        </w:rPr>
        <w:t xml:space="preserve"> </w:t>
      </w:r>
      <w:r w:rsidR="0044286D" w:rsidRPr="009F378A">
        <w:rPr>
          <w:color w:val="auto"/>
        </w:rPr>
        <w:t>*</w:t>
      </w:r>
      <w:r w:rsidR="00FE17E7" w:rsidRPr="009F378A">
        <w:rPr>
          <w:color w:val="auto"/>
        </w:rPr>
        <w:t>**</w:t>
      </w:r>
      <w:r w:rsidR="00121304" w:rsidRPr="009F378A">
        <w:rPr>
          <w:color w:val="auto"/>
        </w:rPr>
        <w:t xml:space="preserve"> </w:t>
      </w:r>
      <w:r w:rsidR="0044286D" w:rsidRPr="009F378A">
        <w:rPr>
          <w:color w:val="auto"/>
        </w:rPr>
        <w:t>p</w:t>
      </w:r>
      <w:r w:rsidR="00121304" w:rsidRPr="009F378A">
        <w:rPr>
          <w:color w:val="auto"/>
        </w:rPr>
        <w:t xml:space="preserve"> </w:t>
      </w:r>
      <w:r w:rsidR="0044286D" w:rsidRPr="009F378A">
        <w:rPr>
          <w:color w:val="auto"/>
        </w:rPr>
        <w:t>&lt;</w:t>
      </w:r>
      <w:r w:rsidR="00121304" w:rsidRPr="009F378A">
        <w:rPr>
          <w:color w:val="auto"/>
        </w:rPr>
        <w:t xml:space="preserve"> </w:t>
      </w:r>
      <w:r w:rsidR="0044286D" w:rsidRPr="009F378A">
        <w:rPr>
          <w:color w:val="auto"/>
        </w:rPr>
        <w:t>0.0</w:t>
      </w:r>
      <w:r w:rsidR="002461D7" w:rsidRPr="009F378A">
        <w:rPr>
          <w:color w:val="auto"/>
        </w:rPr>
        <w:t>01</w:t>
      </w:r>
      <w:r w:rsidR="0044286D" w:rsidRPr="009F378A">
        <w:rPr>
          <w:color w:val="auto"/>
        </w:rPr>
        <w:t xml:space="preserve"> compared to the respective control.</w:t>
      </w:r>
    </w:p>
    <w:p w14:paraId="661652A8" w14:textId="77777777" w:rsidR="00795F7D" w:rsidRPr="009F378A" w:rsidRDefault="00795F7D" w:rsidP="00795F7D">
      <w:pPr>
        <w:rPr>
          <w:color w:val="808080" w:themeColor="background1" w:themeShade="80"/>
        </w:rPr>
      </w:pPr>
    </w:p>
    <w:p w14:paraId="701A9F58" w14:textId="4B119642" w:rsidR="004E16FD" w:rsidRPr="009F378A" w:rsidRDefault="004E16FD" w:rsidP="004E16FD">
      <w:pPr>
        <w:rPr>
          <w:color w:val="auto"/>
        </w:rPr>
      </w:pPr>
      <w:r w:rsidRPr="009F378A">
        <w:rPr>
          <w:b/>
          <w:color w:val="auto"/>
        </w:rPr>
        <w:t>Figure 3</w:t>
      </w:r>
      <w:r w:rsidRPr="009F378A">
        <w:rPr>
          <w:color w:val="auto"/>
        </w:rPr>
        <w:t xml:space="preserve">: </w:t>
      </w:r>
      <w:r w:rsidR="00507143" w:rsidRPr="009F378A">
        <w:rPr>
          <w:b/>
          <w:color w:val="auto"/>
        </w:rPr>
        <w:t>Spheroids</w:t>
      </w:r>
      <w:r w:rsidRPr="009F378A">
        <w:rPr>
          <w:b/>
          <w:color w:val="auto"/>
        </w:rPr>
        <w:t xml:space="preserve"> long-term culture and viability.</w:t>
      </w:r>
      <w:r w:rsidR="00121304" w:rsidRPr="009F378A">
        <w:rPr>
          <w:color w:val="auto"/>
        </w:rPr>
        <w:t xml:space="preserve"> </w:t>
      </w:r>
      <w:r w:rsidRPr="009F378A">
        <w:rPr>
          <w:color w:val="auto"/>
        </w:rPr>
        <w:t>P</w:t>
      </w:r>
      <w:r w:rsidR="00C713F4" w:rsidRPr="009F378A">
        <w:rPr>
          <w:color w:val="auto"/>
        </w:rPr>
        <w:t>hotomicrograph</w:t>
      </w:r>
      <w:r w:rsidRPr="009F378A">
        <w:rPr>
          <w:color w:val="auto"/>
        </w:rPr>
        <w:t xml:space="preserve"> shows cell viability in </w:t>
      </w:r>
      <w:r w:rsidR="003074D9" w:rsidRPr="009F378A">
        <w:rPr>
          <w:color w:val="auto"/>
        </w:rPr>
        <w:t>spheroids</w:t>
      </w:r>
      <w:r w:rsidRPr="009F378A">
        <w:rPr>
          <w:color w:val="auto"/>
        </w:rPr>
        <w:t xml:space="preserve"> formed with MCF-7 cells alone</w:t>
      </w:r>
      <w:r w:rsidR="00C77A0E" w:rsidRPr="009F378A">
        <w:rPr>
          <w:color w:val="auto"/>
        </w:rPr>
        <w:t xml:space="preserve"> </w:t>
      </w:r>
      <w:r w:rsidR="00C713F4" w:rsidRPr="009F378A">
        <w:rPr>
          <w:color w:val="auto"/>
        </w:rPr>
        <w:t xml:space="preserve">at 96 h </w:t>
      </w:r>
      <w:r w:rsidR="00C77A0E" w:rsidRPr="009F378A">
        <w:rPr>
          <w:color w:val="auto"/>
        </w:rPr>
        <w:t>(</w:t>
      </w:r>
      <w:r w:rsidR="00C77A0E" w:rsidRPr="009F378A">
        <w:rPr>
          <w:b/>
          <w:color w:val="auto"/>
        </w:rPr>
        <w:t>Panel A</w:t>
      </w:r>
      <w:r w:rsidR="00C713F4" w:rsidRPr="009F378A">
        <w:rPr>
          <w:bCs/>
          <w:color w:val="auto"/>
        </w:rPr>
        <w:t>)</w:t>
      </w:r>
      <w:r w:rsidR="00C713F4" w:rsidRPr="009F378A">
        <w:rPr>
          <w:color w:val="auto"/>
        </w:rPr>
        <w:t xml:space="preserve"> and 168 h</w:t>
      </w:r>
      <w:r w:rsidR="00C77A0E" w:rsidRPr="009F378A">
        <w:rPr>
          <w:color w:val="auto"/>
        </w:rPr>
        <w:t xml:space="preserve"> </w:t>
      </w:r>
      <w:r w:rsidR="00C713F4" w:rsidRPr="009F378A">
        <w:rPr>
          <w:color w:val="auto"/>
        </w:rPr>
        <w:t>(</w:t>
      </w:r>
      <w:r w:rsidR="00C713F4" w:rsidRPr="009F378A">
        <w:rPr>
          <w:b/>
          <w:color w:val="auto"/>
        </w:rPr>
        <w:t xml:space="preserve">Panel </w:t>
      </w:r>
      <w:r w:rsidR="00C77A0E" w:rsidRPr="009F378A">
        <w:rPr>
          <w:b/>
          <w:color w:val="auto"/>
        </w:rPr>
        <w:t>C</w:t>
      </w:r>
      <w:r w:rsidR="00C77A0E" w:rsidRPr="009F378A">
        <w:rPr>
          <w:color w:val="auto"/>
        </w:rPr>
        <w:t>)</w:t>
      </w:r>
      <w:r w:rsidR="00C713F4" w:rsidRPr="009F378A">
        <w:rPr>
          <w:color w:val="auto"/>
        </w:rPr>
        <w:t xml:space="preserve">, whereas </w:t>
      </w:r>
      <w:r w:rsidR="00C713F4" w:rsidRPr="009F378A">
        <w:rPr>
          <w:b/>
          <w:color w:val="auto"/>
        </w:rPr>
        <w:t>Panels B</w:t>
      </w:r>
      <w:r w:rsidR="00C713F4" w:rsidRPr="009F378A">
        <w:rPr>
          <w:color w:val="auto"/>
        </w:rPr>
        <w:t xml:space="preserve"> and </w:t>
      </w:r>
      <w:r w:rsidR="00C713F4" w:rsidRPr="009F378A">
        <w:rPr>
          <w:b/>
          <w:color w:val="auto"/>
        </w:rPr>
        <w:t>D</w:t>
      </w:r>
      <w:r w:rsidR="00C713F4" w:rsidRPr="009F378A">
        <w:rPr>
          <w:color w:val="auto"/>
        </w:rPr>
        <w:t xml:space="preserve"> depict cell viability in spheroids made with MCF-7 plus </w:t>
      </w:r>
      <w:r w:rsidRPr="009F378A">
        <w:rPr>
          <w:color w:val="auto"/>
        </w:rPr>
        <w:t>HUVECs</w:t>
      </w:r>
      <w:r w:rsidR="00C713F4" w:rsidRPr="009F378A">
        <w:rPr>
          <w:color w:val="auto"/>
        </w:rPr>
        <w:t xml:space="preserve"> (1:1 ratio)</w:t>
      </w:r>
      <w:r w:rsidRPr="009F378A">
        <w:rPr>
          <w:color w:val="auto"/>
        </w:rPr>
        <w:t xml:space="preserve"> at 96 h </w:t>
      </w:r>
      <w:r w:rsidR="00C77A0E" w:rsidRPr="009F378A">
        <w:rPr>
          <w:color w:val="auto"/>
        </w:rPr>
        <w:t>(</w:t>
      </w:r>
      <w:r w:rsidR="00C77A0E" w:rsidRPr="009F378A">
        <w:rPr>
          <w:b/>
          <w:color w:val="auto"/>
        </w:rPr>
        <w:t>Panel B</w:t>
      </w:r>
      <w:r w:rsidR="00C77A0E" w:rsidRPr="009F378A">
        <w:rPr>
          <w:color w:val="auto"/>
        </w:rPr>
        <w:t xml:space="preserve">) </w:t>
      </w:r>
      <w:r w:rsidRPr="009F378A">
        <w:rPr>
          <w:color w:val="auto"/>
        </w:rPr>
        <w:t>and 168 h</w:t>
      </w:r>
      <w:r w:rsidR="00C77A0E" w:rsidRPr="009F378A">
        <w:rPr>
          <w:color w:val="auto"/>
        </w:rPr>
        <w:t xml:space="preserve"> (</w:t>
      </w:r>
      <w:r w:rsidR="00C77A0E" w:rsidRPr="009F378A">
        <w:rPr>
          <w:b/>
          <w:color w:val="auto"/>
        </w:rPr>
        <w:t>Panel D</w:t>
      </w:r>
      <w:r w:rsidR="00C77A0E" w:rsidRPr="009F378A">
        <w:rPr>
          <w:color w:val="auto"/>
        </w:rPr>
        <w:t>)</w:t>
      </w:r>
      <w:r w:rsidRPr="009F378A">
        <w:rPr>
          <w:color w:val="auto"/>
        </w:rPr>
        <w:t xml:space="preserve"> (scale bar =</w:t>
      </w:r>
      <w:r w:rsidR="003D7283" w:rsidRPr="009F378A">
        <w:rPr>
          <w:color w:val="auto"/>
        </w:rPr>
        <w:t xml:space="preserve"> 100</w:t>
      </w:r>
      <w:r w:rsidR="00C77A0E" w:rsidRPr="009F378A">
        <w:rPr>
          <w:color w:val="auto"/>
        </w:rPr>
        <w:t xml:space="preserve"> </w:t>
      </w:r>
      <w:r w:rsidR="003D7283" w:rsidRPr="009F378A">
        <w:rPr>
          <w:color w:val="auto"/>
        </w:rPr>
        <w:t>µm</w:t>
      </w:r>
      <w:r w:rsidRPr="009F378A">
        <w:rPr>
          <w:color w:val="auto"/>
        </w:rPr>
        <w:t>).</w:t>
      </w:r>
      <w:r w:rsidR="003D7283" w:rsidRPr="009F378A">
        <w:rPr>
          <w:color w:val="auto"/>
        </w:rPr>
        <w:t xml:space="preserve"> Cells were stained with </w:t>
      </w:r>
      <w:proofErr w:type="spellStart"/>
      <w:r w:rsidR="003D7283" w:rsidRPr="009F378A">
        <w:rPr>
          <w:color w:val="auto"/>
        </w:rPr>
        <w:t>Calcein</w:t>
      </w:r>
      <w:proofErr w:type="spellEnd"/>
      <w:r w:rsidR="003D7283" w:rsidRPr="009F378A">
        <w:rPr>
          <w:color w:val="auto"/>
        </w:rPr>
        <w:t xml:space="preserve"> (red, dead cells) and Ethidium homodimer (green, live cells).</w:t>
      </w:r>
    </w:p>
    <w:p w14:paraId="485FE28A" w14:textId="77777777" w:rsidR="004E16FD" w:rsidRPr="009F378A" w:rsidRDefault="004E16FD" w:rsidP="00795F7D">
      <w:pPr>
        <w:rPr>
          <w:b/>
          <w:color w:val="auto"/>
        </w:rPr>
      </w:pPr>
    </w:p>
    <w:p w14:paraId="2A33AEA6" w14:textId="057173A1" w:rsidR="00795F7D" w:rsidRPr="009F378A" w:rsidRDefault="00795F7D" w:rsidP="00795F7D">
      <w:pPr>
        <w:rPr>
          <w:color w:val="auto"/>
        </w:rPr>
      </w:pPr>
      <w:r w:rsidRPr="009F378A">
        <w:rPr>
          <w:b/>
          <w:color w:val="auto"/>
        </w:rPr>
        <w:t xml:space="preserve">Figure </w:t>
      </w:r>
      <w:r w:rsidR="003D7283" w:rsidRPr="009F378A">
        <w:rPr>
          <w:b/>
          <w:color w:val="auto"/>
        </w:rPr>
        <w:t>4</w:t>
      </w:r>
      <w:r w:rsidRPr="009F378A">
        <w:rPr>
          <w:color w:val="auto"/>
        </w:rPr>
        <w:t xml:space="preserve">: </w:t>
      </w:r>
      <w:r w:rsidR="00F856E0" w:rsidRPr="009F378A">
        <w:rPr>
          <w:b/>
          <w:color w:val="auto"/>
        </w:rPr>
        <w:t>Cell seeding density and</w:t>
      </w:r>
      <w:r w:rsidR="00F856E0" w:rsidRPr="009F378A">
        <w:rPr>
          <w:color w:val="auto"/>
        </w:rPr>
        <w:t xml:space="preserve"> </w:t>
      </w:r>
      <w:r w:rsidR="00F856E0" w:rsidRPr="009F378A">
        <w:rPr>
          <w:b/>
          <w:color w:val="auto"/>
        </w:rPr>
        <w:t>t</w:t>
      </w:r>
      <w:r w:rsidRPr="009F378A">
        <w:rPr>
          <w:b/>
          <w:color w:val="auto"/>
        </w:rPr>
        <w:t>ime</w:t>
      </w:r>
      <w:r w:rsidR="00F856E0" w:rsidRPr="009F378A">
        <w:rPr>
          <w:b/>
          <w:color w:val="auto"/>
        </w:rPr>
        <w:t xml:space="preserve">-dependent </w:t>
      </w:r>
      <w:r w:rsidRPr="009F378A">
        <w:rPr>
          <w:b/>
          <w:color w:val="auto"/>
        </w:rPr>
        <w:t>growth</w:t>
      </w:r>
      <w:r w:rsidR="00F856E0" w:rsidRPr="009F378A">
        <w:rPr>
          <w:b/>
          <w:color w:val="auto"/>
        </w:rPr>
        <w:t xml:space="preserve"> profile of MCF-7 plus HUVEC </w:t>
      </w:r>
      <w:r w:rsidR="00E26E5B" w:rsidRPr="009F378A">
        <w:rPr>
          <w:b/>
          <w:color w:val="auto"/>
        </w:rPr>
        <w:t>spheroid</w:t>
      </w:r>
      <w:r w:rsidR="00F856E0" w:rsidRPr="009F378A">
        <w:rPr>
          <w:b/>
          <w:color w:val="auto"/>
        </w:rPr>
        <w:t>.</w:t>
      </w:r>
      <w:r w:rsidR="00121304" w:rsidRPr="009F378A">
        <w:rPr>
          <w:color w:val="auto"/>
        </w:rPr>
        <w:t xml:space="preserve"> </w:t>
      </w:r>
      <w:r w:rsidRPr="009F378A">
        <w:rPr>
          <w:color w:val="auto"/>
        </w:rPr>
        <w:t>HUVECs and MCF-7 cells</w:t>
      </w:r>
      <w:r w:rsidR="00F856E0" w:rsidRPr="009F378A">
        <w:rPr>
          <w:color w:val="auto"/>
        </w:rPr>
        <w:t xml:space="preserve"> mixed at</w:t>
      </w:r>
      <w:r w:rsidR="00FE17E7" w:rsidRPr="009F378A">
        <w:rPr>
          <w:color w:val="auto"/>
        </w:rPr>
        <w:t xml:space="preserve"> </w:t>
      </w:r>
      <w:r w:rsidR="00121304" w:rsidRPr="009F378A">
        <w:rPr>
          <w:color w:val="auto"/>
        </w:rPr>
        <w:t xml:space="preserve">a </w:t>
      </w:r>
      <w:r w:rsidR="00F856E0" w:rsidRPr="009F378A">
        <w:rPr>
          <w:color w:val="auto"/>
        </w:rPr>
        <w:t>1:1 ratio</w:t>
      </w:r>
      <w:r w:rsidRPr="009F378A">
        <w:rPr>
          <w:color w:val="auto"/>
        </w:rPr>
        <w:t xml:space="preserve"> were seeded</w:t>
      </w:r>
      <w:r w:rsidR="00F856E0" w:rsidRPr="009F378A">
        <w:rPr>
          <w:color w:val="auto"/>
        </w:rPr>
        <w:t xml:space="preserve"> at increasing densit</w:t>
      </w:r>
      <w:r w:rsidR="00FE17E7" w:rsidRPr="009F378A">
        <w:rPr>
          <w:color w:val="auto"/>
        </w:rPr>
        <w:t>ies</w:t>
      </w:r>
      <w:r w:rsidRPr="009F378A">
        <w:rPr>
          <w:color w:val="auto"/>
        </w:rPr>
        <w:t xml:space="preserve"> (</w:t>
      </w:r>
      <w:r w:rsidR="00C96725" w:rsidRPr="009F378A">
        <w:rPr>
          <w:color w:val="auto"/>
        </w:rPr>
        <w:t>10</w:t>
      </w:r>
      <w:r w:rsidR="00C96725" w:rsidRPr="009F378A">
        <w:rPr>
          <w:color w:val="auto"/>
          <w:vertAlign w:val="superscript"/>
        </w:rPr>
        <w:t>2</w:t>
      </w:r>
      <w:r w:rsidR="00121304" w:rsidRPr="009F378A">
        <w:rPr>
          <w:color w:val="auto"/>
        </w:rPr>
        <w:t>–</w:t>
      </w:r>
      <w:r w:rsidR="00C96725" w:rsidRPr="009F378A">
        <w:rPr>
          <w:color w:val="auto"/>
        </w:rPr>
        <w:t>10</w:t>
      </w:r>
      <w:r w:rsidR="00C96725" w:rsidRPr="009F378A">
        <w:rPr>
          <w:color w:val="auto"/>
          <w:vertAlign w:val="superscript"/>
        </w:rPr>
        <w:t>4</w:t>
      </w:r>
      <w:r w:rsidRPr="009F378A">
        <w:rPr>
          <w:color w:val="auto"/>
        </w:rPr>
        <w:t xml:space="preserve"> cells/well)</w:t>
      </w:r>
      <w:r w:rsidR="00121304" w:rsidRPr="009F378A">
        <w:rPr>
          <w:color w:val="auto"/>
        </w:rPr>
        <w:t>,</w:t>
      </w:r>
      <w:r w:rsidR="00F856E0" w:rsidRPr="009F378A">
        <w:rPr>
          <w:color w:val="auto"/>
        </w:rPr>
        <w:t xml:space="preserve"> and the growth of </w:t>
      </w:r>
      <w:r w:rsidR="003074D9" w:rsidRPr="009F378A">
        <w:rPr>
          <w:color w:val="auto"/>
        </w:rPr>
        <w:t>spheroids</w:t>
      </w:r>
      <w:r w:rsidR="00745AFC" w:rsidRPr="009F378A">
        <w:rPr>
          <w:color w:val="auto"/>
        </w:rPr>
        <w:t xml:space="preserve"> </w:t>
      </w:r>
      <w:r w:rsidR="00121304" w:rsidRPr="009F378A">
        <w:rPr>
          <w:color w:val="auto"/>
        </w:rPr>
        <w:t xml:space="preserve">was </w:t>
      </w:r>
      <w:r w:rsidR="0044286D" w:rsidRPr="009F378A">
        <w:rPr>
          <w:color w:val="auto"/>
        </w:rPr>
        <w:t>monitored over 24</w:t>
      </w:r>
      <w:r w:rsidR="00121304" w:rsidRPr="009F378A">
        <w:rPr>
          <w:color w:val="auto"/>
        </w:rPr>
        <w:t>–</w:t>
      </w:r>
      <w:r w:rsidR="0044286D" w:rsidRPr="009F378A">
        <w:rPr>
          <w:color w:val="auto"/>
        </w:rPr>
        <w:t>96 h</w:t>
      </w:r>
      <w:r w:rsidRPr="009F378A">
        <w:rPr>
          <w:color w:val="auto"/>
        </w:rPr>
        <w:t>. M</w:t>
      </w:r>
      <w:r w:rsidR="00F856E0" w:rsidRPr="009F378A">
        <w:rPr>
          <w:color w:val="auto"/>
        </w:rPr>
        <w:t xml:space="preserve">icroscopic </w:t>
      </w:r>
      <w:r w:rsidR="00121304" w:rsidRPr="009F378A">
        <w:rPr>
          <w:color w:val="auto"/>
        </w:rPr>
        <w:t>bright-</w:t>
      </w:r>
      <w:r w:rsidR="00F856E0" w:rsidRPr="009F378A">
        <w:rPr>
          <w:color w:val="auto"/>
        </w:rPr>
        <w:t xml:space="preserve">field images were </w:t>
      </w:r>
      <w:r w:rsidRPr="009F378A">
        <w:rPr>
          <w:color w:val="auto"/>
        </w:rPr>
        <w:t xml:space="preserve">taken </w:t>
      </w:r>
      <w:r w:rsidR="003058DF" w:rsidRPr="009F378A">
        <w:rPr>
          <w:color w:val="auto"/>
        </w:rPr>
        <w:t>(scale bar = 200 µm, 40</w:t>
      </w:r>
      <w:r w:rsidR="00121304" w:rsidRPr="009F378A">
        <w:rPr>
          <w:color w:val="auto"/>
        </w:rPr>
        <w:t>x</w:t>
      </w:r>
      <w:r w:rsidR="003058DF" w:rsidRPr="009F378A">
        <w:rPr>
          <w:color w:val="auto"/>
        </w:rPr>
        <w:t xml:space="preserve">) </w:t>
      </w:r>
      <w:r w:rsidRPr="009F378A">
        <w:rPr>
          <w:color w:val="auto"/>
        </w:rPr>
        <w:t>to asses</w:t>
      </w:r>
      <w:r w:rsidR="00F856E0" w:rsidRPr="009F378A">
        <w:rPr>
          <w:color w:val="auto"/>
        </w:rPr>
        <w:t>s</w:t>
      </w:r>
      <w:r w:rsidRPr="009F378A">
        <w:rPr>
          <w:color w:val="auto"/>
        </w:rPr>
        <w:t xml:space="preserve"> </w:t>
      </w:r>
      <w:r w:rsidR="003074D9" w:rsidRPr="009F378A">
        <w:rPr>
          <w:color w:val="auto"/>
        </w:rPr>
        <w:t>spheroid</w:t>
      </w:r>
      <w:r w:rsidR="00F856E0" w:rsidRPr="009F378A">
        <w:rPr>
          <w:color w:val="auto"/>
        </w:rPr>
        <w:t xml:space="preserve"> </w:t>
      </w:r>
      <w:r w:rsidRPr="009F378A">
        <w:rPr>
          <w:color w:val="auto"/>
        </w:rPr>
        <w:t>growth over time.</w:t>
      </w:r>
      <w:r w:rsidR="00F856E0" w:rsidRPr="009F378A">
        <w:rPr>
          <w:color w:val="auto"/>
        </w:rPr>
        <w:t xml:space="preserve"> Cells at a density of 500 cells/well provided optimal size to study </w:t>
      </w:r>
      <w:r w:rsidR="003074D9" w:rsidRPr="009F378A">
        <w:rPr>
          <w:color w:val="auto"/>
        </w:rPr>
        <w:t>spheroid</w:t>
      </w:r>
      <w:r w:rsidR="00F856E0" w:rsidRPr="009F378A">
        <w:rPr>
          <w:color w:val="auto"/>
        </w:rPr>
        <w:t xml:space="preserve"> growth.</w:t>
      </w:r>
    </w:p>
    <w:p w14:paraId="1BBFEB80" w14:textId="77777777" w:rsidR="00795F7D" w:rsidRPr="009F378A" w:rsidRDefault="00795F7D" w:rsidP="00795F7D">
      <w:pPr>
        <w:rPr>
          <w:color w:val="808080" w:themeColor="background1" w:themeShade="80"/>
        </w:rPr>
      </w:pPr>
    </w:p>
    <w:p w14:paraId="0360C5B5" w14:textId="33EA6918" w:rsidR="00B71534" w:rsidRPr="009F378A" w:rsidRDefault="00B71534" w:rsidP="00B71534">
      <w:pPr>
        <w:rPr>
          <w:color w:val="auto"/>
        </w:rPr>
      </w:pPr>
      <w:r w:rsidRPr="009F378A">
        <w:rPr>
          <w:b/>
          <w:color w:val="auto"/>
        </w:rPr>
        <w:t xml:space="preserve">Figure </w:t>
      </w:r>
      <w:r w:rsidR="003D7283" w:rsidRPr="009F378A">
        <w:rPr>
          <w:b/>
          <w:color w:val="auto"/>
        </w:rPr>
        <w:t>5</w:t>
      </w:r>
      <w:r w:rsidRPr="009F378A">
        <w:rPr>
          <w:b/>
          <w:color w:val="auto"/>
        </w:rPr>
        <w:t xml:space="preserve">: </w:t>
      </w:r>
      <w:r w:rsidR="00E26E5B" w:rsidRPr="009F378A">
        <w:rPr>
          <w:b/>
          <w:color w:val="auto"/>
        </w:rPr>
        <w:t>Spheroid</w:t>
      </w:r>
      <w:r w:rsidRPr="009F378A">
        <w:rPr>
          <w:b/>
          <w:color w:val="auto"/>
        </w:rPr>
        <w:t xml:space="preserve"> embedding </w:t>
      </w:r>
      <w:r w:rsidR="00F856E0" w:rsidRPr="009F378A">
        <w:rPr>
          <w:b/>
          <w:color w:val="auto"/>
        </w:rPr>
        <w:t>for sectioning</w:t>
      </w:r>
      <w:r w:rsidRPr="009F378A">
        <w:rPr>
          <w:b/>
          <w:color w:val="auto"/>
        </w:rPr>
        <w:t xml:space="preserve"> </w:t>
      </w:r>
      <w:r w:rsidR="00A96374" w:rsidRPr="009F378A">
        <w:rPr>
          <w:b/>
          <w:color w:val="auto"/>
        </w:rPr>
        <w:t>and histological staining</w:t>
      </w:r>
      <w:r w:rsidRPr="009F378A">
        <w:rPr>
          <w:b/>
          <w:color w:val="auto"/>
        </w:rPr>
        <w:t>.</w:t>
      </w:r>
      <w:r w:rsidR="00121304" w:rsidRPr="009F378A">
        <w:rPr>
          <w:b/>
          <w:color w:val="auto"/>
        </w:rPr>
        <w:t xml:space="preserve"> </w:t>
      </w:r>
      <w:r w:rsidR="00A96374" w:rsidRPr="009F378A">
        <w:rPr>
          <w:b/>
          <w:color w:val="auto"/>
        </w:rPr>
        <w:t>Panel A</w:t>
      </w:r>
      <w:r w:rsidR="00A96374" w:rsidRPr="009F378A">
        <w:rPr>
          <w:color w:val="auto"/>
        </w:rPr>
        <w:t>: Cartoon depicting the w</w:t>
      </w:r>
      <w:r w:rsidRPr="009F378A">
        <w:rPr>
          <w:color w:val="auto"/>
        </w:rPr>
        <w:t xml:space="preserve">orkflow for collection and incorporation </w:t>
      </w:r>
      <w:r w:rsidR="002002EE" w:rsidRPr="009F378A">
        <w:rPr>
          <w:color w:val="auto"/>
        </w:rPr>
        <w:t xml:space="preserve">of </w:t>
      </w:r>
      <w:r w:rsidRPr="009F378A">
        <w:rPr>
          <w:color w:val="auto"/>
        </w:rPr>
        <w:t>HUVECs</w:t>
      </w:r>
      <w:r w:rsidR="002002EE" w:rsidRPr="009F378A">
        <w:rPr>
          <w:color w:val="auto"/>
        </w:rPr>
        <w:t>/</w:t>
      </w:r>
      <w:r w:rsidRPr="009F378A">
        <w:rPr>
          <w:color w:val="auto"/>
        </w:rPr>
        <w:t xml:space="preserve">MCF-7 </w:t>
      </w:r>
      <w:r w:rsidR="003074D9" w:rsidRPr="009F378A">
        <w:rPr>
          <w:color w:val="auto"/>
        </w:rPr>
        <w:t>spheroids</w:t>
      </w:r>
      <w:r w:rsidRPr="009F378A">
        <w:rPr>
          <w:color w:val="auto"/>
        </w:rPr>
        <w:t xml:space="preserve"> into </w:t>
      </w:r>
      <w:r w:rsidRPr="009F378A">
        <w:rPr>
          <w:color w:val="auto"/>
        </w:rPr>
        <w:lastRenderedPageBreak/>
        <w:t xml:space="preserve">agarose. After paraffin embedding of the </w:t>
      </w:r>
      <w:r w:rsidR="003074D9" w:rsidRPr="009F378A">
        <w:rPr>
          <w:color w:val="auto"/>
        </w:rPr>
        <w:t>spheroids</w:t>
      </w:r>
      <w:r w:rsidRPr="009F378A">
        <w:rPr>
          <w:color w:val="auto"/>
        </w:rPr>
        <w:t xml:space="preserve"> </w:t>
      </w:r>
      <w:r w:rsidR="00A96374" w:rsidRPr="009F378A">
        <w:rPr>
          <w:color w:val="auto"/>
        </w:rPr>
        <w:t xml:space="preserve">in </w:t>
      </w:r>
      <w:r w:rsidR="002002EE" w:rsidRPr="009F378A">
        <w:rPr>
          <w:color w:val="auto"/>
        </w:rPr>
        <w:t xml:space="preserve">an </w:t>
      </w:r>
      <w:r w:rsidRPr="009F378A">
        <w:rPr>
          <w:color w:val="auto"/>
        </w:rPr>
        <w:t>agarose plug and sectioning of paraffin block</w:t>
      </w:r>
      <w:r w:rsidR="00A96374" w:rsidRPr="009F378A">
        <w:rPr>
          <w:color w:val="auto"/>
        </w:rPr>
        <w:t>s</w:t>
      </w:r>
      <w:r w:rsidRPr="009F378A">
        <w:rPr>
          <w:color w:val="auto"/>
        </w:rPr>
        <w:t xml:space="preserve">, the samples </w:t>
      </w:r>
      <w:r w:rsidR="002002EE" w:rsidRPr="009F378A">
        <w:rPr>
          <w:color w:val="auto"/>
        </w:rPr>
        <w:t>were</w:t>
      </w:r>
      <w:r w:rsidRPr="009F378A">
        <w:rPr>
          <w:color w:val="auto"/>
        </w:rPr>
        <w:t xml:space="preserve"> used for standard histological staining. </w:t>
      </w:r>
      <w:r w:rsidR="00A96374" w:rsidRPr="009F378A">
        <w:rPr>
          <w:b/>
          <w:color w:val="auto"/>
        </w:rPr>
        <w:t xml:space="preserve">Panels B </w:t>
      </w:r>
      <w:r w:rsidR="00A96374" w:rsidRPr="009F378A">
        <w:rPr>
          <w:bCs/>
          <w:color w:val="auto"/>
        </w:rPr>
        <w:t>and</w:t>
      </w:r>
      <w:r w:rsidR="00A96374" w:rsidRPr="009F378A">
        <w:rPr>
          <w:b/>
          <w:color w:val="auto"/>
        </w:rPr>
        <w:t xml:space="preserve"> C </w:t>
      </w:r>
      <w:r w:rsidR="00A96374" w:rsidRPr="009F378A">
        <w:rPr>
          <w:color w:val="auto"/>
        </w:rPr>
        <w:t>show representative MCF-7</w:t>
      </w:r>
      <w:r w:rsidR="003705DD" w:rsidRPr="009F378A">
        <w:rPr>
          <w:color w:val="auto"/>
        </w:rPr>
        <w:t xml:space="preserve"> plus HUVEC</w:t>
      </w:r>
      <w:r w:rsidR="00A96374" w:rsidRPr="009F378A">
        <w:rPr>
          <w:color w:val="auto"/>
        </w:rPr>
        <w:t xml:space="preserve"> </w:t>
      </w:r>
      <w:r w:rsidR="003074D9" w:rsidRPr="009F378A">
        <w:rPr>
          <w:color w:val="auto"/>
        </w:rPr>
        <w:t>spheroids</w:t>
      </w:r>
      <w:r w:rsidR="003705DD" w:rsidRPr="009F378A">
        <w:rPr>
          <w:color w:val="auto"/>
        </w:rPr>
        <w:t xml:space="preserve"> treated without and with L</w:t>
      </w:r>
      <w:r w:rsidR="00A96374" w:rsidRPr="009F378A">
        <w:rPr>
          <w:color w:val="auto"/>
        </w:rPr>
        <w:t>ipofectamine</w:t>
      </w:r>
      <w:r w:rsidR="003705DD" w:rsidRPr="009F378A">
        <w:rPr>
          <w:color w:val="auto"/>
        </w:rPr>
        <w:t xml:space="preserve"> 2000</w:t>
      </w:r>
      <w:r w:rsidR="00A96374" w:rsidRPr="009F378A">
        <w:rPr>
          <w:color w:val="auto"/>
        </w:rPr>
        <w:t>, respectively</w:t>
      </w:r>
      <w:r w:rsidR="00380B36" w:rsidRPr="009F378A">
        <w:rPr>
          <w:color w:val="auto"/>
        </w:rPr>
        <w:t xml:space="preserve"> (scale bar = 200 µm</w:t>
      </w:r>
      <w:r w:rsidR="007D0BDC" w:rsidRPr="009F378A">
        <w:rPr>
          <w:color w:val="auto"/>
        </w:rPr>
        <w:t>, 4</w:t>
      </w:r>
      <w:r w:rsidR="00121304" w:rsidRPr="009F378A">
        <w:rPr>
          <w:color w:val="auto"/>
        </w:rPr>
        <w:t>0x</w:t>
      </w:r>
      <w:r w:rsidR="00380B36" w:rsidRPr="009F378A">
        <w:rPr>
          <w:color w:val="auto"/>
        </w:rPr>
        <w:t>)</w:t>
      </w:r>
      <w:r w:rsidR="00A96374" w:rsidRPr="009F378A">
        <w:rPr>
          <w:b/>
          <w:color w:val="auto"/>
        </w:rPr>
        <w:t>. Panels D</w:t>
      </w:r>
      <w:r w:rsidR="00121304" w:rsidRPr="009F378A">
        <w:rPr>
          <w:b/>
          <w:color w:val="auto"/>
        </w:rPr>
        <w:t>–</w:t>
      </w:r>
      <w:r w:rsidR="00C77A0E" w:rsidRPr="009F378A">
        <w:rPr>
          <w:b/>
          <w:color w:val="auto"/>
        </w:rPr>
        <w:t>G</w:t>
      </w:r>
      <w:r w:rsidR="00A96374" w:rsidRPr="009F378A">
        <w:rPr>
          <w:b/>
          <w:color w:val="auto"/>
        </w:rPr>
        <w:t xml:space="preserve"> </w:t>
      </w:r>
      <w:r w:rsidR="00A96374" w:rsidRPr="009F378A">
        <w:rPr>
          <w:bCs/>
          <w:color w:val="auto"/>
        </w:rPr>
        <w:t>show</w:t>
      </w:r>
      <w:r w:rsidR="00A96374" w:rsidRPr="009F378A">
        <w:rPr>
          <w:b/>
          <w:color w:val="auto"/>
        </w:rPr>
        <w:t xml:space="preserve"> </w:t>
      </w:r>
      <w:r w:rsidR="00A96374" w:rsidRPr="009F378A">
        <w:rPr>
          <w:color w:val="auto"/>
        </w:rPr>
        <w:t>r</w:t>
      </w:r>
      <w:r w:rsidRPr="009F378A">
        <w:rPr>
          <w:color w:val="auto"/>
        </w:rPr>
        <w:t xml:space="preserve">epresentative images of </w:t>
      </w:r>
      <w:r w:rsidR="003074D9" w:rsidRPr="009F378A">
        <w:rPr>
          <w:color w:val="auto"/>
        </w:rPr>
        <w:t>spheroid</w:t>
      </w:r>
      <w:r w:rsidR="00C77A0E" w:rsidRPr="009F378A">
        <w:rPr>
          <w:color w:val="auto"/>
        </w:rPr>
        <w:t xml:space="preserve"> sections stained with specific markers. </w:t>
      </w:r>
      <w:r w:rsidR="00BD4789" w:rsidRPr="009F378A">
        <w:rPr>
          <w:b/>
          <w:bCs/>
          <w:color w:val="auto"/>
        </w:rPr>
        <w:t>Panel D</w:t>
      </w:r>
      <w:r w:rsidR="00BD4789" w:rsidRPr="009F378A">
        <w:rPr>
          <w:color w:val="auto"/>
        </w:rPr>
        <w:t xml:space="preserve"> shows s</w:t>
      </w:r>
      <w:r w:rsidR="00C77A0E" w:rsidRPr="009F378A">
        <w:rPr>
          <w:color w:val="auto"/>
        </w:rPr>
        <w:t xml:space="preserve">pheroids </w:t>
      </w:r>
      <w:r w:rsidR="00A96374" w:rsidRPr="009F378A">
        <w:rPr>
          <w:color w:val="auto"/>
        </w:rPr>
        <w:t>stained with hematoxylin-eosin</w:t>
      </w:r>
      <w:r w:rsidRPr="009F378A">
        <w:rPr>
          <w:color w:val="auto"/>
        </w:rPr>
        <w:t xml:space="preserve"> to asses</w:t>
      </w:r>
      <w:r w:rsidR="00A96374" w:rsidRPr="009F378A">
        <w:rPr>
          <w:color w:val="auto"/>
        </w:rPr>
        <w:t xml:space="preserve">s </w:t>
      </w:r>
      <w:r w:rsidR="003074D9" w:rsidRPr="009F378A">
        <w:rPr>
          <w:color w:val="auto"/>
        </w:rPr>
        <w:t>spheroid</w:t>
      </w:r>
      <w:r w:rsidR="00A96374" w:rsidRPr="009F378A">
        <w:rPr>
          <w:color w:val="auto"/>
        </w:rPr>
        <w:t xml:space="preserve"> structure</w:t>
      </w:r>
      <w:r w:rsidR="00380B36" w:rsidRPr="009F378A">
        <w:rPr>
          <w:color w:val="auto"/>
        </w:rPr>
        <w:t xml:space="preserve"> (scale bar = 100 µm)</w:t>
      </w:r>
      <w:r w:rsidR="00A96374" w:rsidRPr="009F378A">
        <w:rPr>
          <w:color w:val="auto"/>
        </w:rPr>
        <w:t>. Staining in</w:t>
      </w:r>
      <w:r w:rsidR="00A96374" w:rsidRPr="009F378A">
        <w:rPr>
          <w:b/>
          <w:color w:val="auto"/>
        </w:rPr>
        <w:t xml:space="preserve"> </w:t>
      </w:r>
      <w:r w:rsidR="009B22E4" w:rsidRPr="009F378A">
        <w:rPr>
          <w:b/>
          <w:color w:val="auto"/>
        </w:rPr>
        <w:t>P</w:t>
      </w:r>
      <w:r w:rsidR="00A96374" w:rsidRPr="009F378A">
        <w:rPr>
          <w:b/>
          <w:color w:val="auto"/>
        </w:rPr>
        <w:t>anel</w:t>
      </w:r>
      <w:r w:rsidR="00A96374" w:rsidRPr="009F378A">
        <w:rPr>
          <w:color w:val="auto"/>
        </w:rPr>
        <w:t xml:space="preserve"> </w:t>
      </w:r>
      <w:r w:rsidR="00380B36" w:rsidRPr="009F378A">
        <w:rPr>
          <w:b/>
          <w:color w:val="auto"/>
        </w:rPr>
        <w:t>E</w:t>
      </w:r>
      <w:r w:rsidR="00A96374" w:rsidRPr="009F378A">
        <w:rPr>
          <w:color w:val="auto"/>
        </w:rPr>
        <w:t xml:space="preserve"> depicts proliferating cells </w:t>
      </w:r>
      <w:r w:rsidR="00614227" w:rsidRPr="009F378A">
        <w:rPr>
          <w:color w:val="auto"/>
        </w:rPr>
        <w:t>positively stained with Ki67</w:t>
      </w:r>
      <w:r w:rsidR="00C77A0E" w:rsidRPr="009F378A">
        <w:rPr>
          <w:color w:val="auto"/>
        </w:rPr>
        <w:t>.</w:t>
      </w:r>
      <w:r w:rsidR="00C713F4" w:rsidRPr="009F378A">
        <w:rPr>
          <w:color w:val="auto"/>
        </w:rPr>
        <w:t xml:space="preserve"> </w:t>
      </w:r>
      <w:r w:rsidR="00C77A0E" w:rsidRPr="009F378A">
        <w:rPr>
          <w:b/>
          <w:color w:val="auto"/>
        </w:rPr>
        <w:t>P</w:t>
      </w:r>
      <w:r w:rsidR="00614227" w:rsidRPr="009F378A">
        <w:rPr>
          <w:b/>
          <w:color w:val="auto"/>
        </w:rPr>
        <w:t xml:space="preserve">anel </w:t>
      </w:r>
      <w:r w:rsidR="00380B36" w:rsidRPr="009F378A">
        <w:rPr>
          <w:b/>
          <w:color w:val="auto"/>
        </w:rPr>
        <w:t>F</w:t>
      </w:r>
      <w:r w:rsidRPr="009F378A">
        <w:rPr>
          <w:color w:val="auto"/>
        </w:rPr>
        <w:t xml:space="preserve"> </w:t>
      </w:r>
      <w:r w:rsidR="00614227" w:rsidRPr="009F378A">
        <w:rPr>
          <w:color w:val="auto"/>
        </w:rPr>
        <w:t xml:space="preserve">shows apoptotic cells in </w:t>
      </w:r>
      <w:r w:rsidR="002002EE" w:rsidRPr="009F378A">
        <w:rPr>
          <w:color w:val="auto"/>
        </w:rPr>
        <w:t xml:space="preserve">a </w:t>
      </w:r>
      <w:r w:rsidR="00CC647D" w:rsidRPr="009F378A">
        <w:rPr>
          <w:color w:val="auto"/>
        </w:rPr>
        <w:t>spheroid</w:t>
      </w:r>
      <w:r w:rsidR="00614227" w:rsidRPr="009F378A">
        <w:rPr>
          <w:color w:val="auto"/>
        </w:rPr>
        <w:t xml:space="preserve"> positively stained with </w:t>
      </w:r>
      <w:r w:rsidR="002002EE" w:rsidRPr="009F378A">
        <w:rPr>
          <w:color w:val="auto"/>
        </w:rPr>
        <w:t xml:space="preserve">Cleaved </w:t>
      </w:r>
      <w:r w:rsidR="00614227" w:rsidRPr="009F378A">
        <w:rPr>
          <w:color w:val="auto"/>
        </w:rPr>
        <w:t>Caspase-3 (scale bar = 50 µm).</w:t>
      </w:r>
      <w:r w:rsidR="00B4006D" w:rsidRPr="009F378A">
        <w:rPr>
          <w:color w:val="auto"/>
        </w:rPr>
        <w:t xml:space="preserve"> </w:t>
      </w:r>
      <w:r w:rsidR="00B4006D" w:rsidRPr="009F378A">
        <w:rPr>
          <w:b/>
          <w:color w:val="auto"/>
        </w:rPr>
        <w:t>Panel</w:t>
      </w:r>
      <w:r w:rsidR="00B4006D" w:rsidRPr="009F378A">
        <w:rPr>
          <w:color w:val="auto"/>
        </w:rPr>
        <w:t xml:space="preserve"> </w:t>
      </w:r>
      <w:r w:rsidR="00B4006D" w:rsidRPr="009F378A">
        <w:rPr>
          <w:b/>
          <w:color w:val="auto"/>
        </w:rPr>
        <w:t>G</w:t>
      </w:r>
      <w:r w:rsidR="00B4006D" w:rsidRPr="009F378A">
        <w:rPr>
          <w:color w:val="auto"/>
        </w:rPr>
        <w:t xml:space="preserve"> depicts </w:t>
      </w:r>
      <w:r w:rsidR="003074D9" w:rsidRPr="009F378A">
        <w:rPr>
          <w:color w:val="auto"/>
        </w:rPr>
        <w:t>spheroid</w:t>
      </w:r>
      <w:r w:rsidR="00B4006D" w:rsidRPr="009F378A">
        <w:rPr>
          <w:color w:val="auto"/>
        </w:rPr>
        <w:t xml:space="preserve"> sections with dual staining: CD31 (endothelial cells marker) and Ki67 (proliferative marker)</w:t>
      </w:r>
      <w:r w:rsidR="00C77A0E" w:rsidRPr="009F378A">
        <w:rPr>
          <w:color w:val="auto"/>
        </w:rPr>
        <w:t xml:space="preserve"> (scale bar = 100 µm)</w:t>
      </w:r>
      <w:r w:rsidR="00B4006D" w:rsidRPr="009F378A">
        <w:rPr>
          <w:color w:val="auto"/>
        </w:rPr>
        <w:t>.</w:t>
      </w:r>
      <w:r w:rsidR="00614227" w:rsidRPr="009F378A">
        <w:rPr>
          <w:color w:val="auto"/>
        </w:rPr>
        <w:t xml:space="preserve"> The sectioni</w:t>
      </w:r>
      <w:r w:rsidR="00380B36" w:rsidRPr="009F378A">
        <w:rPr>
          <w:color w:val="auto"/>
        </w:rPr>
        <w:t xml:space="preserve">ng of </w:t>
      </w:r>
      <w:r w:rsidR="003074D9" w:rsidRPr="009F378A">
        <w:rPr>
          <w:color w:val="auto"/>
        </w:rPr>
        <w:t>spheroids</w:t>
      </w:r>
      <w:r w:rsidR="00380B36" w:rsidRPr="009F378A">
        <w:rPr>
          <w:color w:val="auto"/>
        </w:rPr>
        <w:t xml:space="preserve"> and staining were</w:t>
      </w:r>
      <w:r w:rsidR="00614227" w:rsidRPr="009F378A">
        <w:rPr>
          <w:color w:val="auto"/>
        </w:rPr>
        <w:t xml:space="preserve"> performed by </w:t>
      </w:r>
      <w:proofErr w:type="spellStart"/>
      <w:r w:rsidR="00614227" w:rsidRPr="009F378A">
        <w:rPr>
          <w:color w:val="auto"/>
        </w:rPr>
        <w:t>Sophistolab</w:t>
      </w:r>
      <w:proofErr w:type="spellEnd"/>
      <w:r w:rsidR="00614227" w:rsidRPr="009F378A">
        <w:rPr>
          <w:color w:val="auto"/>
        </w:rPr>
        <w:t xml:space="preserve"> (</w:t>
      </w:r>
      <w:r w:rsidR="002D0397" w:rsidRPr="009F378A">
        <w:rPr>
          <w:color w:val="auto"/>
        </w:rPr>
        <w:t>info@sophistolab.ch)</w:t>
      </w:r>
      <w:r w:rsidR="00380B36" w:rsidRPr="009F378A">
        <w:rPr>
          <w:color w:val="auto"/>
        </w:rPr>
        <w:t>.</w:t>
      </w:r>
    </w:p>
    <w:p w14:paraId="328D67C1" w14:textId="77777777" w:rsidR="00B71534" w:rsidRPr="009F378A" w:rsidRDefault="00B71534" w:rsidP="00B71534">
      <w:pPr>
        <w:rPr>
          <w:color w:val="auto"/>
        </w:rPr>
      </w:pPr>
    </w:p>
    <w:p w14:paraId="0FC21741" w14:textId="4D512A3D" w:rsidR="00A718B8" w:rsidRPr="009F378A" w:rsidRDefault="00B71534" w:rsidP="00B71534">
      <w:pPr>
        <w:rPr>
          <w:b/>
          <w:color w:val="auto"/>
        </w:rPr>
      </w:pPr>
      <w:r w:rsidRPr="009F378A">
        <w:rPr>
          <w:b/>
          <w:color w:val="auto"/>
        </w:rPr>
        <w:t xml:space="preserve">Figure </w:t>
      </w:r>
      <w:r w:rsidR="003D7283" w:rsidRPr="009F378A">
        <w:rPr>
          <w:b/>
          <w:color w:val="auto"/>
        </w:rPr>
        <w:t>6</w:t>
      </w:r>
      <w:r w:rsidRPr="009F378A">
        <w:rPr>
          <w:b/>
          <w:color w:val="auto"/>
        </w:rPr>
        <w:t>: Fluorescence images of MCF-7</w:t>
      </w:r>
      <w:r w:rsidR="00644970" w:rsidRPr="009F378A">
        <w:rPr>
          <w:b/>
          <w:color w:val="auto"/>
        </w:rPr>
        <w:t>/</w:t>
      </w:r>
      <w:r w:rsidR="00614227" w:rsidRPr="009F378A">
        <w:rPr>
          <w:b/>
          <w:color w:val="auto"/>
        </w:rPr>
        <w:t xml:space="preserve">HUVEC </w:t>
      </w:r>
      <w:r w:rsidR="00CC647D" w:rsidRPr="009F378A">
        <w:rPr>
          <w:b/>
          <w:color w:val="auto"/>
        </w:rPr>
        <w:t>spheroids</w:t>
      </w:r>
      <w:r w:rsidR="00C77A0E" w:rsidRPr="009F378A">
        <w:rPr>
          <w:b/>
          <w:color w:val="auto"/>
        </w:rPr>
        <w:t xml:space="preserve"> </w:t>
      </w:r>
      <w:r w:rsidR="00614227" w:rsidRPr="009F378A">
        <w:rPr>
          <w:b/>
          <w:color w:val="auto"/>
        </w:rPr>
        <w:t>showing cell distribution and viability</w:t>
      </w:r>
      <w:r w:rsidRPr="009F378A">
        <w:rPr>
          <w:b/>
          <w:color w:val="auto"/>
        </w:rPr>
        <w:t>.</w:t>
      </w:r>
      <w:r w:rsidR="00121304" w:rsidRPr="009F378A">
        <w:rPr>
          <w:b/>
          <w:color w:val="auto"/>
        </w:rPr>
        <w:t xml:space="preserve"> </w:t>
      </w:r>
      <w:r w:rsidR="00614227" w:rsidRPr="009F378A">
        <w:rPr>
          <w:b/>
          <w:color w:val="auto"/>
        </w:rPr>
        <w:t xml:space="preserve">Panels A </w:t>
      </w:r>
      <w:r w:rsidR="00614227" w:rsidRPr="009F378A">
        <w:rPr>
          <w:bCs/>
          <w:color w:val="auto"/>
        </w:rPr>
        <w:t xml:space="preserve">and </w:t>
      </w:r>
      <w:r w:rsidR="00614227" w:rsidRPr="009F378A">
        <w:rPr>
          <w:b/>
          <w:color w:val="auto"/>
        </w:rPr>
        <w:t>B</w:t>
      </w:r>
      <w:r w:rsidR="00614227" w:rsidRPr="009F378A">
        <w:rPr>
          <w:color w:val="auto"/>
        </w:rPr>
        <w:t xml:space="preserve"> depict </w:t>
      </w:r>
      <w:r w:rsidR="006C4070" w:rsidRPr="009F378A">
        <w:rPr>
          <w:color w:val="auto"/>
        </w:rPr>
        <w:t xml:space="preserve">representative </w:t>
      </w:r>
      <w:r w:rsidR="003074D9" w:rsidRPr="009F378A">
        <w:rPr>
          <w:color w:val="auto"/>
        </w:rPr>
        <w:t>spheroids</w:t>
      </w:r>
      <w:r w:rsidR="00614227" w:rsidRPr="009F378A">
        <w:rPr>
          <w:color w:val="auto"/>
        </w:rPr>
        <w:t xml:space="preserve"> with </w:t>
      </w:r>
      <w:r w:rsidRPr="009F378A">
        <w:rPr>
          <w:color w:val="auto"/>
        </w:rPr>
        <w:t>HUVECs stained with</w:t>
      </w:r>
      <w:r w:rsidR="00CE3573" w:rsidRPr="009F378A">
        <w:rPr>
          <w:color w:val="auto"/>
        </w:rPr>
        <w:t xml:space="preserve"> a</w:t>
      </w:r>
      <w:r w:rsidR="00745AFC" w:rsidRPr="009F378A">
        <w:rPr>
          <w:color w:val="auto"/>
        </w:rPr>
        <w:t xml:space="preserve"> </w:t>
      </w:r>
      <w:r w:rsidR="00CE3573" w:rsidRPr="009F378A">
        <w:rPr>
          <w:color w:val="auto"/>
        </w:rPr>
        <w:t>blue dye</w:t>
      </w:r>
      <w:r w:rsidRPr="009F378A">
        <w:rPr>
          <w:color w:val="auto"/>
        </w:rPr>
        <w:t xml:space="preserve"> and MCF-7 cells stained with</w:t>
      </w:r>
      <w:r w:rsidR="00CE3573" w:rsidRPr="009F378A">
        <w:rPr>
          <w:color w:val="auto"/>
        </w:rPr>
        <w:t xml:space="preserve"> a</w:t>
      </w:r>
      <w:r w:rsidRPr="009F378A">
        <w:rPr>
          <w:color w:val="auto"/>
        </w:rPr>
        <w:t xml:space="preserve"> </w:t>
      </w:r>
      <w:r w:rsidR="00CE3573" w:rsidRPr="009F378A">
        <w:rPr>
          <w:color w:val="auto"/>
        </w:rPr>
        <w:t>green dye</w:t>
      </w:r>
      <w:r w:rsidR="00580730" w:rsidRPr="009F378A">
        <w:rPr>
          <w:color w:val="auto"/>
        </w:rPr>
        <w:t>. The localization of</w:t>
      </w:r>
      <w:r w:rsidRPr="009F378A">
        <w:rPr>
          <w:color w:val="auto"/>
        </w:rPr>
        <w:t xml:space="preserve"> </w:t>
      </w:r>
      <w:r w:rsidR="006C4070" w:rsidRPr="009F378A">
        <w:rPr>
          <w:color w:val="auto"/>
        </w:rPr>
        <w:t xml:space="preserve">HUVEC and MCF-7 within the </w:t>
      </w:r>
      <w:r w:rsidR="00467259" w:rsidRPr="009F378A">
        <w:rPr>
          <w:color w:val="auto"/>
        </w:rPr>
        <w:t>spheroid</w:t>
      </w:r>
      <w:r w:rsidR="006C4070" w:rsidRPr="009F378A">
        <w:rPr>
          <w:color w:val="auto"/>
        </w:rPr>
        <w:t xml:space="preserve"> varies</w:t>
      </w:r>
      <w:r w:rsidRPr="009F378A">
        <w:rPr>
          <w:color w:val="auto"/>
        </w:rPr>
        <w:t xml:space="preserve"> </w:t>
      </w:r>
      <w:r w:rsidR="009A058A" w:rsidRPr="009F378A">
        <w:rPr>
          <w:color w:val="auto"/>
        </w:rPr>
        <w:t xml:space="preserve">immediately after seeding </w:t>
      </w:r>
      <w:r w:rsidR="00A32B77" w:rsidRPr="009F378A">
        <w:rPr>
          <w:color w:val="auto"/>
        </w:rPr>
        <w:t>(</w:t>
      </w:r>
      <w:r w:rsidR="00A32B77" w:rsidRPr="009F378A">
        <w:rPr>
          <w:b/>
          <w:color w:val="auto"/>
        </w:rPr>
        <w:t>A</w:t>
      </w:r>
      <w:r w:rsidR="00A32B77" w:rsidRPr="009F378A">
        <w:rPr>
          <w:color w:val="auto"/>
        </w:rPr>
        <w:t>)</w:t>
      </w:r>
      <w:r w:rsidRPr="009F378A">
        <w:rPr>
          <w:color w:val="auto"/>
        </w:rPr>
        <w:t xml:space="preserve"> and </w:t>
      </w:r>
      <w:r w:rsidR="009A058A" w:rsidRPr="009F378A">
        <w:rPr>
          <w:color w:val="auto"/>
        </w:rPr>
        <w:t>after</w:t>
      </w:r>
      <w:r w:rsidRPr="009F378A">
        <w:rPr>
          <w:color w:val="auto"/>
        </w:rPr>
        <w:t xml:space="preserve"> </w:t>
      </w:r>
      <w:r w:rsidR="00467259" w:rsidRPr="009F378A">
        <w:rPr>
          <w:color w:val="auto"/>
        </w:rPr>
        <w:t>spheroid</w:t>
      </w:r>
      <w:r w:rsidRPr="009F378A">
        <w:rPr>
          <w:color w:val="auto"/>
        </w:rPr>
        <w:t xml:space="preserve"> formation</w:t>
      </w:r>
      <w:r w:rsidR="00A32B77" w:rsidRPr="009F378A">
        <w:rPr>
          <w:color w:val="auto"/>
        </w:rPr>
        <w:t xml:space="preserve"> (</w:t>
      </w:r>
      <w:r w:rsidR="00A32B77" w:rsidRPr="009F378A">
        <w:rPr>
          <w:b/>
          <w:color w:val="auto"/>
        </w:rPr>
        <w:t>B</w:t>
      </w:r>
      <w:r w:rsidR="00A32B77" w:rsidRPr="009F378A">
        <w:rPr>
          <w:color w:val="auto"/>
        </w:rPr>
        <w:t>)</w:t>
      </w:r>
      <w:r w:rsidRPr="009F378A">
        <w:rPr>
          <w:color w:val="auto"/>
        </w:rPr>
        <w:t xml:space="preserve"> (scale bar = 250 µm). </w:t>
      </w:r>
      <w:r w:rsidR="006C4070" w:rsidRPr="009F378A">
        <w:rPr>
          <w:b/>
          <w:color w:val="auto"/>
        </w:rPr>
        <w:t>Panel</w:t>
      </w:r>
      <w:r w:rsidR="00351C2C" w:rsidRPr="009F378A">
        <w:rPr>
          <w:b/>
          <w:color w:val="auto"/>
        </w:rPr>
        <w:t>s</w:t>
      </w:r>
      <w:r w:rsidR="006C4070" w:rsidRPr="009F378A">
        <w:rPr>
          <w:b/>
          <w:color w:val="auto"/>
        </w:rPr>
        <w:t xml:space="preserve"> </w:t>
      </w:r>
      <w:r w:rsidRPr="009F378A">
        <w:rPr>
          <w:b/>
          <w:color w:val="auto"/>
        </w:rPr>
        <w:t>C</w:t>
      </w:r>
      <w:r w:rsidR="00121304" w:rsidRPr="009F378A">
        <w:rPr>
          <w:b/>
          <w:color w:val="auto"/>
        </w:rPr>
        <w:t>–</w:t>
      </w:r>
      <w:r w:rsidR="00C77A0E" w:rsidRPr="009F378A">
        <w:rPr>
          <w:b/>
          <w:color w:val="auto"/>
        </w:rPr>
        <w:t>D</w:t>
      </w:r>
      <w:r w:rsidR="00A718B8" w:rsidRPr="009F378A">
        <w:rPr>
          <w:color w:val="auto"/>
        </w:rPr>
        <w:t xml:space="preserve"> show</w:t>
      </w:r>
      <w:r w:rsidR="006C4070" w:rsidRPr="009F378A">
        <w:rPr>
          <w:color w:val="auto"/>
        </w:rPr>
        <w:t xml:space="preserve"> </w:t>
      </w:r>
      <w:r w:rsidR="00467259" w:rsidRPr="009F378A">
        <w:rPr>
          <w:color w:val="auto"/>
        </w:rPr>
        <w:t>spheroid</w:t>
      </w:r>
      <w:r w:rsidR="00C77A0E" w:rsidRPr="009F378A">
        <w:rPr>
          <w:color w:val="auto"/>
        </w:rPr>
        <w:t>s</w:t>
      </w:r>
      <w:r w:rsidR="006C4070" w:rsidRPr="009F378A">
        <w:rPr>
          <w:color w:val="auto"/>
        </w:rPr>
        <w:t xml:space="preserve"> stained with </w:t>
      </w:r>
      <w:proofErr w:type="spellStart"/>
      <w:r w:rsidR="006C4070" w:rsidRPr="009F378A">
        <w:rPr>
          <w:color w:val="auto"/>
        </w:rPr>
        <w:t>Calcein</w:t>
      </w:r>
      <w:proofErr w:type="spellEnd"/>
      <w:r w:rsidR="006C4070" w:rsidRPr="009F378A">
        <w:rPr>
          <w:color w:val="auto"/>
        </w:rPr>
        <w:t xml:space="preserve">/Ethidium Homodimer to identify </w:t>
      </w:r>
      <w:r w:rsidRPr="009F378A">
        <w:rPr>
          <w:color w:val="auto"/>
        </w:rPr>
        <w:t>live (green) and dead cells</w:t>
      </w:r>
      <w:r w:rsidR="006C4070" w:rsidRPr="009F378A">
        <w:rPr>
          <w:color w:val="auto"/>
        </w:rPr>
        <w:t xml:space="preserve"> (red) in </w:t>
      </w:r>
      <w:r w:rsidR="00467259" w:rsidRPr="009F378A">
        <w:rPr>
          <w:color w:val="auto"/>
        </w:rPr>
        <w:t>the 3D structure</w:t>
      </w:r>
      <w:r w:rsidR="00464519" w:rsidRPr="009F378A">
        <w:rPr>
          <w:color w:val="auto"/>
        </w:rPr>
        <w:t>s</w:t>
      </w:r>
      <w:r w:rsidR="00C77A0E" w:rsidRPr="009F378A">
        <w:rPr>
          <w:color w:val="auto"/>
        </w:rPr>
        <w:t xml:space="preserve"> in normal culture condition (</w:t>
      </w:r>
      <w:r w:rsidR="00C77A0E" w:rsidRPr="009F378A">
        <w:rPr>
          <w:b/>
          <w:color w:val="auto"/>
        </w:rPr>
        <w:t>C</w:t>
      </w:r>
      <w:r w:rsidR="00C77A0E" w:rsidRPr="009F378A">
        <w:rPr>
          <w:color w:val="auto"/>
        </w:rPr>
        <w:t>) and after freezing (</w:t>
      </w:r>
      <w:r w:rsidR="00C77A0E" w:rsidRPr="009F378A">
        <w:rPr>
          <w:b/>
          <w:color w:val="auto"/>
        </w:rPr>
        <w:t>D</w:t>
      </w:r>
      <w:r w:rsidR="00C77A0E" w:rsidRPr="009F378A">
        <w:rPr>
          <w:color w:val="auto"/>
        </w:rPr>
        <w:t>)</w:t>
      </w:r>
      <w:r w:rsidR="00464519" w:rsidRPr="009F378A">
        <w:rPr>
          <w:color w:val="auto"/>
        </w:rPr>
        <w:t xml:space="preserve"> </w:t>
      </w:r>
      <w:r w:rsidR="00C77A0E" w:rsidRPr="009F378A">
        <w:rPr>
          <w:color w:val="auto"/>
        </w:rPr>
        <w:t xml:space="preserve">(Scale bar = </w:t>
      </w:r>
      <w:r w:rsidR="00464519" w:rsidRPr="009F378A">
        <w:rPr>
          <w:color w:val="auto"/>
        </w:rPr>
        <w:t>10</w:t>
      </w:r>
      <w:r w:rsidR="00C77A0E" w:rsidRPr="009F378A">
        <w:rPr>
          <w:color w:val="auto"/>
        </w:rPr>
        <w:t>0 µm)</w:t>
      </w:r>
      <w:r w:rsidR="00464519" w:rsidRPr="009F378A">
        <w:rPr>
          <w:color w:val="auto"/>
        </w:rPr>
        <w:t>.</w:t>
      </w:r>
    </w:p>
    <w:p w14:paraId="3B8152EE" w14:textId="77777777" w:rsidR="00A718B8" w:rsidRPr="009F378A" w:rsidRDefault="00A718B8" w:rsidP="00B71534">
      <w:pPr>
        <w:rPr>
          <w:b/>
          <w:color w:val="auto"/>
        </w:rPr>
      </w:pPr>
    </w:p>
    <w:p w14:paraId="2C880945" w14:textId="2DF86E36" w:rsidR="00795F7D" w:rsidRPr="009F378A" w:rsidRDefault="00B71534" w:rsidP="00795F7D">
      <w:pPr>
        <w:rPr>
          <w:color w:val="808080" w:themeColor="background1" w:themeShade="80"/>
        </w:rPr>
      </w:pPr>
      <w:r w:rsidRPr="009F378A">
        <w:rPr>
          <w:b/>
          <w:color w:val="auto"/>
        </w:rPr>
        <w:t xml:space="preserve">Figure </w:t>
      </w:r>
      <w:r w:rsidR="006C59DF" w:rsidRPr="009F378A">
        <w:rPr>
          <w:b/>
          <w:color w:val="auto"/>
        </w:rPr>
        <w:t>7</w:t>
      </w:r>
      <w:r w:rsidRPr="009F378A">
        <w:rPr>
          <w:b/>
          <w:color w:val="auto"/>
        </w:rPr>
        <w:t xml:space="preserve">: Schematic representation of </w:t>
      </w:r>
      <w:r w:rsidR="00CC647D" w:rsidRPr="009F378A">
        <w:rPr>
          <w:b/>
          <w:color w:val="auto"/>
        </w:rPr>
        <w:t>spheroid</w:t>
      </w:r>
      <w:r w:rsidRPr="009F378A">
        <w:rPr>
          <w:b/>
          <w:color w:val="auto"/>
        </w:rPr>
        <w:t xml:space="preserve"> collection for biochemical analysis. </w:t>
      </w:r>
      <w:r w:rsidR="006C4070" w:rsidRPr="009F378A">
        <w:rPr>
          <w:color w:val="auto"/>
        </w:rPr>
        <w:t xml:space="preserve">Cartoon showing the scheme to harvest </w:t>
      </w:r>
      <w:r w:rsidR="00467259" w:rsidRPr="009F378A">
        <w:rPr>
          <w:color w:val="auto"/>
        </w:rPr>
        <w:t>spheroids</w:t>
      </w:r>
      <w:r w:rsidR="006C4070" w:rsidRPr="009F378A">
        <w:rPr>
          <w:color w:val="auto"/>
        </w:rPr>
        <w:t>, separate or</w:t>
      </w:r>
      <w:r w:rsidRPr="009F378A">
        <w:rPr>
          <w:color w:val="auto"/>
        </w:rPr>
        <w:t xml:space="preserve"> release cells</w:t>
      </w:r>
      <w:r w:rsidR="00351C2C" w:rsidRPr="009F378A">
        <w:rPr>
          <w:color w:val="auto"/>
        </w:rPr>
        <w:t>,</w:t>
      </w:r>
      <w:r w:rsidRPr="009F378A">
        <w:rPr>
          <w:color w:val="auto"/>
        </w:rPr>
        <w:t xml:space="preserve"> and suspend them in lysis solution for protein analysis or RNA extraction.</w:t>
      </w:r>
    </w:p>
    <w:p w14:paraId="79D85AA1" w14:textId="77777777" w:rsidR="00B71534" w:rsidRPr="009F378A" w:rsidRDefault="00B71534" w:rsidP="00795F7D">
      <w:pPr>
        <w:rPr>
          <w:color w:val="808080" w:themeColor="background1" w:themeShade="80"/>
        </w:rPr>
      </w:pPr>
    </w:p>
    <w:p w14:paraId="7C19C606" w14:textId="4FDEA5EC" w:rsidR="006305D7" w:rsidRPr="009F378A" w:rsidRDefault="006305D7" w:rsidP="001B1519">
      <w:pPr>
        <w:rPr>
          <w:b/>
        </w:rPr>
      </w:pPr>
      <w:r w:rsidRPr="009F378A">
        <w:rPr>
          <w:b/>
        </w:rPr>
        <w:t>DISCUSSION</w:t>
      </w:r>
      <w:r w:rsidRPr="009F378A">
        <w:rPr>
          <w:b/>
          <w:bCs/>
        </w:rPr>
        <w:t>:</w:t>
      </w:r>
    </w:p>
    <w:p w14:paraId="03CED7FC" w14:textId="2F207327" w:rsidR="00B16607" w:rsidRPr="009F378A" w:rsidRDefault="00F753A2" w:rsidP="00121304">
      <w:pPr>
        <w:rPr>
          <w:color w:val="auto"/>
        </w:rPr>
      </w:pPr>
      <w:r w:rsidRPr="009F378A">
        <w:rPr>
          <w:color w:val="auto"/>
        </w:rPr>
        <w:t xml:space="preserve">Compared to 2D cell cultures, </w:t>
      </w:r>
      <w:r w:rsidR="00B16607" w:rsidRPr="009F378A">
        <w:rPr>
          <w:color w:val="auto"/>
        </w:rPr>
        <w:t xml:space="preserve">revolutionary 3D </w:t>
      </w:r>
      <w:r w:rsidR="00467259" w:rsidRPr="009F378A">
        <w:rPr>
          <w:color w:val="auto"/>
        </w:rPr>
        <w:t>spheroid</w:t>
      </w:r>
      <w:r w:rsidR="00B16607" w:rsidRPr="009F378A">
        <w:rPr>
          <w:color w:val="auto"/>
        </w:rPr>
        <w:t xml:space="preserve"> culture technology</w:t>
      </w:r>
      <w:r w:rsidRPr="009F378A">
        <w:rPr>
          <w:color w:val="auto"/>
        </w:rPr>
        <w:t xml:space="preserve"> </w:t>
      </w:r>
      <w:r w:rsidR="002F6B20" w:rsidRPr="009F378A">
        <w:rPr>
          <w:color w:val="auto"/>
        </w:rPr>
        <w:t xml:space="preserve">is </w:t>
      </w:r>
      <w:r w:rsidR="00B16607" w:rsidRPr="009F378A">
        <w:rPr>
          <w:color w:val="auto"/>
        </w:rPr>
        <w:t xml:space="preserve">a </w:t>
      </w:r>
      <w:r w:rsidRPr="009F378A">
        <w:rPr>
          <w:color w:val="auto"/>
        </w:rPr>
        <w:t xml:space="preserve">better and more </w:t>
      </w:r>
      <w:r w:rsidR="00B16607" w:rsidRPr="009F378A">
        <w:rPr>
          <w:color w:val="auto"/>
        </w:rPr>
        <w:t xml:space="preserve">powerful tool </w:t>
      </w:r>
      <w:r w:rsidRPr="009F378A">
        <w:rPr>
          <w:color w:val="auto"/>
        </w:rPr>
        <w:t xml:space="preserve">to </w:t>
      </w:r>
      <w:r w:rsidR="00B16607" w:rsidRPr="009F378A">
        <w:rPr>
          <w:color w:val="auto"/>
        </w:rPr>
        <w:t xml:space="preserve">reconstruct </w:t>
      </w:r>
      <w:r w:rsidRPr="009F378A">
        <w:rPr>
          <w:color w:val="auto"/>
        </w:rPr>
        <w:t>an</w:t>
      </w:r>
      <w:r w:rsidR="00B16607" w:rsidRPr="009F378A">
        <w:rPr>
          <w:color w:val="auto"/>
        </w:rPr>
        <w:t xml:space="preserve"> organ’s microenvironment, cell</w:t>
      </w:r>
      <w:r w:rsidR="002F6B20" w:rsidRPr="009F378A">
        <w:rPr>
          <w:color w:val="auto"/>
        </w:rPr>
        <w:t>-cell interactions</w:t>
      </w:r>
      <w:r w:rsidR="00121304" w:rsidRPr="009F378A">
        <w:rPr>
          <w:color w:val="auto"/>
        </w:rPr>
        <w:t>,</w:t>
      </w:r>
      <w:r w:rsidR="00B16607" w:rsidRPr="009F378A">
        <w:rPr>
          <w:color w:val="auto"/>
        </w:rPr>
        <w:t xml:space="preserve"> and drug responses </w:t>
      </w:r>
      <w:r w:rsidR="00B16607" w:rsidRPr="009F378A">
        <w:rPr>
          <w:i/>
          <w:iCs/>
          <w:color w:val="auto"/>
        </w:rPr>
        <w:t>in vitro</w:t>
      </w:r>
      <w:r w:rsidR="00B16607" w:rsidRPr="009F378A">
        <w:rPr>
          <w:color w:val="auto"/>
        </w:rPr>
        <w:t xml:space="preserve">. </w:t>
      </w:r>
      <w:r w:rsidR="007363E5" w:rsidRPr="009F378A">
        <w:rPr>
          <w:color w:val="auto"/>
        </w:rPr>
        <w:t>T</w:t>
      </w:r>
      <w:r w:rsidR="00B16607" w:rsidRPr="009F378A">
        <w:rPr>
          <w:color w:val="auto"/>
        </w:rPr>
        <w:t xml:space="preserve">his is the first protocol describing the formation </w:t>
      </w:r>
      <w:r w:rsidR="002F6B20" w:rsidRPr="009F378A">
        <w:rPr>
          <w:color w:val="auto"/>
        </w:rPr>
        <w:t xml:space="preserve">of </w:t>
      </w:r>
      <w:r w:rsidR="00467259" w:rsidRPr="009F378A">
        <w:rPr>
          <w:color w:val="auto"/>
        </w:rPr>
        <w:t>spheroids</w:t>
      </w:r>
      <w:r w:rsidR="00B16607" w:rsidRPr="009F378A">
        <w:rPr>
          <w:color w:val="auto"/>
        </w:rPr>
        <w:t xml:space="preserve"> from multicellular (epithelial and endothelial) </w:t>
      </w:r>
      <w:r w:rsidR="002F6B20" w:rsidRPr="009F378A">
        <w:rPr>
          <w:color w:val="auto"/>
        </w:rPr>
        <w:t xml:space="preserve">cell </w:t>
      </w:r>
      <w:r w:rsidR="00B16607" w:rsidRPr="009F378A">
        <w:rPr>
          <w:color w:val="auto"/>
        </w:rPr>
        <w:t>lines for breast cancer research. This protocol ensures</w:t>
      </w:r>
      <w:r w:rsidRPr="009F378A">
        <w:rPr>
          <w:color w:val="auto"/>
        </w:rPr>
        <w:t xml:space="preserve"> </w:t>
      </w:r>
      <w:r w:rsidR="00B16607" w:rsidRPr="009F378A">
        <w:rPr>
          <w:color w:val="auto"/>
        </w:rPr>
        <w:t xml:space="preserve">spheroidal </w:t>
      </w:r>
      <w:r w:rsidRPr="009F378A">
        <w:rPr>
          <w:color w:val="auto"/>
        </w:rPr>
        <w:t xml:space="preserve">3D </w:t>
      </w:r>
      <w:r w:rsidR="00B16607" w:rsidRPr="009F378A">
        <w:rPr>
          <w:color w:val="auto"/>
        </w:rPr>
        <w:t xml:space="preserve">growth of </w:t>
      </w:r>
      <w:r w:rsidR="00EE1E4E" w:rsidRPr="009F378A">
        <w:rPr>
          <w:color w:val="auto"/>
        </w:rPr>
        <w:t>spheroids</w:t>
      </w:r>
      <w:r w:rsidRPr="009F378A">
        <w:rPr>
          <w:color w:val="auto"/>
        </w:rPr>
        <w:t xml:space="preserve"> </w:t>
      </w:r>
      <w:r w:rsidR="00B16607" w:rsidRPr="009F378A">
        <w:rPr>
          <w:color w:val="auto"/>
        </w:rPr>
        <w:t>for up to 5 days</w:t>
      </w:r>
      <w:r w:rsidRPr="009F378A">
        <w:rPr>
          <w:color w:val="auto"/>
        </w:rPr>
        <w:t xml:space="preserve">, and </w:t>
      </w:r>
      <w:r w:rsidR="00EE1E4E" w:rsidRPr="009F378A">
        <w:rPr>
          <w:color w:val="auto"/>
        </w:rPr>
        <w:t>spheroid</w:t>
      </w:r>
      <w:r w:rsidRPr="009F378A">
        <w:rPr>
          <w:color w:val="auto"/>
        </w:rPr>
        <w:t xml:space="preserve">s </w:t>
      </w:r>
      <w:r w:rsidR="00B16607" w:rsidRPr="009F378A">
        <w:rPr>
          <w:color w:val="auto"/>
        </w:rPr>
        <w:t>can be examined after paraffin embedding, sectioning</w:t>
      </w:r>
      <w:r w:rsidR="00121304" w:rsidRPr="009F378A">
        <w:rPr>
          <w:color w:val="auto"/>
        </w:rPr>
        <w:t>,</w:t>
      </w:r>
      <w:r w:rsidR="00B16607" w:rsidRPr="009F378A">
        <w:rPr>
          <w:color w:val="auto"/>
        </w:rPr>
        <w:t xml:space="preserve"> and histological staining. Interestingly, the</w:t>
      </w:r>
      <w:r w:rsidRPr="009F378A">
        <w:rPr>
          <w:color w:val="auto"/>
        </w:rPr>
        <w:t xml:space="preserve"> </w:t>
      </w:r>
      <w:r w:rsidR="00B16607" w:rsidRPr="009F378A">
        <w:rPr>
          <w:color w:val="auto"/>
        </w:rPr>
        <w:t xml:space="preserve">cellular </w:t>
      </w:r>
      <w:r w:rsidRPr="009F378A">
        <w:rPr>
          <w:color w:val="auto"/>
        </w:rPr>
        <w:t xml:space="preserve">elements within the </w:t>
      </w:r>
      <w:r w:rsidR="00EE1E4E" w:rsidRPr="009F378A">
        <w:rPr>
          <w:color w:val="auto"/>
        </w:rPr>
        <w:t>spheroid</w:t>
      </w:r>
      <w:r w:rsidR="00B16607" w:rsidRPr="009F378A">
        <w:rPr>
          <w:color w:val="auto"/>
        </w:rPr>
        <w:t xml:space="preserve"> still express receptors </w:t>
      </w:r>
      <w:r w:rsidRPr="009F378A">
        <w:rPr>
          <w:color w:val="auto"/>
        </w:rPr>
        <w:t xml:space="preserve">that promote cell growth </w:t>
      </w:r>
      <w:r w:rsidR="00B16607" w:rsidRPr="009F378A">
        <w:rPr>
          <w:color w:val="auto"/>
        </w:rPr>
        <w:t xml:space="preserve">and are responsive to proliferative and apoptotic stimuli. </w:t>
      </w:r>
      <w:r w:rsidRPr="009F378A">
        <w:rPr>
          <w:color w:val="auto"/>
        </w:rPr>
        <w:t>T</w:t>
      </w:r>
      <w:r w:rsidR="00B16607" w:rsidRPr="009F378A">
        <w:rPr>
          <w:color w:val="auto"/>
        </w:rPr>
        <w:t>h</w:t>
      </w:r>
      <w:r w:rsidRPr="009F378A">
        <w:rPr>
          <w:color w:val="auto"/>
        </w:rPr>
        <w:t xml:space="preserve">e described </w:t>
      </w:r>
      <w:r w:rsidR="00B16607" w:rsidRPr="009F378A">
        <w:rPr>
          <w:color w:val="auto"/>
        </w:rPr>
        <w:t>protocol generate</w:t>
      </w:r>
      <w:r w:rsidRPr="009F378A">
        <w:rPr>
          <w:color w:val="auto"/>
        </w:rPr>
        <w:t>s</w:t>
      </w:r>
      <w:r w:rsidR="00B16607" w:rsidRPr="009F378A">
        <w:rPr>
          <w:color w:val="auto"/>
        </w:rPr>
        <w:t xml:space="preserve"> </w:t>
      </w:r>
      <w:r w:rsidRPr="009F378A">
        <w:rPr>
          <w:color w:val="auto"/>
        </w:rPr>
        <w:t>sufficient</w:t>
      </w:r>
      <w:r w:rsidR="00B16607" w:rsidRPr="009F378A">
        <w:rPr>
          <w:color w:val="auto"/>
        </w:rPr>
        <w:t xml:space="preserve"> biological material for protein or RNA/DNA analysis. The above co-culture system, easily achieved in laboratory conditions and </w:t>
      </w:r>
      <w:r w:rsidRPr="009F378A">
        <w:rPr>
          <w:color w:val="auto"/>
        </w:rPr>
        <w:t xml:space="preserve">at </w:t>
      </w:r>
      <w:r w:rsidR="00B16607" w:rsidRPr="009F378A">
        <w:rPr>
          <w:color w:val="auto"/>
        </w:rPr>
        <w:t>low cost, could be an advantage for future applications, especially in breast cancer therapy and for drug sensitivity testing. In addition, this protocol can be applied to different epithelial and endothelial cell types.</w:t>
      </w:r>
    </w:p>
    <w:p w14:paraId="09CDC9B7" w14:textId="77777777" w:rsidR="007653D5" w:rsidRPr="009F378A" w:rsidRDefault="007653D5" w:rsidP="000211C8">
      <w:pPr>
        <w:rPr>
          <w:color w:val="auto"/>
        </w:rPr>
      </w:pPr>
    </w:p>
    <w:p w14:paraId="31407F24" w14:textId="778E6B73" w:rsidR="00783256" w:rsidRPr="009F378A" w:rsidRDefault="00B16607" w:rsidP="00121304">
      <w:pPr>
        <w:rPr>
          <w:color w:val="auto"/>
        </w:rPr>
      </w:pPr>
      <w:r w:rsidRPr="009F378A">
        <w:rPr>
          <w:color w:val="auto"/>
        </w:rPr>
        <w:t xml:space="preserve">It is extremely difficult to </w:t>
      </w:r>
      <w:r w:rsidR="00BD0EEA" w:rsidRPr="009F378A">
        <w:rPr>
          <w:color w:val="auto"/>
        </w:rPr>
        <w:t>mimic</w:t>
      </w:r>
      <w:r w:rsidRPr="009F378A">
        <w:rPr>
          <w:i/>
          <w:color w:val="auto"/>
        </w:rPr>
        <w:t xml:space="preserve"> in</w:t>
      </w:r>
      <w:r w:rsidR="00BD0EEA" w:rsidRPr="009F378A">
        <w:rPr>
          <w:i/>
          <w:color w:val="auto"/>
        </w:rPr>
        <w:t xml:space="preserve"> vitro </w:t>
      </w:r>
      <w:r w:rsidRPr="009F378A">
        <w:rPr>
          <w:color w:val="auto"/>
        </w:rPr>
        <w:t xml:space="preserve">a complex </w:t>
      </w:r>
      <w:r w:rsidR="00BD0EEA" w:rsidRPr="009F378A">
        <w:rPr>
          <w:color w:val="auto"/>
        </w:rPr>
        <w:t xml:space="preserve">tissue that exists </w:t>
      </w:r>
      <w:r w:rsidR="00BD0EEA" w:rsidRPr="009F378A">
        <w:rPr>
          <w:i/>
          <w:color w:val="auto"/>
        </w:rPr>
        <w:t>in vivo</w:t>
      </w:r>
      <w:r w:rsidR="00BD0EEA" w:rsidRPr="009F378A">
        <w:rPr>
          <w:color w:val="auto"/>
        </w:rPr>
        <w:t>.</w:t>
      </w:r>
      <w:r w:rsidRPr="009F378A">
        <w:rPr>
          <w:color w:val="auto"/>
        </w:rPr>
        <w:t xml:space="preserve"> </w:t>
      </w:r>
      <w:r w:rsidR="00BD0EEA" w:rsidRPr="009F378A">
        <w:rPr>
          <w:color w:val="auto"/>
        </w:rPr>
        <w:t xml:space="preserve">This is because </w:t>
      </w:r>
      <w:r w:rsidR="00BD0EEA" w:rsidRPr="009F378A">
        <w:rPr>
          <w:i/>
          <w:color w:val="auto"/>
        </w:rPr>
        <w:t>in vivo</w:t>
      </w:r>
      <w:r w:rsidR="00BD0EEA" w:rsidRPr="009F378A">
        <w:rPr>
          <w:color w:val="auto"/>
        </w:rPr>
        <w:t xml:space="preserve"> tissues consist of many interacting components, including </w:t>
      </w:r>
      <w:r w:rsidRPr="009F378A">
        <w:rPr>
          <w:color w:val="auto"/>
        </w:rPr>
        <w:t>nerv</w:t>
      </w:r>
      <w:r w:rsidR="00BD0EEA" w:rsidRPr="009F378A">
        <w:rPr>
          <w:color w:val="auto"/>
        </w:rPr>
        <w:t>es</w:t>
      </w:r>
      <w:r w:rsidRPr="009F378A">
        <w:rPr>
          <w:color w:val="auto"/>
        </w:rPr>
        <w:t>, blood vessels, mesenchyme</w:t>
      </w:r>
      <w:r w:rsidR="00121304" w:rsidRPr="009F378A">
        <w:rPr>
          <w:color w:val="auto"/>
        </w:rPr>
        <w:t>,</w:t>
      </w:r>
      <w:r w:rsidRPr="009F378A">
        <w:rPr>
          <w:color w:val="auto"/>
        </w:rPr>
        <w:t xml:space="preserve"> and immune </w:t>
      </w:r>
      <w:r w:rsidR="00BD0EEA" w:rsidRPr="009F378A">
        <w:rPr>
          <w:color w:val="auto"/>
        </w:rPr>
        <w:t>cells</w:t>
      </w:r>
      <w:r w:rsidR="00CD472B" w:rsidRPr="009F378A">
        <w:rPr>
          <w:color w:val="auto"/>
        </w:rPr>
        <w:fldChar w:fldCharType="begin">
          <w:fldData xml:space="preserve">PEVuZE5vdGU+PENpdGU+PEF1dGhvcj5YdTwvQXV0aG9yPjxZZWFyPjIwMTg8L1llYXI+PFJlY051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MTE2PC9wYWdlcz48dm9sdW1l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k1NTwvcGFnZXM+PHZvbHVtZT4xMzwvdm9sdW1lPjxu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YdTwvQXV0aG9yPjxZZWFyPjIwMTg8L1llYXI+PFJlY051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MTE2PC9wYWdlcz48dm9sdW1l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k1NTwvcGFnZXM+PHZvbHVtZT4xMzwvdm9sdW1lPjxu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00CD472B" w:rsidRPr="009F378A">
        <w:rPr>
          <w:color w:val="auto"/>
        </w:rPr>
      </w:r>
      <w:r w:rsidR="00CD472B" w:rsidRPr="009F378A">
        <w:rPr>
          <w:color w:val="auto"/>
        </w:rPr>
        <w:fldChar w:fldCharType="separate"/>
      </w:r>
      <w:r w:rsidR="00627FC6" w:rsidRPr="009F378A">
        <w:rPr>
          <w:noProof/>
          <w:color w:val="auto"/>
          <w:vertAlign w:val="superscript"/>
        </w:rPr>
        <w:t>30,42</w:t>
      </w:r>
      <w:r w:rsidR="00CD472B" w:rsidRPr="009F378A">
        <w:rPr>
          <w:color w:val="auto"/>
        </w:rPr>
        <w:fldChar w:fldCharType="end"/>
      </w:r>
      <w:r w:rsidRPr="009F378A">
        <w:rPr>
          <w:color w:val="auto"/>
        </w:rPr>
        <w:t xml:space="preserve">. The aim of this protocol </w:t>
      </w:r>
      <w:r w:rsidR="00351C2C" w:rsidRPr="009F378A">
        <w:rPr>
          <w:color w:val="auto"/>
        </w:rPr>
        <w:t xml:space="preserve">is </w:t>
      </w:r>
      <w:r w:rsidRPr="009F378A">
        <w:rPr>
          <w:color w:val="auto"/>
        </w:rPr>
        <w:t xml:space="preserve">to </w:t>
      </w:r>
      <w:r w:rsidR="00944D4C" w:rsidRPr="009F378A">
        <w:rPr>
          <w:color w:val="auto"/>
        </w:rPr>
        <w:t>overcome</w:t>
      </w:r>
      <w:r w:rsidR="00BD0EEA" w:rsidRPr="009F378A">
        <w:rPr>
          <w:color w:val="auto"/>
        </w:rPr>
        <w:t xml:space="preserve"> some of these </w:t>
      </w:r>
      <w:r w:rsidRPr="009F378A">
        <w:rPr>
          <w:color w:val="auto"/>
        </w:rPr>
        <w:t>limit</w:t>
      </w:r>
      <w:r w:rsidR="00C961EF" w:rsidRPr="009F378A">
        <w:rPr>
          <w:color w:val="auto"/>
        </w:rPr>
        <w:t>ation</w:t>
      </w:r>
      <w:r w:rsidR="00BD0EEA" w:rsidRPr="009F378A">
        <w:rPr>
          <w:color w:val="auto"/>
        </w:rPr>
        <w:t>s</w:t>
      </w:r>
      <w:r w:rsidRPr="009F378A">
        <w:rPr>
          <w:color w:val="auto"/>
        </w:rPr>
        <w:t xml:space="preserve"> by using a 3D co-culture system with two different cell types to approach the actual tumor state. </w:t>
      </w:r>
      <w:r w:rsidR="00BD0EEA" w:rsidRPr="009F378A">
        <w:rPr>
          <w:color w:val="auto"/>
        </w:rPr>
        <w:t>Here</w:t>
      </w:r>
      <w:r w:rsidR="00351C2C" w:rsidRPr="009F378A">
        <w:rPr>
          <w:color w:val="auto"/>
        </w:rPr>
        <w:t>,</w:t>
      </w:r>
      <w:r w:rsidR="00BD0EEA" w:rsidRPr="009F378A">
        <w:rPr>
          <w:color w:val="auto"/>
        </w:rPr>
        <w:t xml:space="preserve"> </w:t>
      </w:r>
      <w:r w:rsidR="00EE1E4E" w:rsidRPr="009F378A">
        <w:rPr>
          <w:color w:val="auto"/>
        </w:rPr>
        <w:t>spheroids</w:t>
      </w:r>
      <w:r w:rsidRPr="009F378A">
        <w:rPr>
          <w:color w:val="auto"/>
        </w:rPr>
        <w:t xml:space="preserve"> have been formed with epithelial tumor cells in combination with endothelial cells or lymphatic cells to mimic </w:t>
      </w:r>
      <w:r w:rsidR="00944D4C" w:rsidRPr="009F378A">
        <w:rPr>
          <w:color w:val="auto"/>
        </w:rPr>
        <w:t xml:space="preserve">the </w:t>
      </w:r>
      <w:r w:rsidRPr="009F378A">
        <w:rPr>
          <w:i/>
          <w:color w:val="auto"/>
        </w:rPr>
        <w:t>in vivo</w:t>
      </w:r>
      <w:r w:rsidRPr="009F378A">
        <w:rPr>
          <w:color w:val="auto"/>
        </w:rPr>
        <w:t xml:space="preserve"> situation</w:t>
      </w:r>
      <w:r w:rsidR="00351C2C" w:rsidRPr="009F378A">
        <w:rPr>
          <w:color w:val="auto"/>
        </w:rPr>
        <w:t xml:space="preserve"> as much as possible</w:t>
      </w:r>
      <w:r w:rsidR="00121304" w:rsidRPr="009F378A">
        <w:rPr>
          <w:color w:val="auto"/>
        </w:rPr>
        <w:t>,</w:t>
      </w:r>
      <w:r w:rsidR="00BD0EEA" w:rsidRPr="009F378A">
        <w:rPr>
          <w:color w:val="auto"/>
        </w:rPr>
        <w:t xml:space="preserve"> including </w:t>
      </w:r>
      <w:r w:rsidRPr="009F378A">
        <w:rPr>
          <w:color w:val="auto"/>
        </w:rPr>
        <w:t xml:space="preserve">cell-cell interactions, </w:t>
      </w:r>
      <w:r w:rsidR="00BD0EEA" w:rsidRPr="009F378A">
        <w:rPr>
          <w:color w:val="auto"/>
        </w:rPr>
        <w:t xml:space="preserve">susceptibility to </w:t>
      </w:r>
      <w:r w:rsidRPr="009F378A">
        <w:rPr>
          <w:color w:val="auto"/>
        </w:rPr>
        <w:t xml:space="preserve">apoptotic factors released into </w:t>
      </w:r>
      <w:r w:rsidR="00BD0EEA" w:rsidRPr="009F378A">
        <w:rPr>
          <w:color w:val="auto"/>
        </w:rPr>
        <w:t xml:space="preserve">the </w:t>
      </w:r>
      <w:r w:rsidRPr="009F378A">
        <w:rPr>
          <w:color w:val="auto"/>
        </w:rPr>
        <w:t>intercellular space</w:t>
      </w:r>
      <w:r w:rsidR="00BD0EEA" w:rsidRPr="009F378A">
        <w:rPr>
          <w:color w:val="auto"/>
        </w:rPr>
        <w:t>s</w:t>
      </w:r>
      <w:r w:rsidRPr="009F378A">
        <w:rPr>
          <w:color w:val="auto"/>
        </w:rPr>
        <w:t xml:space="preserve"> by dying cells</w:t>
      </w:r>
      <w:r w:rsidR="00121304" w:rsidRPr="009F378A">
        <w:rPr>
          <w:color w:val="auto"/>
        </w:rPr>
        <w:t>,</w:t>
      </w:r>
      <w:r w:rsidR="00BD0EEA" w:rsidRPr="009F378A">
        <w:rPr>
          <w:color w:val="auto"/>
        </w:rPr>
        <w:t xml:space="preserve"> </w:t>
      </w:r>
      <w:r w:rsidRPr="009F378A">
        <w:rPr>
          <w:color w:val="auto"/>
        </w:rPr>
        <w:t xml:space="preserve">and hypoxic </w:t>
      </w:r>
      <w:r w:rsidRPr="009F378A">
        <w:rPr>
          <w:color w:val="auto"/>
        </w:rPr>
        <w:lastRenderedPageBreak/>
        <w:t xml:space="preserve">conditions </w:t>
      </w:r>
      <w:r w:rsidR="008C12FC" w:rsidRPr="009F378A">
        <w:rPr>
          <w:color w:val="auto"/>
        </w:rPr>
        <w:t>in the center of the spheroids.</w:t>
      </w:r>
      <w:r w:rsidR="001A2E56" w:rsidRPr="009F378A">
        <w:rPr>
          <w:color w:val="auto"/>
        </w:rPr>
        <w:t xml:space="preserve"> </w:t>
      </w:r>
      <w:r w:rsidRPr="009F378A">
        <w:rPr>
          <w:color w:val="auto"/>
        </w:rPr>
        <w:t xml:space="preserve">This protocol has been optimized for testing </w:t>
      </w:r>
      <w:r w:rsidR="001A2E56" w:rsidRPr="009F378A">
        <w:rPr>
          <w:color w:val="auto"/>
        </w:rPr>
        <w:t xml:space="preserve">of </w:t>
      </w:r>
      <w:r w:rsidRPr="009F378A">
        <w:rPr>
          <w:color w:val="auto"/>
        </w:rPr>
        <w:t>cellular responses to</w:t>
      </w:r>
      <w:r w:rsidR="001A2E56" w:rsidRPr="009F378A">
        <w:rPr>
          <w:color w:val="auto"/>
        </w:rPr>
        <w:t xml:space="preserve"> </w:t>
      </w:r>
      <w:r w:rsidRPr="009F378A">
        <w:rPr>
          <w:color w:val="auto"/>
        </w:rPr>
        <w:t xml:space="preserve">growth factors, </w:t>
      </w:r>
      <w:r w:rsidR="00CD472B" w:rsidRPr="009F378A">
        <w:rPr>
          <w:color w:val="auto"/>
        </w:rPr>
        <w:t>signaling</w:t>
      </w:r>
      <w:r w:rsidRPr="009F378A">
        <w:rPr>
          <w:color w:val="auto"/>
        </w:rPr>
        <w:t xml:space="preserve"> factors</w:t>
      </w:r>
      <w:r w:rsidR="00121304" w:rsidRPr="009F378A">
        <w:rPr>
          <w:color w:val="auto"/>
        </w:rPr>
        <w:t>,</w:t>
      </w:r>
      <w:r w:rsidR="001A2E56" w:rsidRPr="009F378A">
        <w:rPr>
          <w:color w:val="auto"/>
        </w:rPr>
        <w:t xml:space="preserve"> and</w:t>
      </w:r>
      <w:r w:rsidRPr="009F378A">
        <w:rPr>
          <w:color w:val="auto"/>
        </w:rPr>
        <w:t xml:space="preserve"> hormones, which </w:t>
      </w:r>
      <w:r w:rsidR="001A2E56" w:rsidRPr="009F378A">
        <w:rPr>
          <w:color w:val="auto"/>
        </w:rPr>
        <w:t>rapidly activate</w:t>
      </w:r>
      <w:r w:rsidRPr="009F378A">
        <w:rPr>
          <w:color w:val="auto"/>
        </w:rPr>
        <w:t xml:space="preserve"> signaling cascade</w:t>
      </w:r>
      <w:r w:rsidR="001A2E56" w:rsidRPr="009F378A">
        <w:rPr>
          <w:color w:val="auto"/>
        </w:rPr>
        <w:t xml:space="preserve">s and </w:t>
      </w:r>
      <w:r w:rsidRPr="009F378A">
        <w:rPr>
          <w:color w:val="auto"/>
        </w:rPr>
        <w:t xml:space="preserve">target gene transcription and stimulate protein expression </w:t>
      </w:r>
      <w:r w:rsidR="001A2E56" w:rsidRPr="009F378A">
        <w:rPr>
          <w:color w:val="auto"/>
        </w:rPr>
        <w:t>and</w:t>
      </w:r>
      <w:r w:rsidRPr="009F378A">
        <w:rPr>
          <w:color w:val="auto"/>
        </w:rPr>
        <w:t xml:space="preserve"> transport</w:t>
      </w:r>
      <w:r w:rsidR="00E11B29" w:rsidRPr="009F378A">
        <w:rPr>
          <w:color w:val="auto"/>
        </w:rPr>
        <w:fldChar w:fldCharType="begin">
          <w:fldData xml:space="preserve">PEVuZE5vdGU+PENpdGU+PEF1dGhvcj5YdTwvQXV0aG9yPjxZZWFyPjIwMTg8L1llYXI+PFJlY051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MTE2PC9wYWdlcz48dm9sdW1l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YdTwvQXV0aG9yPjxZZWFyPjIwMTg8L1llYXI+PFJlY051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MTE2PC9wYWdlcz48dm9sdW1l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00E11B29" w:rsidRPr="009F378A">
        <w:rPr>
          <w:color w:val="auto"/>
        </w:rPr>
      </w:r>
      <w:r w:rsidR="00E11B29" w:rsidRPr="009F378A">
        <w:rPr>
          <w:color w:val="auto"/>
        </w:rPr>
        <w:fldChar w:fldCharType="separate"/>
      </w:r>
      <w:r w:rsidR="00627FC6" w:rsidRPr="009F378A">
        <w:rPr>
          <w:noProof/>
          <w:color w:val="auto"/>
          <w:vertAlign w:val="superscript"/>
        </w:rPr>
        <w:t>30,</w:t>
      </w:r>
      <w:r w:rsidR="007653D5" w:rsidRPr="009F378A">
        <w:rPr>
          <w:noProof/>
          <w:color w:val="auto"/>
          <w:vertAlign w:val="superscript"/>
        </w:rPr>
        <w:t>3</w:t>
      </w:r>
      <w:r w:rsidR="00627FC6" w:rsidRPr="009F378A">
        <w:rPr>
          <w:noProof/>
          <w:color w:val="auto"/>
          <w:vertAlign w:val="superscript"/>
        </w:rPr>
        <w:t>1</w:t>
      </w:r>
      <w:r w:rsidR="00E11B29" w:rsidRPr="009F378A">
        <w:rPr>
          <w:color w:val="auto"/>
        </w:rPr>
        <w:fldChar w:fldCharType="end"/>
      </w:r>
      <w:r w:rsidRPr="009F378A">
        <w:rPr>
          <w:color w:val="auto"/>
        </w:rPr>
        <w:t xml:space="preserve">. </w:t>
      </w:r>
      <w:r w:rsidR="001A2E56" w:rsidRPr="009F378A">
        <w:rPr>
          <w:color w:val="auto"/>
        </w:rPr>
        <w:t xml:space="preserve">In </w:t>
      </w:r>
      <w:r w:rsidR="00EE1E4E" w:rsidRPr="009F378A">
        <w:rPr>
          <w:color w:val="auto"/>
        </w:rPr>
        <w:t>spheroids</w:t>
      </w:r>
      <w:r w:rsidR="001A2E56" w:rsidRPr="009F378A">
        <w:rPr>
          <w:color w:val="auto"/>
        </w:rPr>
        <w:t xml:space="preserve">, but not </w:t>
      </w:r>
      <w:r w:rsidR="001A2E56" w:rsidRPr="009F378A">
        <w:rPr>
          <w:i/>
          <w:color w:val="auto"/>
        </w:rPr>
        <w:t>in vivo</w:t>
      </w:r>
      <w:r w:rsidR="001A2E56" w:rsidRPr="009F378A">
        <w:rPr>
          <w:color w:val="auto"/>
        </w:rPr>
        <w:t>, responses of tumor cells to stimuli can be assessed rapidly and frequently.</w:t>
      </w:r>
    </w:p>
    <w:p w14:paraId="0371CF5A" w14:textId="77777777" w:rsidR="007653D5" w:rsidRPr="009F378A" w:rsidRDefault="007653D5" w:rsidP="000211C8">
      <w:pPr>
        <w:rPr>
          <w:color w:val="auto"/>
        </w:rPr>
      </w:pPr>
    </w:p>
    <w:p w14:paraId="125A6272" w14:textId="6D1ED6C1" w:rsidR="00783256" w:rsidRPr="009F378A" w:rsidRDefault="00783256" w:rsidP="00121304">
      <w:pPr>
        <w:rPr>
          <w:color w:val="auto"/>
        </w:rPr>
      </w:pPr>
      <w:r w:rsidRPr="009F378A">
        <w:rPr>
          <w:color w:val="auto"/>
        </w:rPr>
        <w:t xml:space="preserve">In the present study, endothelial cells in the </w:t>
      </w:r>
      <w:r w:rsidR="00EE1E4E" w:rsidRPr="009F378A">
        <w:rPr>
          <w:color w:val="auto"/>
        </w:rPr>
        <w:t>spheroids</w:t>
      </w:r>
      <w:r w:rsidRPr="009F378A">
        <w:rPr>
          <w:color w:val="auto"/>
        </w:rPr>
        <w:t xml:space="preserve"> do not seem to form </w:t>
      </w:r>
      <w:r w:rsidR="00121304" w:rsidRPr="009F378A">
        <w:rPr>
          <w:color w:val="auto"/>
        </w:rPr>
        <w:t>capillary-</w:t>
      </w:r>
      <w:r w:rsidRPr="009F378A">
        <w:rPr>
          <w:color w:val="auto"/>
        </w:rPr>
        <w:t>like structures. Since endothelial cells have been shown to form capillaries when plated at low density and monolayers at high density, it is feasible that lowering the MCF-7</w:t>
      </w:r>
      <w:r w:rsidR="007A275B" w:rsidRPr="009F378A">
        <w:rPr>
          <w:color w:val="auto"/>
        </w:rPr>
        <w:t xml:space="preserve"> </w:t>
      </w:r>
      <w:r w:rsidRPr="009F378A">
        <w:rPr>
          <w:color w:val="auto"/>
        </w:rPr>
        <w:t>to</w:t>
      </w:r>
      <w:r w:rsidR="007A275B" w:rsidRPr="009F378A">
        <w:rPr>
          <w:color w:val="auto"/>
        </w:rPr>
        <w:t xml:space="preserve"> </w:t>
      </w:r>
      <w:r w:rsidRPr="009F378A">
        <w:rPr>
          <w:color w:val="auto"/>
        </w:rPr>
        <w:t xml:space="preserve">endothelial cells ratio may result in capillary formation within the </w:t>
      </w:r>
      <w:r w:rsidR="00EE1E4E" w:rsidRPr="009F378A">
        <w:rPr>
          <w:color w:val="auto"/>
        </w:rPr>
        <w:t>spheroids</w:t>
      </w:r>
      <w:r w:rsidRPr="009F378A">
        <w:rPr>
          <w:color w:val="auto"/>
        </w:rPr>
        <w:t xml:space="preserve">. Alternatively, </w:t>
      </w:r>
      <w:r w:rsidR="00121304" w:rsidRPr="009F378A">
        <w:rPr>
          <w:color w:val="auto"/>
        </w:rPr>
        <w:t xml:space="preserve">the </w:t>
      </w:r>
      <w:r w:rsidRPr="009F378A">
        <w:rPr>
          <w:color w:val="auto"/>
        </w:rPr>
        <w:t xml:space="preserve">addition of specific matrix proteins or </w:t>
      </w:r>
      <w:proofErr w:type="spellStart"/>
      <w:r w:rsidRPr="009F378A">
        <w:rPr>
          <w:color w:val="auto"/>
        </w:rPr>
        <w:t>matrigel</w:t>
      </w:r>
      <w:proofErr w:type="spellEnd"/>
      <w:r w:rsidRPr="009F378A">
        <w:rPr>
          <w:color w:val="auto"/>
        </w:rPr>
        <w:t xml:space="preserve"> may promote capillary formation. The lack of </w:t>
      </w:r>
      <w:r w:rsidR="00121304" w:rsidRPr="009F378A">
        <w:rPr>
          <w:color w:val="auto"/>
        </w:rPr>
        <w:t>capillary-</w:t>
      </w:r>
      <w:r w:rsidRPr="009F378A">
        <w:rPr>
          <w:color w:val="auto"/>
        </w:rPr>
        <w:t xml:space="preserve">like structure in the </w:t>
      </w:r>
      <w:r w:rsidR="00CC647D" w:rsidRPr="009F378A">
        <w:rPr>
          <w:color w:val="auto"/>
        </w:rPr>
        <w:t>spheroid</w:t>
      </w:r>
      <w:r w:rsidR="007A275B" w:rsidRPr="009F378A">
        <w:rPr>
          <w:color w:val="auto"/>
        </w:rPr>
        <w:t xml:space="preserve"> </w:t>
      </w:r>
      <w:r w:rsidRPr="009F378A">
        <w:rPr>
          <w:color w:val="auto"/>
        </w:rPr>
        <w:t xml:space="preserve">does not dilute the advantage of MCF-7 </w:t>
      </w:r>
      <w:r w:rsidR="00B271D1" w:rsidRPr="009F378A">
        <w:rPr>
          <w:color w:val="auto"/>
        </w:rPr>
        <w:t>plus</w:t>
      </w:r>
      <w:r w:rsidRPr="009F378A">
        <w:rPr>
          <w:color w:val="auto"/>
        </w:rPr>
        <w:t xml:space="preserve"> endothelial cells versus M</w:t>
      </w:r>
      <w:r w:rsidR="007A275B" w:rsidRPr="009F378A">
        <w:rPr>
          <w:color w:val="auto"/>
        </w:rPr>
        <w:t>C</w:t>
      </w:r>
      <w:r w:rsidRPr="009F378A">
        <w:rPr>
          <w:color w:val="auto"/>
        </w:rPr>
        <w:t>F-7 cell</w:t>
      </w:r>
      <w:r w:rsidR="00121304" w:rsidRPr="009F378A">
        <w:rPr>
          <w:color w:val="auto"/>
        </w:rPr>
        <w:t>s</w:t>
      </w:r>
      <w:r w:rsidRPr="009F378A">
        <w:rPr>
          <w:color w:val="auto"/>
        </w:rPr>
        <w:t xml:space="preserve"> per se, as the factors released by MCF-7 cells could promote endothelial cell proliferation and vice versa; such interactions would remain undetected in MCF-7 only </w:t>
      </w:r>
      <w:r w:rsidR="009D3414" w:rsidRPr="009F378A">
        <w:rPr>
          <w:color w:val="auto"/>
        </w:rPr>
        <w:t>spheroids</w:t>
      </w:r>
      <w:r w:rsidRPr="009F378A">
        <w:rPr>
          <w:color w:val="auto"/>
        </w:rPr>
        <w:t>.</w:t>
      </w:r>
    </w:p>
    <w:p w14:paraId="391B8354" w14:textId="77777777" w:rsidR="007653D5" w:rsidRPr="009F378A" w:rsidRDefault="007653D5" w:rsidP="000211C8">
      <w:pPr>
        <w:rPr>
          <w:color w:val="auto"/>
        </w:rPr>
      </w:pPr>
    </w:p>
    <w:p w14:paraId="307F6524" w14:textId="4D3B653E" w:rsidR="008D08A3" w:rsidRPr="009F378A" w:rsidRDefault="00B16607" w:rsidP="00121304">
      <w:pPr>
        <w:rPr>
          <w:color w:val="auto"/>
        </w:rPr>
      </w:pPr>
      <w:r w:rsidRPr="009F378A">
        <w:rPr>
          <w:color w:val="auto"/>
        </w:rPr>
        <w:t xml:space="preserve">Several studies </w:t>
      </w:r>
      <w:r w:rsidR="006D7DE7" w:rsidRPr="009F378A">
        <w:rPr>
          <w:color w:val="auto"/>
        </w:rPr>
        <w:t>have shown</w:t>
      </w:r>
      <w:r w:rsidRPr="009F378A">
        <w:rPr>
          <w:color w:val="auto"/>
        </w:rPr>
        <w:t xml:space="preserve"> that </w:t>
      </w:r>
      <w:r w:rsidR="00C74772" w:rsidRPr="009F378A">
        <w:rPr>
          <w:color w:val="auto"/>
        </w:rPr>
        <w:t>5</w:t>
      </w:r>
      <w:r w:rsidR="00C000E8" w:rsidRPr="009F378A">
        <w:rPr>
          <w:color w:val="auto"/>
        </w:rPr>
        <w:t xml:space="preserve"> </w:t>
      </w:r>
      <w:r w:rsidR="00C74772" w:rsidRPr="009F378A">
        <w:rPr>
          <w:color w:val="auto"/>
        </w:rPr>
        <w:t>x</w:t>
      </w:r>
      <w:r w:rsidR="00C000E8" w:rsidRPr="009F378A">
        <w:rPr>
          <w:color w:val="auto"/>
        </w:rPr>
        <w:t xml:space="preserve"> </w:t>
      </w:r>
      <w:r w:rsidRPr="009F378A">
        <w:rPr>
          <w:color w:val="auto"/>
        </w:rPr>
        <w:t>10</w:t>
      </w:r>
      <w:r w:rsidRPr="009F378A">
        <w:rPr>
          <w:color w:val="auto"/>
          <w:vertAlign w:val="superscript"/>
        </w:rPr>
        <w:t>3</w:t>
      </w:r>
      <w:r w:rsidRPr="009F378A">
        <w:rPr>
          <w:color w:val="auto"/>
        </w:rPr>
        <w:t xml:space="preserve"> cells/well was the appropriate concentration to seed cells to form </w:t>
      </w:r>
      <w:r w:rsidR="009D3414" w:rsidRPr="009F378A">
        <w:rPr>
          <w:color w:val="auto"/>
        </w:rPr>
        <w:t>spheroids</w:t>
      </w:r>
      <w:r w:rsidR="00E11B29" w:rsidRPr="009F378A">
        <w:rPr>
          <w:color w:val="auto"/>
        </w:rPr>
        <w:fldChar w:fldCharType="begin">
          <w:fldData xml:space="preserve">PEVuZE5vdGU+PENpdGU+PEF1dGhvcj5BcnJ1YWJhcnJlbmEtQXJpc3RvcmVuYTwvQXV0aG9yPjxZ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UzNC01NTAuZTk8L3BhZ2VzPjx2b2x1bWU+Mzg8L3ZvbHVtZT48bnVtYmVyPjQ8L251bWJlcj48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yNjcyLTI2ODguZTc8L3BhZ2VzPjx2b2x1bWU+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xMzktMzE1MTwvcGFnZXM+PHZvbHVtZT43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g2Ny03ODcyPC9wYWdlcz48dm9sdW1lPjExNjwvdm9sdW1lPjxudW1iZXI+MTY8L251bWJlcj48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BcnJ1YWJhcnJlbmEtQXJpc3RvcmVuYTwvQXV0aG9yPjxZ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UzNC01NTAuZTk8L3BhZ2VzPjx2b2x1bWU+Mzg8L3ZvbHVtZT48bnVtYmVyPjQ8L251bWJlcj48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yNjcyLTI2ODguZTc8L3BhZ2VzPjx2b2x1bWU+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xMzktMzE1MTwvcGFnZXM+PHZvbHVtZT43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g2Ny03ODcyPC9wYWdlcz48dm9sdW1lPjExNjwvdm9sdW1lPjxudW1iZXI+MTY8L251bWJlcj48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00E11B29" w:rsidRPr="009F378A">
        <w:rPr>
          <w:color w:val="auto"/>
        </w:rPr>
      </w:r>
      <w:r w:rsidR="00E11B29" w:rsidRPr="009F378A">
        <w:rPr>
          <w:color w:val="auto"/>
        </w:rPr>
        <w:fldChar w:fldCharType="separate"/>
      </w:r>
      <w:r w:rsidR="00627FC6" w:rsidRPr="009F378A">
        <w:rPr>
          <w:noProof/>
          <w:color w:val="auto"/>
          <w:vertAlign w:val="superscript"/>
        </w:rPr>
        <w:t>43</w:t>
      </w:r>
      <w:r w:rsidR="007653D5" w:rsidRPr="009F378A">
        <w:rPr>
          <w:noProof/>
          <w:color w:val="auto"/>
          <w:vertAlign w:val="superscript"/>
        </w:rPr>
        <w:t>–</w:t>
      </w:r>
      <w:r w:rsidR="00627FC6" w:rsidRPr="009F378A">
        <w:rPr>
          <w:noProof/>
          <w:color w:val="auto"/>
          <w:vertAlign w:val="superscript"/>
        </w:rPr>
        <w:t>47</w:t>
      </w:r>
      <w:r w:rsidR="00E11B29" w:rsidRPr="009F378A">
        <w:rPr>
          <w:color w:val="auto"/>
        </w:rPr>
        <w:fldChar w:fldCharType="end"/>
      </w:r>
      <w:r w:rsidR="001A2E56" w:rsidRPr="009F378A">
        <w:rPr>
          <w:color w:val="auto"/>
        </w:rPr>
        <w:t>;</w:t>
      </w:r>
      <w:r w:rsidRPr="009F378A">
        <w:rPr>
          <w:color w:val="auto"/>
        </w:rPr>
        <w:t xml:space="preserve"> however</w:t>
      </w:r>
      <w:r w:rsidR="001A2E56" w:rsidRPr="009F378A">
        <w:rPr>
          <w:color w:val="auto"/>
        </w:rPr>
        <w:t>,</w:t>
      </w:r>
      <w:r w:rsidRPr="009F378A">
        <w:rPr>
          <w:color w:val="auto"/>
        </w:rPr>
        <w:t xml:space="preserve"> in 96-well U-bottom plates</w:t>
      </w:r>
      <w:r w:rsidR="00121304" w:rsidRPr="009F378A">
        <w:rPr>
          <w:color w:val="auto"/>
        </w:rPr>
        <w:t>,</w:t>
      </w:r>
      <w:r w:rsidRPr="009F378A">
        <w:rPr>
          <w:color w:val="auto"/>
        </w:rPr>
        <w:t xml:space="preserve"> this number of cells limited the coordinated growth of </w:t>
      </w:r>
      <w:r w:rsidR="009D3414" w:rsidRPr="009F378A">
        <w:rPr>
          <w:color w:val="auto"/>
        </w:rPr>
        <w:t>spheroids</w:t>
      </w:r>
      <w:r w:rsidRPr="009F378A">
        <w:rPr>
          <w:color w:val="auto"/>
        </w:rPr>
        <w:t xml:space="preserve"> in experimental conditions. Therefore, in each new study, for each new cell type, it is important to monitor the growth of the 3D system after drug treatment, to determine the effects of </w:t>
      </w:r>
      <w:r w:rsidR="00351C2C" w:rsidRPr="009F378A">
        <w:rPr>
          <w:color w:val="auto"/>
        </w:rPr>
        <w:t xml:space="preserve">the </w:t>
      </w:r>
      <w:r w:rsidRPr="009F378A">
        <w:rPr>
          <w:color w:val="auto"/>
        </w:rPr>
        <w:t xml:space="preserve">treatment on </w:t>
      </w:r>
      <w:r w:rsidR="009D3414" w:rsidRPr="009F378A">
        <w:rPr>
          <w:color w:val="auto"/>
        </w:rPr>
        <w:t>spheroid</w:t>
      </w:r>
      <w:r w:rsidRPr="009F378A">
        <w:rPr>
          <w:color w:val="auto"/>
        </w:rPr>
        <w:t xml:space="preserve"> size.</w:t>
      </w:r>
    </w:p>
    <w:p w14:paraId="20842C5F" w14:textId="77777777" w:rsidR="007653D5" w:rsidRPr="009F378A" w:rsidRDefault="007653D5" w:rsidP="000211C8">
      <w:pPr>
        <w:rPr>
          <w:color w:val="auto"/>
        </w:rPr>
      </w:pPr>
    </w:p>
    <w:p w14:paraId="2257D29F" w14:textId="2A7CFEC3" w:rsidR="00B16607" w:rsidRPr="009F378A" w:rsidRDefault="00B16607" w:rsidP="00121304">
      <w:pPr>
        <w:rPr>
          <w:color w:val="auto"/>
        </w:rPr>
      </w:pPr>
      <w:r w:rsidRPr="009F378A">
        <w:rPr>
          <w:color w:val="auto"/>
        </w:rPr>
        <w:t xml:space="preserve">The limitation of the current protocol is that the culture of previously formed </w:t>
      </w:r>
      <w:r w:rsidR="009D3414" w:rsidRPr="009F378A">
        <w:rPr>
          <w:color w:val="auto"/>
        </w:rPr>
        <w:t>spheroids</w:t>
      </w:r>
      <w:r w:rsidRPr="009F378A">
        <w:rPr>
          <w:color w:val="auto"/>
        </w:rPr>
        <w:t xml:space="preserve"> cannot be continued after freezing and thawing by the classical DMSO method. In fact, when thawed, most of the cells were dead. Vitrification may prove to be an alter</w:t>
      </w:r>
      <w:r w:rsidR="008C12FC" w:rsidRPr="009F378A">
        <w:rPr>
          <w:color w:val="auto"/>
        </w:rPr>
        <w:t xml:space="preserve">native to keeping </w:t>
      </w:r>
      <w:r w:rsidR="00351C2C" w:rsidRPr="009F378A">
        <w:rPr>
          <w:color w:val="auto"/>
        </w:rPr>
        <w:t xml:space="preserve">the </w:t>
      </w:r>
      <w:r w:rsidR="008C12FC" w:rsidRPr="009F378A">
        <w:rPr>
          <w:color w:val="auto"/>
        </w:rPr>
        <w:t>cells alive</w:t>
      </w:r>
      <w:r w:rsidR="008C12FC" w:rsidRPr="009F378A">
        <w:rPr>
          <w:color w:val="auto"/>
        </w:rPr>
        <w:fldChar w:fldCharType="begin">
          <w:fldData xml:space="preserve">PEVuZE5vdGU+PENpdGU+PEF1dGhvcj5KZW9uZzwvQXV0aG9yPjxZZWFyPjIwMjA8L1llYXI+PFJl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</w:fldData>
        </w:fldChar>
      </w:r>
      <w:r w:rsidR="00627FC6" w:rsidRPr="009F378A">
        <w:rPr>
          <w:color w:val="auto"/>
        </w:rPr>
        <w:instrText xml:space="preserve"> ADDIN EN.CITE </w:instrText>
      </w:r>
      <w:r w:rsidR="00627FC6" w:rsidRPr="009F378A">
        <w:rPr>
          <w:color w:val="auto"/>
        </w:rPr>
        <w:fldChar w:fldCharType="begin">
          <w:fldData xml:space="preserve">PEVuZE5vdGU+PENpdGU+PEF1dGhvcj5KZW9uZzwvQXV0aG9yPjxZZWFyPjIwMjA8L1llYXI+PFJl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</w:fldData>
        </w:fldChar>
      </w:r>
      <w:r w:rsidR="00627FC6" w:rsidRPr="009F378A">
        <w:rPr>
          <w:color w:val="auto"/>
        </w:rPr>
        <w:instrText xml:space="preserve"> ADDIN EN.CITE.DATA </w:instrText>
      </w:r>
      <w:r w:rsidR="00627FC6" w:rsidRPr="009F378A">
        <w:rPr>
          <w:color w:val="auto"/>
        </w:rPr>
      </w:r>
      <w:r w:rsidR="00627FC6" w:rsidRPr="009F378A">
        <w:rPr>
          <w:color w:val="auto"/>
        </w:rPr>
        <w:fldChar w:fldCharType="end"/>
      </w:r>
      <w:r w:rsidR="008C12FC" w:rsidRPr="009F378A">
        <w:rPr>
          <w:color w:val="auto"/>
        </w:rPr>
      </w:r>
      <w:r w:rsidR="008C12FC" w:rsidRPr="009F378A">
        <w:rPr>
          <w:color w:val="auto"/>
        </w:rPr>
        <w:fldChar w:fldCharType="separate"/>
      </w:r>
      <w:r w:rsidR="00627FC6" w:rsidRPr="009F378A">
        <w:rPr>
          <w:noProof/>
          <w:color w:val="auto"/>
          <w:vertAlign w:val="superscript"/>
        </w:rPr>
        <w:t>48</w:t>
      </w:r>
      <w:r w:rsidR="008C12FC" w:rsidRPr="009F378A">
        <w:rPr>
          <w:color w:val="auto"/>
        </w:rPr>
        <w:fldChar w:fldCharType="end"/>
      </w:r>
      <w:r w:rsidR="007653D5" w:rsidRPr="009F378A">
        <w:rPr>
          <w:color w:val="auto"/>
        </w:rPr>
        <w:t>.</w:t>
      </w:r>
    </w:p>
    <w:p w14:paraId="5C339732" w14:textId="77777777" w:rsidR="007653D5" w:rsidRPr="009F378A" w:rsidRDefault="007653D5" w:rsidP="000211C8">
      <w:pPr>
        <w:rPr>
          <w:color w:val="auto"/>
        </w:rPr>
      </w:pPr>
    </w:p>
    <w:p w14:paraId="1E37EE9D" w14:textId="118597FF" w:rsidR="00014314" w:rsidRPr="009F378A" w:rsidRDefault="008D08A3" w:rsidP="00121304">
      <w:pPr>
        <w:rPr>
          <w:color w:val="auto"/>
        </w:rPr>
      </w:pPr>
      <w:r w:rsidRPr="009F378A">
        <w:rPr>
          <w:color w:val="auto"/>
        </w:rPr>
        <w:t>Careful attention to t</w:t>
      </w:r>
      <w:r w:rsidR="00B16607" w:rsidRPr="009F378A">
        <w:rPr>
          <w:color w:val="auto"/>
        </w:rPr>
        <w:t xml:space="preserve">echnical </w:t>
      </w:r>
      <w:r w:rsidRPr="009F378A">
        <w:rPr>
          <w:color w:val="auto"/>
        </w:rPr>
        <w:t xml:space="preserve">details is necessary </w:t>
      </w:r>
      <w:r w:rsidR="00B16607" w:rsidRPr="009F378A">
        <w:rPr>
          <w:color w:val="auto"/>
        </w:rPr>
        <w:t>to avoid errors</w:t>
      </w:r>
      <w:r w:rsidRPr="009F378A">
        <w:rPr>
          <w:color w:val="auto"/>
        </w:rPr>
        <w:t xml:space="preserve"> and produce and maintain well-formed </w:t>
      </w:r>
      <w:r w:rsidR="009D3414" w:rsidRPr="009F378A">
        <w:rPr>
          <w:color w:val="auto"/>
        </w:rPr>
        <w:t>spheroids</w:t>
      </w:r>
      <w:r w:rsidR="00B16607" w:rsidRPr="009F378A">
        <w:rPr>
          <w:color w:val="auto"/>
        </w:rPr>
        <w:t xml:space="preserve">. </w:t>
      </w:r>
      <w:r w:rsidRPr="009F378A">
        <w:rPr>
          <w:color w:val="auto"/>
        </w:rPr>
        <w:t xml:space="preserve">One challenge </w:t>
      </w:r>
      <w:r w:rsidR="00B16607" w:rsidRPr="009F378A">
        <w:rPr>
          <w:color w:val="auto"/>
        </w:rPr>
        <w:t>is the sample preparation for immunostaining (</w:t>
      </w:r>
      <w:r w:rsidR="00121304" w:rsidRPr="009F378A">
        <w:rPr>
          <w:color w:val="auto"/>
        </w:rPr>
        <w:t xml:space="preserve">section </w:t>
      </w:r>
      <w:r w:rsidR="00B16607" w:rsidRPr="009F378A">
        <w:rPr>
          <w:color w:val="auto"/>
        </w:rPr>
        <w:t xml:space="preserve">4.1). To facilitate </w:t>
      </w:r>
      <w:r w:rsidR="00944D4C" w:rsidRPr="009F378A">
        <w:rPr>
          <w:color w:val="auto"/>
        </w:rPr>
        <w:t xml:space="preserve">the </w:t>
      </w:r>
      <w:r w:rsidR="00B16607" w:rsidRPr="009F378A">
        <w:rPr>
          <w:color w:val="auto"/>
        </w:rPr>
        <w:t xml:space="preserve">transfer </w:t>
      </w:r>
      <w:r w:rsidRPr="009F378A">
        <w:rPr>
          <w:color w:val="auto"/>
        </w:rPr>
        <w:t xml:space="preserve">by pipetting </w:t>
      </w:r>
      <w:r w:rsidR="00B16607" w:rsidRPr="009F378A">
        <w:rPr>
          <w:color w:val="auto"/>
        </w:rPr>
        <w:t xml:space="preserve">the </w:t>
      </w:r>
      <w:r w:rsidR="009D3414" w:rsidRPr="009F378A">
        <w:rPr>
          <w:color w:val="auto"/>
        </w:rPr>
        <w:t>spheroids</w:t>
      </w:r>
      <w:r w:rsidR="00B16607" w:rsidRPr="009F378A">
        <w:rPr>
          <w:color w:val="auto"/>
        </w:rPr>
        <w:t xml:space="preserve"> into the 1.5</w:t>
      </w:r>
      <w:r w:rsidR="00121304" w:rsidRPr="009F378A">
        <w:rPr>
          <w:color w:val="auto"/>
        </w:rPr>
        <w:t xml:space="preserve"> mL</w:t>
      </w:r>
      <w:r w:rsidR="00B16607" w:rsidRPr="009F378A">
        <w:rPr>
          <w:color w:val="auto"/>
        </w:rPr>
        <w:t xml:space="preserve"> tube, it is important to use a P200 tip cut with scissors</w:t>
      </w:r>
      <w:r w:rsidRPr="009F378A">
        <w:rPr>
          <w:color w:val="auto"/>
        </w:rPr>
        <w:t xml:space="preserve"> </w:t>
      </w:r>
      <w:r w:rsidR="00B16607" w:rsidRPr="009F378A">
        <w:rPr>
          <w:color w:val="auto"/>
        </w:rPr>
        <w:t>s</w:t>
      </w:r>
      <w:r w:rsidRPr="009F378A">
        <w:rPr>
          <w:color w:val="auto"/>
        </w:rPr>
        <w:t>uch</w:t>
      </w:r>
      <w:r w:rsidR="00B16607" w:rsidRPr="009F378A">
        <w:rPr>
          <w:color w:val="auto"/>
        </w:rPr>
        <w:t xml:space="preserve"> that the area of the hole is larger than the </w:t>
      </w:r>
      <w:r w:rsidR="009D3414" w:rsidRPr="009F378A">
        <w:rPr>
          <w:color w:val="auto"/>
        </w:rPr>
        <w:t>spheroids</w:t>
      </w:r>
      <w:r w:rsidR="00B16607" w:rsidRPr="009F378A">
        <w:rPr>
          <w:color w:val="auto"/>
        </w:rPr>
        <w:t xml:space="preserve"> themselves</w:t>
      </w:r>
      <w:r w:rsidRPr="009F378A">
        <w:rPr>
          <w:color w:val="auto"/>
        </w:rPr>
        <w:t>.</w:t>
      </w:r>
      <w:r w:rsidR="00B16607" w:rsidRPr="009F378A">
        <w:rPr>
          <w:color w:val="auto"/>
        </w:rPr>
        <w:t xml:space="preserve"> </w:t>
      </w:r>
      <w:r w:rsidRPr="009F378A">
        <w:rPr>
          <w:color w:val="auto"/>
        </w:rPr>
        <w:t xml:space="preserve">Otherwise, </w:t>
      </w:r>
      <w:r w:rsidR="00121304" w:rsidRPr="009F378A">
        <w:rPr>
          <w:color w:val="auto"/>
        </w:rPr>
        <w:t xml:space="preserve">the </w:t>
      </w:r>
      <w:r w:rsidRPr="009F378A">
        <w:rPr>
          <w:color w:val="auto"/>
        </w:rPr>
        <w:t xml:space="preserve">transfer could </w:t>
      </w:r>
      <w:r w:rsidR="00B16607" w:rsidRPr="009F378A">
        <w:rPr>
          <w:color w:val="auto"/>
        </w:rPr>
        <w:t>destroy the spheres.</w:t>
      </w:r>
      <w:r w:rsidRPr="009F378A">
        <w:rPr>
          <w:color w:val="auto"/>
        </w:rPr>
        <w:t xml:space="preserve"> Another challenge </w:t>
      </w:r>
      <w:r w:rsidR="00B16607" w:rsidRPr="009F378A">
        <w:rPr>
          <w:color w:val="auto"/>
        </w:rPr>
        <w:t xml:space="preserve">is how to </w:t>
      </w:r>
      <w:r w:rsidRPr="009F378A">
        <w:rPr>
          <w:color w:val="auto"/>
        </w:rPr>
        <w:t xml:space="preserve">aspirate </w:t>
      </w:r>
      <w:r w:rsidR="00B16607" w:rsidRPr="009F378A">
        <w:rPr>
          <w:color w:val="auto"/>
        </w:rPr>
        <w:t xml:space="preserve">the medium after the </w:t>
      </w:r>
      <w:r w:rsidR="009D3414" w:rsidRPr="009F378A">
        <w:rPr>
          <w:color w:val="auto"/>
        </w:rPr>
        <w:t>spheroids</w:t>
      </w:r>
      <w:r w:rsidR="00B16607" w:rsidRPr="009F378A">
        <w:rPr>
          <w:color w:val="auto"/>
        </w:rPr>
        <w:t xml:space="preserve"> </w:t>
      </w:r>
      <w:r w:rsidRPr="009F378A">
        <w:rPr>
          <w:color w:val="auto"/>
        </w:rPr>
        <w:t xml:space="preserve">have </w:t>
      </w:r>
      <w:r w:rsidR="00B16607" w:rsidRPr="009F378A">
        <w:rPr>
          <w:color w:val="auto"/>
        </w:rPr>
        <w:t>settle</w:t>
      </w:r>
      <w:r w:rsidRPr="009F378A">
        <w:rPr>
          <w:color w:val="auto"/>
        </w:rPr>
        <w:t>d</w:t>
      </w:r>
      <w:r w:rsidR="00B16607" w:rsidRPr="009F378A">
        <w:rPr>
          <w:color w:val="auto"/>
        </w:rPr>
        <w:t xml:space="preserve"> to the bottom of </w:t>
      </w:r>
      <w:r w:rsidRPr="009F378A">
        <w:rPr>
          <w:color w:val="auto"/>
        </w:rPr>
        <w:t>a</w:t>
      </w:r>
      <w:r w:rsidR="00B16607" w:rsidRPr="009F378A">
        <w:rPr>
          <w:color w:val="auto"/>
        </w:rPr>
        <w:t xml:space="preserve"> test tube. </w:t>
      </w:r>
      <w:r w:rsidRPr="009F378A">
        <w:rPr>
          <w:color w:val="auto"/>
        </w:rPr>
        <w:t>In this regard, i</w:t>
      </w:r>
      <w:r w:rsidR="00B16607" w:rsidRPr="009F378A">
        <w:rPr>
          <w:color w:val="auto"/>
        </w:rPr>
        <w:t xml:space="preserve">t is better to use a P1000 pipette instead of </w:t>
      </w:r>
      <w:r w:rsidRPr="009F378A">
        <w:rPr>
          <w:color w:val="auto"/>
        </w:rPr>
        <w:t xml:space="preserve">a </w:t>
      </w:r>
      <w:r w:rsidR="00B16607" w:rsidRPr="009F378A">
        <w:rPr>
          <w:color w:val="auto"/>
        </w:rPr>
        <w:t xml:space="preserve">vacuum pump to avoid </w:t>
      </w:r>
      <w:r w:rsidR="00121304" w:rsidRPr="009F378A">
        <w:rPr>
          <w:color w:val="auto"/>
        </w:rPr>
        <w:t xml:space="preserve">the </w:t>
      </w:r>
      <w:r w:rsidR="00B16607" w:rsidRPr="009F378A">
        <w:rPr>
          <w:color w:val="auto"/>
        </w:rPr>
        <w:t>aspiration</w:t>
      </w:r>
      <w:r w:rsidRPr="009F378A">
        <w:rPr>
          <w:color w:val="auto"/>
        </w:rPr>
        <w:t xml:space="preserve"> of </w:t>
      </w:r>
      <w:r w:rsidR="009D3414" w:rsidRPr="009F378A">
        <w:rPr>
          <w:color w:val="auto"/>
        </w:rPr>
        <w:t>spheroids</w:t>
      </w:r>
      <w:r w:rsidR="006D7DE7" w:rsidRPr="009F378A">
        <w:rPr>
          <w:color w:val="auto"/>
        </w:rPr>
        <w:t xml:space="preserve">. </w:t>
      </w:r>
      <w:r w:rsidRPr="009F378A">
        <w:rPr>
          <w:color w:val="auto"/>
        </w:rPr>
        <w:t xml:space="preserve">An </w:t>
      </w:r>
      <w:r w:rsidR="006D7DE7" w:rsidRPr="009F378A">
        <w:rPr>
          <w:color w:val="auto"/>
        </w:rPr>
        <w:t xml:space="preserve">important </w:t>
      </w:r>
      <w:r w:rsidR="004B6507" w:rsidRPr="009F378A">
        <w:rPr>
          <w:color w:val="auto"/>
        </w:rPr>
        <w:t xml:space="preserve">and </w:t>
      </w:r>
      <w:r w:rsidR="006D7DE7" w:rsidRPr="009F378A">
        <w:rPr>
          <w:color w:val="auto"/>
        </w:rPr>
        <w:t>delicate step</w:t>
      </w:r>
      <w:r w:rsidR="00B16607" w:rsidRPr="009F378A">
        <w:rPr>
          <w:color w:val="auto"/>
        </w:rPr>
        <w:t xml:space="preserve"> </w:t>
      </w:r>
      <w:r w:rsidR="00B4610E" w:rsidRPr="009F378A">
        <w:rPr>
          <w:color w:val="auto"/>
        </w:rPr>
        <w:t>in preparing</w:t>
      </w:r>
      <w:r w:rsidR="004B6507" w:rsidRPr="009F378A">
        <w:rPr>
          <w:color w:val="auto"/>
        </w:rPr>
        <w:t xml:space="preserve"> the </w:t>
      </w:r>
      <w:r w:rsidR="009D3414" w:rsidRPr="009F378A">
        <w:rPr>
          <w:color w:val="auto"/>
        </w:rPr>
        <w:t>spheroids</w:t>
      </w:r>
      <w:r w:rsidR="004B6507" w:rsidRPr="009F378A">
        <w:rPr>
          <w:color w:val="auto"/>
        </w:rPr>
        <w:t xml:space="preserve"> for sectioning </w:t>
      </w:r>
      <w:r w:rsidR="00B16607" w:rsidRPr="009F378A">
        <w:rPr>
          <w:color w:val="auto"/>
        </w:rPr>
        <w:t>is to add the agarose to the pellet</w:t>
      </w:r>
      <w:r w:rsidR="004B6507" w:rsidRPr="009F378A">
        <w:rPr>
          <w:color w:val="auto"/>
        </w:rPr>
        <w:t>ed</w:t>
      </w:r>
      <w:r w:rsidR="00B16607" w:rsidRPr="009F378A">
        <w:rPr>
          <w:color w:val="auto"/>
        </w:rPr>
        <w:t xml:space="preserve"> </w:t>
      </w:r>
      <w:r w:rsidR="009D3414" w:rsidRPr="009F378A">
        <w:rPr>
          <w:color w:val="auto"/>
        </w:rPr>
        <w:t>spheroids</w:t>
      </w:r>
      <w:r w:rsidR="004B6507" w:rsidRPr="009F378A">
        <w:rPr>
          <w:color w:val="auto"/>
        </w:rPr>
        <w:t>.</w:t>
      </w:r>
      <w:r w:rsidR="00B16607" w:rsidRPr="009F378A">
        <w:rPr>
          <w:color w:val="auto"/>
        </w:rPr>
        <w:t xml:space="preserve"> </w:t>
      </w:r>
      <w:r w:rsidR="004B6507" w:rsidRPr="009F378A">
        <w:rPr>
          <w:color w:val="auto"/>
        </w:rPr>
        <w:t>T</w:t>
      </w:r>
      <w:r w:rsidR="00B16607" w:rsidRPr="009F378A">
        <w:rPr>
          <w:color w:val="auto"/>
        </w:rPr>
        <w:t>he</w:t>
      </w:r>
      <w:r w:rsidR="00392B0D" w:rsidRPr="009F378A">
        <w:rPr>
          <w:color w:val="auto"/>
        </w:rPr>
        <w:t xml:space="preserve"> </w:t>
      </w:r>
      <w:r w:rsidR="009D3414" w:rsidRPr="009F378A">
        <w:rPr>
          <w:color w:val="auto"/>
        </w:rPr>
        <w:t>spheroids</w:t>
      </w:r>
      <w:r w:rsidR="00121304" w:rsidRPr="009F378A">
        <w:rPr>
          <w:color w:val="auto"/>
        </w:rPr>
        <w:t>,</w:t>
      </w:r>
      <w:r w:rsidR="00253F5D" w:rsidRPr="009F378A">
        <w:rPr>
          <w:color w:val="auto"/>
        </w:rPr>
        <w:t xml:space="preserve"> once suspended in agarose</w:t>
      </w:r>
      <w:r w:rsidR="00121304" w:rsidRPr="009F378A">
        <w:rPr>
          <w:color w:val="auto"/>
        </w:rPr>
        <w:t>,</w:t>
      </w:r>
      <w:r w:rsidR="008D139F" w:rsidRPr="009F378A">
        <w:rPr>
          <w:color w:val="auto"/>
        </w:rPr>
        <w:t xml:space="preserve"> must be</w:t>
      </w:r>
      <w:r w:rsidR="00B16607" w:rsidRPr="009F378A">
        <w:rPr>
          <w:color w:val="auto"/>
        </w:rPr>
        <w:t xml:space="preserve"> </w:t>
      </w:r>
      <w:r w:rsidR="008D139F" w:rsidRPr="009F378A">
        <w:rPr>
          <w:color w:val="auto"/>
        </w:rPr>
        <w:t xml:space="preserve">pelleted </w:t>
      </w:r>
      <w:r w:rsidR="00B16607" w:rsidRPr="009F378A">
        <w:rPr>
          <w:color w:val="auto"/>
        </w:rPr>
        <w:t>quickly</w:t>
      </w:r>
      <w:r w:rsidR="008D139F" w:rsidRPr="009F378A">
        <w:rPr>
          <w:color w:val="auto"/>
        </w:rPr>
        <w:t xml:space="preserve"> </w:t>
      </w:r>
      <w:r w:rsidR="00B16607" w:rsidRPr="009F378A">
        <w:rPr>
          <w:color w:val="auto"/>
        </w:rPr>
        <w:t xml:space="preserve">to the bottom of the </w:t>
      </w:r>
      <w:r w:rsidR="008D139F" w:rsidRPr="009F378A">
        <w:rPr>
          <w:color w:val="auto"/>
        </w:rPr>
        <w:t>microfuge tube using horizontal</w:t>
      </w:r>
      <w:r w:rsidR="00B16607" w:rsidRPr="009F378A">
        <w:rPr>
          <w:color w:val="auto"/>
        </w:rPr>
        <w:t xml:space="preserve"> centrifugation at </w:t>
      </w:r>
      <w:r w:rsidR="00C74772" w:rsidRPr="009F378A">
        <w:rPr>
          <w:color w:val="auto"/>
        </w:rPr>
        <w:t>room temperature</w:t>
      </w:r>
      <w:r w:rsidR="008D139F" w:rsidRPr="009F378A">
        <w:rPr>
          <w:color w:val="auto"/>
        </w:rPr>
        <w:t xml:space="preserve"> and</w:t>
      </w:r>
      <w:r w:rsidR="00B16607" w:rsidRPr="009F378A">
        <w:rPr>
          <w:color w:val="auto"/>
        </w:rPr>
        <w:t xml:space="preserve"> before the agarose polymerizes.</w:t>
      </w:r>
    </w:p>
    <w:p w14:paraId="1D1B2CFD" w14:textId="77777777" w:rsidR="007653D5" w:rsidRPr="009F378A" w:rsidRDefault="007653D5" w:rsidP="000211C8">
      <w:pPr>
        <w:rPr>
          <w:color w:val="auto"/>
        </w:rPr>
      </w:pPr>
    </w:p>
    <w:p w14:paraId="62C9B022" w14:textId="54ED640F" w:rsidR="004D1C5D" w:rsidRPr="009F378A" w:rsidRDefault="00783256" w:rsidP="00B16607">
      <w:pPr>
        <w:rPr>
          <w:color w:val="auto"/>
        </w:rPr>
      </w:pPr>
      <w:r w:rsidRPr="009F378A">
        <w:rPr>
          <w:color w:val="auto"/>
        </w:rPr>
        <w:t xml:space="preserve">Overall, the </w:t>
      </w:r>
      <w:r w:rsidR="00121304" w:rsidRPr="009F378A">
        <w:rPr>
          <w:color w:val="auto"/>
        </w:rPr>
        <w:t>two-</w:t>
      </w:r>
      <w:r w:rsidRPr="009F378A">
        <w:rPr>
          <w:color w:val="auto"/>
        </w:rPr>
        <w:t xml:space="preserve">cell </w:t>
      </w:r>
      <w:r w:rsidR="009D3414" w:rsidRPr="009F378A">
        <w:rPr>
          <w:color w:val="auto"/>
        </w:rPr>
        <w:t>spheroid</w:t>
      </w:r>
      <w:r w:rsidRPr="009F378A">
        <w:rPr>
          <w:color w:val="auto"/>
        </w:rPr>
        <w:t xml:space="preserve"> made of MCF-7 and endothelial cells provides a viable alternative to investigate cell-cell interactions and mechanisms that drive </w:t>
      </w:r>
      <w:r w:rsidR="00121304" w:rsidRPr="009F378A">
        <w:rPr>
          <w:color w:val="auto"/>
        </w:rPr>
        <w:t xml:space="preserve">the </w:t>
      </w:r>
      <w:r w:rsidRPr="009F378A">
        <w:rPr>
          <w:color w:val="auto"/>
        </w:rPr>
        <w:t xml:space="preserve">growth of either cancer cells or endothelial cells within a tumor. The </w:t>
      </w:r>
      <w:r w:rsidR="00CC647D" w:rsidRPr="009F378A">
        <w:rPr>
          <w:color w:val="auto"/>
        </w:rPr>
        <w:t>spheroids</w:t>
      </w:r>
      <w:r w:rsidRPr="009F378A">
        <w:rPr>
          <w:color w:val="auto"/>
        </w:rPr>
        <w:t xml:space="preserve"> could serve as a model to assess </w:t>
      </w:r>
      <w:r w:rsidR="00121304" w:rsidRPr="009F378A">
        <w:rPr>
          <w:color w:val="auto"/>
        </w:rPr>
        <w:t xml:space="preserve">the </w:t>
      </w:r>
      <w:r w:rsidRPr="009F378A">
        <w:rPr>
          <w:color w:val="auto"/>
        </w:rPr>
        <w:t xml:space="preserve">efficacy of therapeutic agents targeting tumor or cancer growth. Importantly, this </w:t>
      </w:r>
      <w:r w:rsidR="00121304" w:rsidRPr="009F378A">
        <w:rPr>
          <w:color w:val="auto"/>
        </w:rPr>
        <w:t>two</w:t>
      </w:r>
      <w:r w:rsidRPr="009F378A">
        <w:rPr>
          <w:color w:val="auto"/>
        </w:rPr>
        <w:t xml:space="preserve">-cell model could be further improvised to include other cell types relevant </w:t>
      </w:r>
      <w:r w:rsidR="00121304" w:rsidRPr="009F378A">
        <w:rPr>
          <w:color w:val="auto"/>
        </w:rPr>
        <w:t xml:space="preserve">in </w:t>
      </w:r>
      <w:r w:rsidRPr="009F378A">
        <w:rPr>
          <w:color w:val="auto"/>
        </w:rPr>
        <w:t>tumor growth.</w:t>
      </w:r>
      <w:r w:rsidR="00745AFC" w:rsidRPr="009F378A">
        <w:rPr>
          <w:color w:val="auto"/>
        </w:rPr>
        <w:t xml:space="preserve"> </w:t>
      </w:r>
      <w:r w:rsidR="006F6E25" w:rsidRPr="009F378A">
        <w:rPr>
          <w:color w:val="auto"/>
        </w:rPr>
        <w:t>In this context</w:t>
      </w:r>
      <w:r w:rsidR="00371740" w:rsidRPr="009F378A">
        <w:rPr>
          <w:color w:val="auto"/>
        </w:rPr>
        <w:t>,</w:t>
      </w:r>
      <w:r w:rsidR="006F6E25" w:rsidRPr="009F378A">
        <w:rPr>
          <w:color w:val="auto"/>
        </w:rPr>
        <w:t xml:space="preserve"> fibroblasts that constitute 80% of the breast tumor mass may be included to form a</w:t>
      </w:r>
      <w:r w:rsidR="00121304" w:rsidRPr="009F378A">
        <w:rPr>
          <w:color w:val="auto"/>
        </w:rPr>
        <w:t>n</w:t>
      </w:r>
      <w:r w:rsidR="006F6E25" w:rsidRPr="009F378A">
        <w:rPr>
          <w:color w:val="auto"/>
        </w:rPr>
        <w:t xml:space="preserve"> MCF-7, </w:t>
      </w:r>
      <w:r w:rsidR="006F6E25" w:rsidRPr="009F378A">
        <w:rPr>
          <w:color w:val="auto"/>
        </w:rPr>
        <w:lastRenderedPageBreak/>
        <w:t xml:space="preserve">endothelial </w:t>
      </w:r>
      <w:r w:rsidR="00371740" w:rsidRPr="009F378A">
        <w:rPr>
          <w:color w:val="auto"/>
        </w:rPr>
        <w:t>cells</w:t>
      </w:r>
      <w:r w:rsidR="00121304" w:rsidRPr="009F378A">
        <w:rPr>
          <w:color w:val="auto"/>
        </w:rPr>
        <w:t>,</w:t>
      </w:r>
      <w:r w:rsidR="00371740" w:rsidRPr="009F378A">
        <w:rPr>
          <w:color w:val="auto"/>
        </w:rPr>
        <w:t xml:space="preserve"> and fibroblast spheroid. Moreover, gene silencing and genetically engineered cells could be used to address the role of cell-cell interaction, hormone receptors (estrogen/ progesterone), growth factors</w:t>
      </w:r>
      <w:r w:rsidR="00121304" w:rsidRPr="009F378A">
        <w:rPr>
          <w:color w:val="auto"/>
        </w:rPr>
        <w:t>,</w:t>
      </w:r>
      <w:r w:rsidR="00371740" w:rsidRPr="009F378A">
        <w:rPr>
          <w:color w:val="auto"/>
        </w:rPr>
        <w:t xml:space="preserve"> and signaling pathways on tumor/cancer growth as well as to test the efficacy of new anti-cancer molecules.</w:t>
      </w:r>
    </w:p>
    <w:p w14:paraId="6E7703E8" w14:textId="77777777" w:rsidR="00B16607" w:rsidRPr="009F378A" w:rsidRDefault="00B16607" w:rsidP="00B16607">
      <w:pPr>
        <w:rPr>
          <w:color w:val="auto"/>
        </w:rPr>
      </w:pPr>
    </w:p>
    <w:p w14:paraId="66DDC946" w14:textId="2DBD19C8" w:rsidR="00AA03DF" w:rsidRPr="009F378A" w:rsidRDefault="00AA03DF" w:rsidP="001B1519">
      <w:pPr>
        <w:pStyle w:val="NormalWeb"/>
        <w:spacing w:before="0" w:beforeAutospacing="0" w:after="0" w:afterAutospacing="0"/>
        <w:rPr>
          <w:color w:val="808080"/>
        </w:rPr>
      </w:pPr>
      <w:r w:rsidRPr="009F378A">
        <w:rPr>
          <w:b/>
          <w:bCs/>
        </w:rPr>
        <w:t>ACKNOWLEDGMENTS:</w:t>
      </w:r>
    </w:p>
    <w:p w14:paraId="657F7525" w14:textId="4F6AEB6E" w:rsidR="007A4DD6" w:rsidRPr="009F378A" w:rsidRDefault="00C961EF" w:rsidP="006D7DE7">
      <w:pPr>
        <w:rPr>
          <w:color w:val="000000" w:themeColor="text1"/>
        </w:rPr>
      </w:pPr>
      <w:r w:rsidRPr="009F378A">
        <w:rPr>
          <w:color w:val="000000" w:themeColor="text1"/>
        </w:rPr>
        <w:t xml:space="preserve">This research was supported by </w:t>
      </w:r>
      <w:r w:rsidR="006D7DE7" w:rsidRPr="009F378A">
        <w:rPr>
          <w:color w:val="000000" w:themeColor="text1"/>
        </w:rPr>
        <w:t>Cancer Research Foundation / Swiss Cancer League</w:t>
      </w:r>
      <w:r w:rsidRPr="009F378A">
        <w:rPr>
          <w:color w:val="000000" w:themeColor="text1"/>
        </w:rPr>
        <w:t xml:space="preserve"> </w:t>
      </w:r>
      <w:r w:rsidR="006D7DE7" w:rsidRPr="009F378A">
        <w:rPr>
          <w:color w:val="000000" w:themeColor="text1"/>
        </w:rPr>
        <w:t>grant KFS-4125-02-2017 to RKD</w:t>
      </w:r>
      <w:r w:rsidR="00783256" w:rsidRPr="009F378A">
        <w:rPr>
          <w:color w:val="000000" w:themeColor="text1"/>
        </w:rPr>
        <w:t xml:space="preserve"> and</w:t>
      </w:r>
      <w:r w:rsidR="00783256" w:rsidRPr="009F378A">
        <w:t xml:space="preserve"> </w:t>
      </w:r>
      <w:r w:rsidR="00783256" w:rsidRPr="009F378A">
        <w:rPr>
          <w:color w:val="000000" w:themeColor="text1"/>
        </w:rPr>
        <w:t>National Institute of Health grant DK079307 to EKJ</w:t>
      </w:r>
      <w:r w:rsidR="006D7DE7" w:rsidRPr="009F378A">
        <w:rPr>
          <w:color w:val="000000" w:themeColor="text1"/>
        </w:rPr>
        <w:t>.</w:t>
      </w:r>
    </w:p>
    <w:p w14:paraId="65BDE9CD" w14:textId="77777777" w:rsidR="00AA03DF" w:rsidRPr="009F378A" w:rsidRDefault="00AA03DF" w:rsidP="001B1519">
      <w:pPr>
        <w:rPr>
          <w:b/>
          <w:bCs/>
        </w:rPr>
      </w:pPr>
    </w:p>
    <w:p w14:paraId="41BF43C0" w14:textId="3E922575" w:rsidR="00AA03DF" w:rsidRPr="009F378A" w:rsidRDefault="00AA03DF" w:rsidP="001B1519">
      <w:pPr>
        <w:pStyle w:val="NormalWeb"/>
        <w:spacing w:before="0" w:beforeAutospacing="0" w:after="0" w:afterAutospacing="0"/>
        <w:rPr>
          <w:color w:val="808080"/>
        </w:rPr>
      </w:pPr>
      <w:r w:rsidRPr="009F378A">
        <w:rPr>
          <w:b/>
        </w:rPr>
        <w:t>DISCLOSURES</w:t>
      </w:r>
      <w:r w:rsidRPr="009F378A">
        <w:rPr>
          <w:b/>
          <w:bCs/>
        </w:rPr>
        <w:t>:</w:t>
      </w:r>
    </w:p>
    <w:p w14:paraId="6196F444" w14:textId="77777777" w:rsidR="007A4DD6" w:rsidRPr="009F378A" w:rsidRDefault="006D7DE7" w:rsidP="007A4DD6">
      <w:pPr>
        <w:rPr>
          <w:color w:val="000000" w:themeColor="text1"/>
        </w:rPr>
      </w:pPr>
      <w:r w:rsidRPr="009F378A">
        <w:rPr>
          <w:color w:val="000000" w:themeColor="text1"/>
        </w:rPr>
        <w:t>The authors have nothing to disclose</w:t>
      </w:r>
      <w:r w:rsidR="008244D1" w:rsidRPr="009F378A">
        <w:rPr>
          <w:color w:val="000000" w:themeColor="text1"/>
        </w:rPr>
        <w:t>.</w:t>
      </w:r>
    </w:p>
    <w:p w14:paraId="7725B489" w14:textId="77777777" w:rsidR="00AA03DF" w:rsidRPr="009F378A" w:rsidRDefault="00AA03DF" w:rsidP="001B1519">
      <w:pPr>
        <w:rPr>
          <w:color w:val="auto"/>
        </w:rPr>
      </w:pPr>
    </w:p>
    <w:p w14:paraId="1AFD4E6B" w14:textId="322480EC" w:rsidR="00646561" w:rsidRPr="009F378A" w:rsidRDefault="009726EE" w:rsidP="00F3781F">
      <w:pPr>
        <w:rPr>
          <w:color w:val="7F7F7F" w:themeColor="text1" w:themeTint="80"/>
        </w:rPr>
      </w:pPr>
      <w:r w:rsidRPr="009F378A">
        <w:rPr>
          <w:b/>
          <w:bCs/>
        </w:rPr>
        <w:t>REFERENCES</w:t>
      </w:r>
      <w:r w:rsidR="00D04760" w:rsidRPr="009F378A">
        <w:rPr>
          <w:b/>
          <w:bCs/>
        </w:rPr>
        <w:t>:</w:t>
      </w:r>
    </w:p>
    <w:p w14:paraId="02B60C5B" w14:textId="3EE6B8F0" w:rsidR="00627FC6" w:rsidRPr="009F378A" w:rsidRDefault="00646561" w:rsidP="00627FC6">
      <w:pPr>
        <w:pStyle w:val="EndNoteBibliography"/>
      </w:pPr>
      <w:r w:rsidRPr="009F378A">
        <w:rPr>
          <w:color w:val="808080" w:themeColor="background1" w:themeShade="80"/>
        </w:rPr>
        <w:fldChar w:fldCharType="begin"/>
      </w:r>
      <w:r w:rsidRPr="009F378A">
        <w:rPr>
          <w:color w:val="808080" w:themeColor="background1" w:themeShade="80"/>
        </w:rPr>
        <w:instrText xml:space="preserve"> ADDIN EN.REFLIST </w:instrText>
      </w:r>
      <w:r w:rsidRPr="009F378A">
        <w:rPr>
          <w:color w:val="808080" w:themeColor="background1" w:themeShade="80"/>
        </w:rPr>
        <w:fldChar w:fldCharType="separate"/>
      </w:r>
      <w:r w:rsidR="00627FC6" w:rsidRPr="009F378A">
        <w:t>1.</w:t>
      </w:r>
      <w:r w:rsidR="00627FC6" w:rsidRPr="009F378A">
        <w:tab/>
        <w:t xml:space="preserve">Sakamoto, K. The pathology of Mycobacterium tuberculosis infection. </w:t>
      </w:r>
      <w:r w:rsidR="00627FC6" w:rsidRPr="009F378A">
        <w:rPr>
          <w:i/>
        </w:rPr>
        <w:t xml:space="preserve">Veterinary </w:t>
      </w:r>
      <w:r w:rsidR="00121304" w:rsidRPr="009F378A">
        <w:rPr>
          <w:i/>
        </w:rPr>
        <w:t>Pathology</w:t>
      </w:r>
      <w:r w:rsidR="00121304" w:rsidRPr="009F378A">
        <w:rPr>
          <w:iCs/>
        </w:rPr>
        <w:t xml:space="preserve">. </w:t>
      </w:r>
      <w:r w:rsidR="00627FC6" w:rsidRPr="009F378A">
        <w:rPr>
          <w:b/>
        </w:rPr>
        <w:t>49</w:t>
      </w:r>
      <w:r w:rsidR="00627FC6" w:rsidRPr="009F378A">
        <w:rPr>
          <w:bCs/>
        </w:rPr>
        <w:t xml:space="preserve"> </w:t>
      </w:r>
      <w:r w:rsidR="00627FC6" w:rsidRPr="009F378A">
        <w:t>(3), 423</w:t>
      </w:r>
      <w:r w:rsidR="00121304" w:rsidRPr="009F378A">
        <w:t>–4</w:t>
      </w:r>
      <w:r w:rsidR="00627FC6" w:rsidRPr="009F378A">
        <w:t>39</w:t>
      </w:r>
      <w:r w:rsidR="00121304" w:rsidRPr="009F378A">
        <w:t xml:space="preserve"> (2012)</w:t>
      </w:r>
      <w:r w:rsidR="00627FC6" w:rsidRPr="009F378A">
        <w:t>.</w:t>
      </w:r>
    </w:p>
    <w:p w14:paraId="1D04BC5A" w14:textId="4A92E300" w:rsidR="00627FC6" w:rsidRPr="009F378A" w:rsidRDefault="00627FC6" w:rsidP="00627FC6">
      <w:pPr>
        <w:pStyle w:val="EndNoteBibliography"/>
      </w:pPr>
      <w:r w:rsidRPr="009F378A">
        <w:t>2.</w:t>
      </w:r>
      <w:r w:rsidRPr="009F378A">
        <w:tab/>
        <w:t>Morrisey, E. E.</w:t>
      </w:r>
      <w:r w:rsidR="00507143" w:rsidRPr="009F378A">
        <w:t>,</w:t>
      </w:r>
      <w:r w:rsidRPr="009F378A">
        <w:t xml:space="preserve"> Hogan, B. L. Preparing for the first breath: genetic and cellular mechanisms in lung development. </w:t>
      </w:r>
      <w:r w:rsidRPr="009F378A">
        <w:rPr>
          <w:i/>
        </w:rPr>
        <w:t xml:space="preserve">Developmental </w:t>
      </w:r>
      <w:r w:rsidR="00121304" w:rsidRPr="009F378A">
        <w:rPr>
          <w:i/>
        </w:rPr>
        <w:t>Cell</w:t>
      </w:r>
      <w:r w:rsidR="00121304" w:rsidRPr="009F378A">
        <w:rPr>
          <w:iCs/>
        </w:rPr>
        <w:t>.</w:t>
      </w:r>
      <w:r w:rsidRPr="009F378A">
        <w:rPr>
          <w:iCs/>
        </w:rPr>
        <w:t xml:space="preserve"> </w:t>
      </w:r>
      <w:r w:rsidRPr="009F378A">
        <w:rPr>
          <w:b/>
          <w:bCs/>
          <w:iCs/>
        </w:rPr>
        <w:t>18</w:t>
      </w:r>
      <w:r w:rsidRPr="009F378A">
        <w:rPr>
          <w:iCs/>
        </w:rPr>
        <w:t xml:space="preserve"> </w:t>
      </w:r>
      <w:r w:rsidRPr="009F378A">
        <w:t>(1), 8</w:t>
      </w:r>
      <w:r w:rsidR="007B1B6F" w:rsidRPr="009F378A">
        <w:t>–</w:t>
      </w:r>
      <w:r w:rsidRPr="009F378A">
        <w:t>23</w:t>
      </w:r>
      <w:r w:rsidR="00121304" w:rsidRPr="009F378A">
        <w:t xml:space="preserve"> (2010)</w:t>
      </w:r>
      <w:r w:rsidRPr="009F378A">
        <w:t>.</w:t>
      </w:r>
    </w:p>
    <w:p w14:paraId="59BA9280" w14:textId="5FF7F41B" w:rsidR="00627FC6" w:rsidRPr="009F378A" w:rsidRDefault="00627FC6" w:rsidP="00627FC6">
      <w:pPr>
        <w:pStyle w:val="EndNoteBibliography"/>
      </w:pPr>
      <w:r w:rsidRPr="009F378A">
        <w:t>3.</w:t>
      </w:r>
      <w:r w:rsidRPr="009F378A">
        <w:tab/>
        <w:t>Goodman, T. T.</w:t>
      </w:r>
      <w:r w:rsidR="00507143" w:rsidRPr="009F378A">
        <w:t>,</w:t>
      </w:r>
      <w:r w:rsidR="00745AFC" w:rsidRPr="009F378A">
        <w:t xml:space="preserve"> </w:t>
      </w:r>
      <w:r w:rsidRPr="009F378A">
        <w:t>Ng, C. P.</w:t>
      </w:r>
      <w:r w:rsidR="00507143" w:rsidRPr="009F378A">
        <w:t>,</w:t>
      </w:r>
      <w:r w:rsidRPr="009F378A">
        <w:t xml:space="preserve"> Pun, S. H. 3-D tissue culture systems for the evaluation and optimization of nanoparticle-based drug carriers. </w:t>
      </w:r>
      <w:r w:rsidRPr="009F378A">
        <w:rPr>
          <w:i/>
        </w:rPr>
        <w:t xml:space="preserve">Bioconjugate </w:t>
      </w:r>
      <w:r w:rsidR="00121304" w:rsidRPr="009F378A">
        <w:rPr>
          <w:i/>
        </w:rPr>
        <w:t>C</w:t>
      </w:r>
      <w:r w:rsidRPr="009F378A">
        <w:rPr>
          <w:i/>
        </w:rPr>
        <w:t>hemistry</w:t>
      </w:r>
      <w:r w:rsidR="00121304" w:rsidRPr="009F378A">
        <w:rPr>
          <w:iCs/>
        </w:rPr>
        <w:t>.</w:t>
      </w:r>
      <w:r w:rsidRPr="009F378A">
        <w:rPr>
          <w:iCs/>
        </w:rPr>
        <w:t xml:space="preserve"> </w:t>
      </w:r>
      <w:r w:rsidRPr="009F378A">
        <w:rPr>
          <w:b/>
          <w:bCs/>
          <w:iCs/>
        </w:rPr>
        <w:t>19</w:t>
      </w:r>
      <w:r w:rsidRPr="009F378A">
        <w:t xml:space="preserve"> (10), 1951</w:t>
      </w:r>
      <w:r w:rsidR="00121304" w:rsidRPr="009F378A">
        <w:t>–195</w:t>
      </w:r>
      <w:r w:rsidRPr="009F378A">
        <w:t>9</w:t>
      </w:r>
      <w:r w:rsidR="00121304" w:rsidRPr="009F378A">
        <w:t xml:space="preserve"> (2008)</w:t>
      </w:r>
      <w:r w:rsidRPr="009F378A">
        <w:t>.</w:t>
      </w:r>
    </w:p>
    <w:p w14:paraId="6593261E" w14:textId="7AB37590" w:rsidR="00627FC6" w:rsidRPr="009F378A" w:rsidRDefault="00627FC6" w:rsidP="00627FC6">
      <w:pPr>
        <w:pStyle w:val="EndNoteBibliography"/>
      </w:pPr>
      <w:r w:rsidRPr="009F378A">
        <w:t>4.</w:t>
      </w:r>
      <w:r w:rsidRPr="009F378A">
        <w:tab/>
        <w:t>Yang, L.</w:t>
      </w:r>
      <w:r w:rsidR="00121304" w:rsidRPr="009F378A">
        <w:t xml:space="preserve"> et al</w:t>
      </w:r>
      <w:r w:rsidRPr="009F378A">
        <w:t xml:space="preserve">. Tumor organoids: From inception to future in cancer research. </w:t>
      </w:r>
      <w:r w:rsidRPr="009F378A">
        <w:rPr>
          <w:i/>
        </w:rPr>
        <w:t xml:space="preserve">Cancer </w:t>
      </w:r>
      <w:r w:rsidR="00121304" w:rsidRPr="009F378A">
        <w:rPr>
          <w:i/>
        </w:rPr>
        <w:t>L</w:t>
      </w:r>
      <w:r w:rsidRPr="009F378A">
        <w:rPr>
          <w:i/>
        </w:rPr>
        <w:t>etters</w:t>
      </w:r>
      <w:r w:rsidR="00121304" w:rsidRPr="009F378A">
        <w:rPr>
          <w:iCs/>
        </w:rPr>
        <w:t>.</w:t>
      </w:r>
      <w:r w:rsidRPr="009F378A">
        <w:rPr>
          <w:iCs/>
        </w:rPr>
        <w:t xml:space="preserve"> </w:t>
      </w:r>
      <w:r w:rsidRPr="009F378A">
        <w:rPr>
          <w:b/>
          <w:bCs/>
          <w:iCs/>
        </w:rPr>
        <w:t>454</w:t>
      </w:r>
      <w:r w:rsidRPr="009F378A">
        <w:t>, 120</w:t>
      </w:r>
      <w:r w:rsidR="00121304" w:rsidRPr="009F378A">
        <w:t>–</w:t>
      </w:r>
      <w:r w:rsidRPr="009F378A">
        <w:t>133</w:t>
      </w:r>
      <w:r w:rsidR="00121304" w:rsidRPr="009F378A">
        <w:t xml:space="preserve"> (2019)</w:t>
      </w:r>
      <w:r w:rsidRPr="009F378A">
        <w:t>.</w:t>
      </w:r>
    </w:p>
    <w:p w14:paraId="592A4322" w14:textId="001B4C93" w:rsidR="00627FC6" w:rsidRPr="009F378A" w:rsidRDefault="00627FC6" w:rsidP="00627FC6">
      <w:pPr>
        <w:pStyle w:val="EndNoteBibliography"/>
      </w:pPr>
      <w:r w:rsidRPr="009F378A">
        <w:t>5.</w:t>
      </w:r>
      <w:r w:rsidRPr="009F378A">
        <w:tab/>
        <w:t>Velasco-Velázquez, M. A.</w:t>
      </w:r>
      <w:r w:rsidR="00507143" w:rsidRPr="009F378A">
        <w:t>,</w:t>
      </w:r>
      <w:r w:rsidR="00745AFC" w:rsidRPr="009F378A">
        <w:t xml:space="preserve"> </w:t>
      </w:r>
      <w:r w:rsidRPr="009F378A">
        <w:t>Popov, V. M.</w:t>
      </w:r>
      <w:r w:rsidR="00507143" w:rsidRPr="009F378A">
        <w:t>,</w:t>
      </w:r>
      <w:r w:rsidR="00745AFC" w:rsidRPr="009F378A">
        <w:t xml:space="preserve"> </w:t>
      </w:r>
      <w:r w:rsidRPr="009F378A">
        <w:t>Lisanti, M. P.</w:t>
      </w:r>
      <w:r w:rsidR="00507143" w:rsidRPr="009F378A">
        <w:t>,</w:t>
      </w:r>
      <w:r w:rsidRPr="009F378A">
        <w:t xml:space="preserve"> Pestell, R. G. The role of breast cancer stem cells in metastasis and therapeutic implications. </w:t>
      </w:r>
      <w:r w:rsidRPr="009F378A">
        <w:rPr>
          <w:i/>
        </w:rPr>
        <w:t xml:space="preserve">The American </w:t>
      </w:r>
      <w:r w:rsidR="00121304" w:rsidRPr="009F378A">
        <w:rPr>
          <w:i/>
        </w:rPr>
        <w:t>J</w:t>
      </w:r>
      <w:r w:rsidRPr="009F378A">
        <w:rPr>
          <w:i/>
        </w:rPr>
        <w:t xml:space="preserve">ournal of </w:t>
      </w:r>
      <w:r w:rsidR="00121304" w:rsidRPr="009F378A">
        <w:rPr>
          <w:i/>
        </w:rPr>
        <w:t>P</w:t>
      </w:r>
      <w:r w:rsidRPr="009F378A">
        <w:rPr>
          <w:i/>
        </w:rPr>
        <w:t>athology</w:t>
      </w:r>
      <w:r w:rsidR="00121304" w:rsidRPr="009F378A">
        <w:rPr>
          <w:iCs/>
        </w:rPr>
        <w:t>.</w:t>
      </w:r>
      <w:r w:rsidRPr="009F378A">
        <w:rPr>
          <w:i/>
        </w:rPr>
        <w:t xml:space="preserve"> </w:t>
      </w:r>
      <w:r w:rsidRPr="009F378A">
        <w:rPr>
          <w:b/>
          <w:bCs/>
          <w:iCs/>
        </w:rPr>
        <w:t>179</w:t>
      </w:r>
      <w:r w:rsidRPr="009F378A">
        <w:rPr>
          <w:iCs/>
        </w:rPr>
        <w:t xml:space="preserve"> </w:t>
      </w:r>
      <w:r w:rsidRPr="009F378A">
        <w:t>(1), 2</w:t>
      </w:r>
      <w:r w:rsidR="00121304" w:rsidRPr="009F378A">
        <w:t>–</w:t>
      </w:r>
      <w:r w:rsidRPr="009F378A">
        <w:t>11</w:t>
      </w:r>
      <w:r w:rsidR="00121304" w:rsidRPr="009F378A">
        <w:t xml:space="preserve"> (2011)</w:t>
      </w:r>
      <w:r w:rsidRPr="009F378A">
        <w:t>.</w:t>
      </w:r>
    </w:p>
    <w:p w14:paraId="455E6151" w14:textId="23394F5B" w:rsidR="00627FC6" w:rsidRPr="009F378A" w:rsidRDefault="00627FC6" w:rsidP="00627FC6">
      <w:pPr>
        <w:pStyle w:val="EndNoteBibliography"/>
      </w:pPr>
      <w:r w:rsidRPr="009F378A">
        <w:t>6.</w:t>
      </w:r>
      <w:r w:rsidRPr="009F378A">
        <w:tab/>
        <w:t>Imamura, Y.</w:t>
      </w:r>
      <w:r w:rsidR="00121304" w:rsidRPr="009F378A">
        <w:t xml:space="preserve"> et al</w:t>
      </w:r>
      <w:r w:rsidRPr="009F378A">
        <w:t xml:space="preserve">. Comparison of 2D- and 3D-culture models as drug-testing platforms in breast cancer. </w:t>
      </w:r>
      <w:r w:rsidRPr="009F378A">
        <w:rPr>
          <w:i/>
        </w:rPr>
        <w:t xml:space="preserve">Oncology </w:t>
      </w:r>
      <w:r w:rsidR="00121304" w:rsidRPr="009F378A">
        <w:rPr>
          <w:i/>
        </w:rPr>
        <w:t>R</w:t>
      </w:r>
      <w:r w:rsidRPr="009F378A">
        <w:rPr>
          <w:i/>
        </w:rPr>
        <w:t>eports</w:t>
      </w:r>
      <w:r w:rsidR="00121304" w:rsidRPr="009F378A">
        <w:rPr>
          <w:iCs/>
        </w:rPr>
        <w:t>.</w:t>
      </w:r>
      <w:r w:rsidRPr="009F378A">
        <w:t xml:space="preserve"> </w:t>
      </w:r>
      <w:r w:rsidRPr="009F378A">
        <w:rPr>
          <w:b/>
          <w:bCs/>
          <w:iCs/>
        </w:rPr>
        <w:t>33</w:t>
      </w:r>
      <w:r w:rsidRPr="009F378A">
        <w:rPr>
          <w:iCs/>
        </w:rPr>
        <w:t xml:space="preserve"> </w:t>
      </w:r>
      <w:r w:rsidRPr="009F378A">
        <w:t>(4), 1837</w:t>
      </w:r>
      <w:r w:rsidR="00121304" w:rsidRPr="009F378A">
        <w:t>–18</w:t>
      </w:r>
      <w:r w:rsidRPr="009F378A">
        <w:t>43</w:t>
      </w:r>
      <w:r w:rsidR="00121304" w:rsidRPr="009F378A">
        <w:t xml:space="preserve"> (2015)</w:t>
      </w:r>
      <w:r w:rsidRPr="009F378A">
        <w:t>.</w:t>
      </w:r>
    </w:p>
    <w:p w14:paraId="50C844D4" w14:textId="690FCCDA" w:rsidR="00627FC6" w:rsidRPr="009F378A" w:rsidRDefault="00627FC6" w:rsidP="00627FC6">
      <w:pPr>
        <w:pStyle w:val="EndNoteBibliography"/>
      </w:pPr>
      <w:r w:rsidRPr="009F378A">
        <w:t>7.</w:t>
      </w:r>
      <w:r w:rsidRPr="009F378A">
        <w:tab/>
        <w:t>Jensen, C.</w:t>
      </w:r>
      <w:r w:rsidR="00507143" w:rsidRPr="009F378A">
        <w:t>,</w:t>
      </w:r>
      <w:r w:rsidRPr="009F378A">
        <w:t xml:space="preserve"> Teng, Y. Is </w:t>
      </w:r>
      <w:r w:rsidR="00121304" w:rsidRPr="009F378A">
        <w:t>it time to start transitioning from</w:t>
      </w:r>
      <w:r w:rsidRPr="009F378A">
        <w:t xml:space="preserve"> 2D to 3D </w:t>
      </w:r>
      <w:r w:rsidR="00121304" w:rsidRPr="009F378A">
        <w:t>cell cultu</w:t>
      </w:r>
      <w:r w:rsidRPr="009F378A">
        <w:t xml:space="preserve">re? </w:t>
      </w:r>
      <w:r w:rsidRPr="009F378A">
        <w:rPr>
          <w:i/>
        </w:rPr>
        <w:t xml:space="preserve">Frontiers in </w:t>
      </w:r>
      <w:r w:rsidR="00121304" w:rsidRPr="009F378A">
        <w:rPr>
          <w:i/>
        </w:rPr>
        <w:t>Molecular Biosciences</w:t>
      </w:r>
      <w:r w:rsidR="00121304" w:rsidRPr="009F378A">
        <w:rPr>
          <w:iCs/>
        </w:rPr>
        <w:t>.</w:t>
      </w:r>
      <w:r w:rsidR="00121304" w:rsidRPr="009F378A">
        <w:rPr>
          <w:i/>
        </w:rPr>
        <w:t xml:space="preserve"> </w:t>
      </w:r>
      <w:r w:rsidRPr="009F378A">
        <w:rPr>
          <w:b/>
          <w:bCs/>
          <w:iCs/>
        </w:rPr>
        <w:t>7</w:t>
      </w:r>
      <w:r w:rsidRPr="009F378A">
        <w:t>, 33</w:t>
      </w:r>
      <w:r w:rsidR="00121304" w:rsidRPr="009F378A">
        <w:t xml:space="preserve"> (2020)</w:t>
      </w:r>
      <w:r w:rsidRPr="009F378A">
        <w:t>.</w:t>
      </w:r>
    </w:p>
    <w:p w14:paraId="2E056224" w14:textId="73637B69" w:rsidR="00627FC6" w:rsidRPr="009F378A" w:rsidRDefault="00627FC6" w:rsidP="00627FC6">
      <w:pPr>
        <w:pStyle w:val="EndNoteBibliography"/>
      </w:pPr>
      <w:r w:rsidRPr="009F378A">
        <w:t>8.</w:t>
      </w:r>
      <w:r w:rsidRPr="009F378A">
        <w:tab/>
        <w:t>Russell, S.</w:t>
      </w:r>
      <w:r w:rsidR="00507143" w:rsidRPr="009F378A">
        <w:t>,</w:t>
      </w:r>
      <w:r w:rsidR="00745AFC" w:rsidRPr="009F378A">
        <w:t xml:space="preserve"> </w:t>
      </w:r>
      <w:r w:rsidRPr="009F378A">
        <w:t>Wojtkowiak, J.</w:t>
      </w:r>
      <w:r w:rsidR="00507143" w:rsidRPr="009F378A">
        <w:t>,</w:t>
      </w:r>
      <w:r w:rsidR="00745AFC" w:rsidRPr="009F378A">
        <w:t xml:space="preserve"> </w:t>
      </w:r>
      <w:r w:rsidRPr="009F378A">
        <w:t>Neilson, A.</w:t>
      </w:r>
      <w:r w:rsidR="00507143" w:rsidRPr="009F378A">
        <w:t>,</w:t>
      </w:r>
      <w:r w:rsidRPr="009F378A">
        <w:t xml:space="preserve"> Gillies, R. J. Metabolic </w:t>
      </w:r>
      <w:r w:rsidR="00121304" w:rsidRPr="009F378A">
        <w:t xml:space="preserve">profiling of </w:t>
      </w:r>
      <w:r w:rsidRPr="009F378A">
        <w:t xml:space="preserve">healthy and cancerous tissues in 2D and 3D. </w:t>
      </w:r>
      <w:r w:rsidRPr="009F378A">
        <w:rPr>
          <w:i/>
        </w:rPr>
        <w:t xml:space="preserve">Scientific </w:t>
      </w:r>
      <w:r w:rsidR="00121304" w:rsidRPr="009F378A">
        <w:rPr>
          <w:i/>
        </w:rPr>
        <w:t>R</w:t>
      </w:r>
      <w:r w:rsidRPr="009F378A">
        <w:rPr>
          <w:i/>
        </w:rPr>
        <w:t>eports</w:t>
      </w:r>
      <w:r w:rsidR="00121304" w:rsidRPr="009F378A">
        <w:rPr>
          <w:iCs/>
        </w:rPr>
        <w:t>.</w:t>
      </w:r>
      <w:r w:rsidRPr="009F378A">
        <w:t xml:space="preserve"> </w:t>
      </w:r>
      <w:r w:rsidRPr="009F378A">
        <w:rPr>
          <w:b/>
          <w:bCs/>
          <w:iCs/>
        </w:rPr>
        <w:t>7</w:t>
      </w:r>
      <w:r w:rsidRPr="009F378A">
        <w:t xml:space="preserve"> (1), 15285</w:t>
      </w:r>
      <w:r w:rsidR="00121304" w:rsidRPr="009F378A">
        <w:t xml:space="preserve"> (2017)</w:t>
      </w:r>
      <w:r w:rsidRPr="009F378A">
        <w:t>.</w:t>
      </w:r>
    </w:p>
    <w:p w14:paraId="1F92D2DA" w14:textId="7423A4D6" w:rsidR="00627FC6" w:rsidRPr="009F378A" w:rsidRDefault="00627FC6" w:rsidP="00627FC6">
      <w:pPr>
        <w:pStyle w:val="EndNoteBibliography"/>
      </w:pPr>
      <w:r w:rsidRPr="009F378A">
        <w:t>9.</w:t>
      </w:r>
      <w:r w:rsidRPr="009F378A">
        <w:tab/>
        <w:t>Sakalem, M. E.</w:t>
      </w:r>
      <w:r w:rsidR="00507143" w:rsidRPr="009F378A">
        <w:t>,</w:t>
      </w:r>
      <w:r w:rsidR="00745AFC" w:rsidRPr="009F378A">
        <w:t xml:space="preserve"> </w:t>
      </w:r>
      <w:r w:rsidRPr="009F378A">
        <w:t>De Sibio, M. T.</w:t>
      </w:r>
      <w:r w:rsidR="00507143" w:rsidRPr="009F378A">
        <w:t>,</w:t>
      </w:r>
      <w:r w:rsidR="00745AFC" w:rsidRPr="009F378A">
        <w:t xml:space="preserve"> </w:t>
      </w:r>
      <w:r w:rsidRPr="009F378A">
        <w:t>da Costa, F.</w:t>
      </w:r>
      <w:r w:rsidR="00507143" w:rsidRPr="009F378A">
        <w:t>,</w:t>
      </w:r>
      <w:r w:rsidRPr="009F378A">
        <w:t xml:space="preserve"> de Oliveira, M. Historical evolution of spheroids and organoids, and possibilities of use in life sciences and medicine. </w:t>
      </w:r>
      <w:r w:rsidRPr="009F378A">
        <w:rPr>
          <w:i/>
        </w:rPr>
        <w:t xml:space="preserve">Biotechnology </w:t>
      </w:r>
      <w:r w:rsidR="00121304" w:rsidRPr="009F378A">
        <w:rPr>
          <w:i/>
        </w:rPr>
        <w:t>J</w:t>
      </w:r>
      <w:r w:rsidRPr="009F378A">
        <w:rPr>
          <w:i/>
        </w:rPr>
        <w:t>ournal</w:t>
      </w:r>
      <w:r w:rsidR="00121304" w:rsidRPr="009F378A">
        <w:rPr>
          <w:iCs/>
        </w:rPr>
        <w:t>.</w:t>
      </w:r>
      <w:r w:rsidRPr="009F378A">
        <w:rPr>
          <w:iCs/>
        </w:rPr>
        <w:t xml:space="preserve"> </w:t>
      </w:r>
      <w:r w:rsidR="00121304" w:rsidRPr="009F378A">
        <w:rPr>
          <w:b/>
          <w:bCs/>
          <w:iCs/>
        </w:rPr>
        <w:t>16</w:t>
      </w:r>
      <w:r w:rsidR="00121304" w:rsidRPr="009F378A">
        <w:rPr>
          <w:iCs/>
        </w:rPr>
        <w:t xml:space="preserve"> (5), </w:t>
      </w:r>
      <w:r w:rsidRPr="009F378A">
        <w:t>e2000463</w:t>
      </w:r>
      <w:r w:rsidR="00121304" w:rsidRPr="009F378A">
        <w:t xml:space="preserve"> (2021)</w:t>
      </w:r>
      <w:r w:rsidRPr="009F378A">
        <w:t>.</w:t>
      </w:r>
    </w:p>
    <w:p w14:paraId="5EAFAB84" w14:textId="6C485910" w:rsidR="00627FC6" w:rsidRPr="009F378A" w:rsidRDefault="00627FC6" w:rsidP="00627FC6">
      <w:pPr>
        <w:pStyle w:val="EndNoteBibliography"/>
      </w:pPr>
      <w:r w:rsidRPr="009F378A">
        <w:t>10.</w:t>
      </w:r>
      <w:r w:rsidRPr="009F378A">
        <w:tab/>
        <w:t>Zanoni, M.</w:t>
      </w:r>
      <w:r w:rsidR="00121304" w:rsidRPr="009F378A">
        <w:t xml:space="preserve"> et al</w:t>
      </w:r>
      <w:r w:rsidRPr="009F378A">
        <w:t xml:space="preserve">. Modeling neoplastic disease with spheroids and organoids. </w:t>
      </w:r>
      <w:r w:rsidRPr="009F378A">
        <w:rPr>
          <w:i/>
        </w:rPr>
        <w:t xml:space="preserve">Journal of </w:t>
      </w:r>
      <w:r w:rsidR="00121304" w:rsidRPr="009F378A">
        <w:rPr>
          <w:i/>
        </w:rPr>
        <w:t>H</w:t>
      </w:r>
      <w:r w:rsidRPr="009F378A">
        <w:rPr>
          <w:i/>
        </w:rPr>
        <w:t xml:space="preserve">ematology &amp; </w:t>
      </w:r>
      <w:r w:rsidR="00121304" w:rsidRPr="009F378A">
        <w:rPr>
          <w:i/>
        </w:rPr>
        <w:t>O</w:t>
      </w:r>
      <w:r w:rsidRPr="009F378A">
        <w:rPr>
          <w:i/>
        </w:rPr>
        <w:t>ncology</w:t>
      </w:r>
      <w:r w:rsidR="00121304" w:rsidRPr="009F378A">
        <w:rPr>
          <w:iCs/>
        </w:rPr>
        <w:t>.</w:t>
      </w:r>
      <w:r w:rsidR="00121304" w:rsidRPr="009F378A">
        <w:rPr>
          <w:i/>
        </w:rPr>
        <w:t xml:space="preserve"> </w:t>
      </w:r>
      <w:r w:rsidRPr="009F378A">
        <w:rPr>
          <w:b/>
          <w:bCs/>
          <w:iCs/>
        </w:rPr>
        <w:t>13</w:t>
      </w:r>
      <w:r w:rsidRPr="009F378A">
        <w:t xml:space="preserve"> (1), 97</w:t>
      </w:r>
      <w:r w:rsidR="00121304" w:rsidRPr="009F378A">
        <w:t xml:space="preserve"> (2020)</w:t>
      </w:r>
      <w:r w:rsidRPr="009F378A">
        <w:t>.</w:t>
      </w:r>
    </w:p>
    <w:p w14:paraId="1453DB3F" w14:textId="49A98158" w:rsidR="00627FC6" w:rsidRPr="009F378A" w:rsidRDefault="00627FC6" w:rsidP="00627FC6">
      <w:pPr>
        <w:pStyle w:val="EndNoteBibliography"/>
      </w:pPr>
      <w:r w:rsidRPr="009F378A">
        <w:t>11.</w:t>
      </w:r>
      <w:r w:rsidRPr="009F378A">
        <w:tab/>
        <w:t>Corrò, C.</w:t>
      </w:r>
      <w:r w:rsidR="00507143" w:rsidRPr="009F378A">
        <w:t>,</w:t>
      </w:r>
      <w:r w:rsidR="00745AFC" w:rsidRPr="009F378A">
        <w:t xml:space="preserve"> </w:t>
      </w:r>
      <w:r w:rsidRPr="009F378A">
        <w:t>Novellasdemunt, L.</w:t>
      </w:r>
      <w:r w:rsidR="00507143" w:rsidRPr="009F378A">
        <w:t>,</w:t>
      </w:r>
      <w:r w:rsidRPr="009F378A">
        <w:t xml:space="preserve"> Li, V. S. W. A brief history of organoids. </w:t>
      </w:r>
      <w:r w:rsidRPr="009F378A">
        <w:rPr>
          <w:i/>
        </w:rPr>
        <w:t xml:space="preserve">American </w:t>
      </w:r>
      <w:r w:rsidR="00121304" w:rsidRPr="009F378A">
        <w:rPr>
          <w:i/>
        </w:rPr>
        <w:t>J</w:t>
      </w:r>
      <w:r w:rsidRPr="009F378A">
        <w:rPr>
          <w:i/>
        </w:rPr>
        <w:t xml:space="preserve">ournal of </w:t>
      </w:r>
      <w:r w:rsidR="00121304" w:rsidRPr="009F378A">
        <w:rPr>
          <w:i/>
        </w:rPr>
        <w:t>P</w:t>
      </w:r>
      <w:r w:rsidRPr="009F378A">
        <w:rPr>
          <w:i/>
        </w:rPr>
        <w:t xml:space="preserve">hysiology. Cell </w:t>
      </w:r>
      <w:r w:rsidR="00121304" w:rsidRPr="009F378A">
        <w:rPr>
          <w:i/>
        </w:rPr>
        <w:t>P</w:t>
      </w:r>
      <w:r w:rsidRPr="009F378A">
        <w:rPr>
          <w:i/>
        </w:rPr>
        <w:t>hysiology</w:t>
      </w:r>
      <w:r w:rsidR="00121304" w:rsidRPr="009F378A">
        <w:rPr>
          <w:iCs/>
        </w:rPr>
        <w:t>.</w:t>
      </w:r>
      <w:r w:rsidR="00121304" w:rsidRPr="009F378A">
        <w:rPr>
          <w:i/>
        </w:rPr>
        <w:t xml:space="preserve"> </w:t>
      </w:r>
      <w:r w:rsidRPr="009F378A">
        <w:rPr>
          <w:b/>
          <w:bCs/>
          <w:iCs/>
        </w:rPr>
        <w:t>319</w:t>
      </w:r>
      <w:r w:rsidRPr="009F378A">
        <w:rPr>
          <w:iCs/>
        </w:rPr>
        <w:t xml:space="preserve"> </w:t>
      </w:r>
      <w:r w:rsidRPr="009F378A">
        <w:t>(1), C151</w:t>
      </w:r>
      <w:r w:rsidR="00121304" w:rsidRPr="009F378A">
        <w:t>–C</w:t>
      </w:r>
      <w:r w:rsidRPr="009F378A">
        <w:t>165</w:t>
      </w:r>
      <w:r w:rsidR="00121304" w:rsidRPr="009F378A">
        <w:t xml:space="preserve"> (2020)</w:t>
      </w:r>
      <w:r w:rsidRPr="009F378A">
        <w:t>.</w:t>
      </w:r>
    </w:p>
    <w:p w14:paraId="700EAFC3" w14:textId="41180C17" w:rsidR="00627FC6" w:rsidRPr="009F378A" w:rsidRDefault="00627FC6" w:rsidP="00627FC6">
      <w:pPr>
        <w:pStyle w:val="EndNoteBibliography"/>
      </w:pPr>
      <w:r w:rsidRPr="009F378A">
        <w:t>12.</w:t>
      </w:r>
      <w:r w:rsidRPr="009F378A">
        <w:tab/>
        <w:t>Ding, Y.</w:t>
      </w:r>
      <w:r w:rsidR="00121304" w:rsidRPr="009F378A">
        <w:t xml:space="preserve"> et al</w:t>
      </w:r>
      <w:r w:rsidRPr="009F378A">
        <w:t xml:space="preserve">. Three-dimensional tissue culture model of human breast cancer for the evaluation of multidrug resistance. </w:t>
      </w:r>
      <w:r w:rsidRPr="009F378A">
        <w:rPr>
          <w:i/>
        </w:rPr>
        <w:t xml:space="preserve">Journal of </w:t>
      </w:r>
      <w:r w:rsidR="00121304" w:rsidRPr="009F378A">
        <w:rPr>
          <w:i/>
        </w:rPr>
        <w:t xml:space="preserve">Tissue Engineering </w:t>
      </w:r>
      <w:r w:rsidRPr="009F378A">
        <w:rPr>
          <w:i/>
        </w:rPr>
        <w:t xml:space="preserve">and </w:t>
      </w:r>
      <w:r w:rsidR="00121304" w:rsidRPr="009F378A">
        <w:rPr>
          <w:i/>
        </w:rPr>
        <w:t>Regenerative Medicine</w:t>
      </w:r>
      <w:r w:rsidR="00121304" w:rsidRPr="009F378A">
        <w:rPr>
          <w:iCs/>
        </w:rPr>
        <w:t>.</w:t>
      </w:r>
      <w:r w:rsidRPr="009F378A">
        <w:t xml:space="preserve"> </w:t>
      </w:r>
      <w:r w:rsidRPr="009F378A">
        <w:rPr>
          <w:b/>
          <w:bCs/>
          <w:iCs/>
        </w:rPr>
        <w:t>12</w:t>
      </w:r>
      <w:r w:rsidRPr="009F378A">
        <w:t xml:space="preserve"> (9), 1959</w:t>
      </w:r>
      <w:r w:rsidR="00121304" w:rsidRPr="009F378A">
        <w:t>–</w:t>
      </w:r>
      <w:r w:rsidRPr="009F378A">
        <w:t>1971</w:t>
      </w:r>
      <w:r w:rsidR="00121304" w:rsidRPr="009F378A">
        <w:t xml:space="preserve"> (2018)</w:t>
      </w:r>
      <w:r w:rsidRPr="009F378A">
        <w:t>.</w:t>
      </w:r>
    </w:p>
    <w:p w14:paraId="7E79CEA9" w14:textId="0F92B709" w:rsidR="00627FC6" w:rsidRPr="009F378A" w:rsidRDefault="00627FC6" w:rsidP="00627FC6">
      <w:pPr>
        <w:pStyle w:val="EndNoteBibliography"/>
      </w:pPr>
      <w:r w:rsidRPr="009F378A">
        <w:t>13.</w:t>
      </w:r>
      <w:r w:rsidRPr="009F378A">
        <w:tab/>
        <w:t xml:space="preserve">Little, M. H. Organoids: a </w:t>
      </w:r>
      <w:r w:rsidR="00121304" w:rsidRPr="009F378A">
        <w:t>special is</w:t>
      </w:r>
      <w:r w:rsidRPr="009F378A">
        <w:t xml:space="preserve">sue. </w:t>
      </w:r>
      <w:r w:rsidRPr="009F378A">
        <w:rPr>
          <w:i/>
        </w:rPr>
        <w:t>Development (Cambridge, England)</w:t>
      </w:r>
      <w:r w:rsidR="00121304" w:rsidRPr="009F378A">
        <w:rPr>
          <w:bCs/>
        </w:rPr>
        <w:t>.</w:t>
      </w:r>
      <w:r w:rsidRPr="009F378A">
        <w:t xml:space="preserve"> </w:t>
      </w:r>
      <w:r w:rsidRPr="009F378A">
        <w:rPr>
          <w:b/>
          <w:bCs/>
          <w:iCs/>
        </w:rPr>
        <w:t xml:space="preserve">144 </w:t>
      </w:r>
      <w:r w:rsidRPr="009F378A">
        <w:t>(6), 935</w:t>
      </w:r>
      <w:r w:rsidR="00121304" w:rsidRPr="009F378A">
        <w:t>–</w:t>
      </w:r>
      <w:r w:rsidRPr="009F378A">
        <w:t>937</w:t>
      </w:r>
      <w:r w:rsidR="00121304" w:rsidRPr="009F378A">
        <w:t xml:space="preserve"> (2017)</w:t>
      </w:r>
      <w:r w:rsidRPr="009F378A">
        <w:t>.</w:t>
      </w:r>
    </w:p>
    <w:p w14:paraId="21FA2F4B" w14:textId="01CFB296" w:rsidR="00627FC6" w:rsidRPr="009F378A" w:rsidRDefault="00627FC6" w:rsidP="00627FC6">
      <w:pPr>
        <w:pStyle w:val="EndNoteBibliography"/>
      </w:pPr>
      <w:r w:rsidRPr="009F378A">
        <w:t>14.</w:t>
      </w:r>
      <w:r w:rsidRPr="009F378A">
        <w:tab/>
        <w:t>Rimann, M.</w:t>
      </w:r>
      <w:r w:rsidR="00507143" w:rsidRPr="009F378A">
        <w:t>,</w:t>
      </w:r>
      <w:r w:rsidRPr="009F378A">
        <w:t xml:space="preserve"> Graf-Hausner, U. Synthetic 3D multicellular systems for drug development. </w:t>
      </w:r>
      <w:r w:rsidRPr="009F378A">
        <w:rPr>
          <w:i/>
        </w:rPr>
        <w:lastRenderedPageBreak/>
        <w:t xml:space="preserve">Current </w:t>
      </w:r>
      <w:r w:rsidR="00121304" w:rsidRPr="009F378A">
        <w:rPr>
          <w:i/>
        </w:rPr>
        <w:t xml:space="preserve">Opinion </w:t>
      </w:r>
      <w:r w:rsidRPr="009F378A">
        <w:rPr>
          <w:i/>
        </w:rPr>
        <w:t xml:space="preserve">in </w:t>
      </w:r>
      <w:r w:rsidR="00121304" w:rsidRPr="009F378A">
        <w:rPr>
          <w:i/>
        </w:rPr>
        <w:t>B</w:t>
      </w:r>
      <w:r w:rsidRPr="009F378A">
        <w:rPr>
          <w:i/>
        </w:rPr>
        <w:t>iotechnology</w:t>
      </w:r>
      <w:r w:rsidR="00121304" w:rsidRPr="009F378A">
        <w:rPr>
          <w:iCs/>
        </w:rPr>
        <w:t>.</w:t>
      </w:r>
      <w:r w:rsidRPr="009F378A">
        <w:rPr>
          <w:iCs/>
        </w:rPr>
        <w:t xml:space="preserve"> </w:t>
      </w:r>
      <w:r w:rsidRPr="009F378A">
        <w:rPr>
          <w:b/>
          <w:bCs/>
          <w:iCs/>
        </w:rPr>
        <w:t>23</w:t>
      </w:r>
      <w:r w:rsidRPr="009F378A">
        <w:t xml:space="preserve"> (5), 803</w:t>
      </w:r>
      <w:r w:rsidR="00121304" w:rsidRPr="009F378A">
        <w:t>–80</w:t>
      </w:r>
      <w:r w:rsidRPr="009F378A">
        <w:t>9</w:t>
      </w:r>
      <w:r w:rsidR="00121304" w:rsidRPr="009F378A">
        <w:t xml:space="preserve"> (2012)</w:t>
      </w:r>
      <w:r w:rsidRPr="009F378A">
        <w:t>.</w:t>
      </w:r>
    </w:p>
    <w:p w14:paraId="15F51A81" w14:textId="376354D5" w:rsidR="00627FC6" w:rsidRPr="009F378A" w:rsidRDefault="00627FC6" w:rsidP="00627FC6">
      <w:pPr>
        <w:pStyle w:val="EndNoteBibliography"/>
      </w:pPr>
      <w:r w:rsidRPr="009F378A">
        <w:t>15.</w:t>
      </w:r>
      <w:r w:rsidRPr="009F378A">
        <w:tab/>
        <w:t>Breslin, S.</w:t>
      </w:r>
      <w:r w:rsidR="00507143" w:rsidRPr="009F378A">
        <w:t>,</w:t>
      </w:r>
      <w:r w:rsidRPr="009F378A">
        <w:t xml:space="preserve"> </w:t>
      </w:r>
      <w:r w:rsidR="00121304" w:rsidRPr="009F378A">
        <w:t>O’Driscoll</w:t>
      </w:r>
      <w:r w:rsidRPr="009F378A">
        <w:t xml:space="preserve">, L. Three-dimensional cell culture: the missing link in drug discovery. </w:t>
      </w:r>
      <w:r w:rsidRPr="009F378A">
        <w:rPr>
          <w:i/>
        </w:rPr>
        <w:t xml:space="preserve">Drug </w:t>
      </w:r>
      <w:r w:rsidR="00121304" w:rsidRPr="009F378A">
        <w:rPr>
          <w:i/>
        </w:rPr>
        <w:t>Discovery Today</w:t>
      </w:r>
      <w:r w:rsidR="00121304" w:rsidRPr="009F378A">
        <w:rPr>
          <w:bCs/>
        </w:rPr>
        <w:t xml:space="preserve">. </w:t>
      </w:r>
      <w:r w:rsidRPr="009F378A">
        <w:rPr>
          <w:b/>
          <w:iCs/>
        </w:rPr>
        <w:t>18</w:t>
      </w:r>
      <w:r w:rsidRPr="009F378A">
        <w:t xml:space="preserve"> (5</w:t>
      </w:r>
      <w:r w:rsidR="00121304" w:rsidRPr="009F378A">
        <w:t>–</w:t>
      </w:r>
      <w:r w:rsidRPr="009F378A">
        <w:t>6), 240</w:t>
      </w:r>
      <w:r w:rsidR="00121304" w:rsidRPr="009F378A">
        <w:t>–24</w:t>
      </w:r>
      <w:r w:rsidRPr="009F378A">
        <w:t>9</w:t>
      </w:r>
      <w:r w:rsidR="00121304" w:rsidRPr="009F378A">
        <w:t xml:space="preserve"> (2013)</w:t>
      </w:r>
      <w:r w:rsidRPr="009F378A">
        <w:t>.</w:t>
      </w:r>
    </w:p>
    <w:p w14:paraId="77067A90" w14:textId="5209540D" w:rsidR="00627FC6" w:rsidRPr="009F378A" w:rsidRDefault="00627FC6" w:rsidP="00627FC6">
      <w:pPr>
        <w:pStyle w:val="EndNoteBibliography"/>
      </w:pPr>
      <w:r w:rsidRPr="009F378A">
        <w:t>16.</w:t>
      </w:r>
      <w:r w:rsidRPr="009F378A">
        <w:tab/>
        <w:t>Hanahan, D.</w:t>
      </w:r>
      <w:r w:rsidR="00507143" w:rsidRPr="009F378A">
        <w:t>,</w:t>
      </w:r>
      <w:r w:rsidRPr="009F378A">
        <w:t xml:space="preserve"> Coussens, L. M. Accessories to the crime: functions of cells recruited to the tumor microenvironment. </w:t>
      </w:r>
      <w:r w:rsidRPr="009F378A">
        <w:rPr>
          <w:i/>
        </w:rPr>
        <w:t xml:space="preserve">Cancer </w:t>
      </w:r>
      <w:r w:rsidR="00121304" w:rsidRPr="009F378A">
        <w:rPr>
          <w:i/>
        </w:rPr>
        <w:t>C</w:t>
      </w:r>
      <w:r w:rsidRPr="009F378A">
        <w:rPr>
          <w:i/>
        </w:rPr>
        <w:t>ell</w:t>
      </w:r>
      <w:r w:rsidR="00121304" w:rsidRPr="009F378A">
        <w:t>.</w:t>
      </w:r>
      <w:r w:rsidRPr="009F378A">
        <w:t xml:space="preserve"> </w:t>
      </w:r>
      <w:r w:rsidRPr="009F378A">
        <w:rPr>
          <w:b/>
          <w:bCs/>
          <w:iCs/>
        </w:rPr>
        <w:t>21</w:t>
      </w:r>
      <w:r w:rsidRPr="009F378A">
        <w:rPr>
          <w:iCs/>
        </w:rPr>
        <w:t xml:space="preserve"> (</w:t>
      </w:r>
      <w:r w:rsidRPr="009F378A">
        <w:t>3), 309</w:t>
      </w:r>
      <w:r w:rsidR="00121304" w:rsidRPr="009F378A">
        <w:t>–3</w:t>
      </w:r>
      <w:r w:rsidRPr="009F378A">
        <w:t>22</w:t>
      </w:r>
      <w:r w:rsidR="00121304" w:rsidRPr="009F378A">
        <w:t xml:space="preserve"> (2012)</w:t>
      </w:r>
      <w:r w:rsidRPr="009F378A">
        <w:t>.</w:t>
      </w:r>
    </w:p>
    <w:p w14:paraId="4E98CCE4" w14:textId="103BA983" w:rsidR="00627FC6" w:rsidRPr="009F378A" w:rsidRDefault="00627FC6" w:rsidP="00627FC6">
      <w:pPr>
        <w:pStyle w:val="EndNoteBibliography"/>
      </w:pPr>
      <w:r w:rsidRPr="009F378A">
        <w:t>17.</w:t>
      </w:r>
      <w:r w:rsidRPr="009F378A">
        <w:tab/>
        <w:t>Yamada, K. M.</w:t>
      </w:r>
      <w:r w:rsidR="00507143" w:rsidRPr="009F378A">
        <w:t>,</w:t>
      </w:r>
      <w:r w:rsidRPr="009F378A">
        <w:t xml:space="preserve"> Cukierman, E. Modeling tissue morphogenesis and cancer in 3D. </w:t>
      </w:r>
      <w:r w:rsidRPr="009F378A">
        <w:rPr>
          <w:i/>
        </w:rPr>
        <w:t>Cell</w:t>
      </w:r>
      <w:r w:rsidR="00121304" w:rsidRPr="009F378A">
        <w:rPr>
          <w:iCs/>
        </w:rPr>
        <w:t>.</w:t>
      </w:r>
      <w:r w:rsidRPr="009F378A">
        <w:rPr>
          <w:i/>
        </w:rPr>
        <w:t xml:space="preserve"> </w:t>
      </w:r>
      <w:r w:rsidRPr="009F378A">
        <w:rPr>
          <w:b/>
        </w:rPr>
        <w:t>130</w:t>
      </w:r>
      <w:r w:rsidRPr="009F378A">
        <w:rPr>
          <w:bCs/>
        </w:rPr>
        <w:t xml:space="preserve"> </w:t>
      </w:r>
      <w:r w:rsidRPr="009F378A">
        <w:t>(4), 601</w:t>
      </w:r>
      <w:r w:rsidR="00121304" w:rsidRPr="009F378A">
        <w:t>–6</w:t>
      </w:r>
      <w:r w:rsidRPr="009F378A">
        <w:t>10</w:t>
      </w:r>
      <w:r w:rsidR="00121304" w:rsidRPr="009F378A">
        <w:t xml:space="preserve"> (2007)</w:t>
      </w:r>
      <w:r w:rsidRPr="009F378A">
        <w:t>.</w:t>
      </w:r>
    </w:p>
    <w:p w14:paraId="56F913EE" w14:textId="6FCA526B" w:rsidR="00627FC6" w:rsidRPr="009F378A" w:rsidRDefault="00627FC6" w:rsidP="00627FC6">
      <w:pPr>
        <w:pStyle w:val="EndNoteBibliography"/>
      </w:pPr>
      <w:r w:rsidRPr="009F378A">
        <w:t>18.</w:t>
      </w:r>
      <w:r w:rsidRPr="009F378A">
        <w:tab/>
        <w:t>Weigelt, B.</w:t>
      </w:r>
      <w:r w:rsidR="00507143" w:rsidRPr="009F378A">
        <w:t>,</w:t>
      </w:r>
      <w:r w:rsidR="00745AFC" w:rsidRPr="009F378A">
        <w:t xml:space="preserve"> </w:t>
      </w:r>
      <w:r w:rsidRPr="009F378A">
        <w:t>Ghajar, C. M.</w:t>
      </w:r>
      <w:r w:rsidR="00507143" w:rsidRPr="009F378A">
        <w:t>,</w:t>
      </w:r>
      <w:r w:rsidRPr="009F378A">
        <w:t xml:space="preserve"> Bissell, M. J. The need for complex 3D culture models to unravel novel pathways and identify accurate biomarkers in breast cancer. </w:t>
      </w:r>
      <w:r w:rsidRPr="009F378A">
        <w:rPr>
          <w:i/>
        </w:rPr>
        <w:t xml:space="preserve">Advanced </w:t>
      </w:r>
      <w:r w:rsidR="00121304" w:rsidRPr="009F378A">
        <w:rPr>
          <w:i/>
        </w:rPr>
        <w:t>Drug Delivery Reviews</w:t>
      </w:r>
      <w:r w:rsidR="00121304" w:rsidRPr="009F378A">
        <w:rPr>
          <w:iCs/>
        </w:rPr>
        <w:t>.</w:t>
      </w:r>
      <w:r w:rsidRPr="009F378A">
        <w:rPr>
          <w:iCs/>
        </w:rPr>
        <w:t xml:space="preserve"> </w:t>
      </w:r>
      <w:r w:rsidRPr="009F378A">
        <w:rPr>
          <w:b/>
          <w:bCs/>
          <w:iCs/>
        </w:rPr>
        <w:t>69</w:t>
      </w:r>
      <w:r w:rsidR="00121304" w:rsidRPr="009F378A">
        <w:rPr>
          <w:b/>
          <w:bCs/>
          <w:iCs/>
        </w:rPr>
        <w:t>–</w:t>
      </w:r>
      <w:r w:rsidRPr="009F378A">
        <w:rPr>
          <w:b/>
          <w:bCs/>
          <w:iCs/>
        </w:rPr>
        <w:t>70</w:t>
      </w:r>
      <w:r w:rsidRPr="009F378A">
        <w:t>, 42</w:t>
      </w:r>
      <w:r w:rsidR="00121304" w:rsidRPr="009F378A">
        <w:t>–</w:t>
      </w:r>
      <w:r w:rsidRPr="009F378A">
        <w:t>51</w:t>
      </w:r>
      <w:r w:rsidR="00121304" w:rsidRPr="009F378A">
        <w:t xml:space="preserve"> (2014)</w:t>
      </w:r>
      <w:r w:rsidRPr="009F378A">
        <w:t>.</w:t>
      </w:r>
    </w:p>
    <w:p w14:paraId="2C7E67C8" w14:textId="32554126" w:rsidR="00627FC6" w:rsidRPr="009F378A" w:rsidRDefault="00627FC6" w:rsidP="00627FC6">
      <w:pPr>
        <w:pStyle w:val="EndNoteBibliography"/>
      </w:pPr>
      <w:r w:rsidRPr="009F378A">
        <w:t>19.</w:t>
      </w:r>
      <w:r w:rsidRPr="009F378A">
        <w:tab/>
        <w:t>Lin, R. Z.</w:t>
      </w:r>
      <w:r w:rsidR="00507143" w:rsidRPr="009F378A">
        <w:t>,</w:t>
      </w:r>
      <w:r w:rsidRPr="009F378A">
        <w:t xml:space="preserve"> Chang, H. Y. Recent advances in three-dimensional multicellular spheroid culture for biomedical research. </w:t>
      </w:r>
      <w:r w:rsidRPr="009F378A">
        <w:rPr>
          <w:i/>
        </w:rPr>
        <w:t xml:space="preserve">Biotechnology </w:t>
      </w:r>
      <w:r w:rsidR="00121304" w:rsidRPr="009F378A">
        <w:rPr>
          <w:i/>
        </w:rPr>
        <w:t>J</w:t>
      </w:r>
      <w:r w:rsidRPr="009F378A">
        <w:rPr>
          <w:i/>
        </w:rPr>
        <w:t>ourna</w:t>
      </w:r>
      <w:r w:rsidR="00121304" w:rsidRPr="009F378A">
        <w:rPr>
          <w:i/>
        </w:rPr>
        <w:t>l</w:t>
      </w:r>
      <w:r w:rsidR="00121304" w:rsidRPr="009F378A">
        <w:rPr>
          <w:iCs/>
        </w:rPr>
        <w:t>.</w:t>
      </w:r>
      <w:r w:rsidRPr="009F378A">
        <w:rPr>
          <w:iCs/>
        </w:rPr>
        <w:t xml:space="preserve"> </w:t>
      </w:r>
      <w:r w:rsidRPr="009F378A">
        <w:rPr>
          <w:b/>
          <w:bCs/>
          <w:iCs/>
        </w:rPr>
        <w:t>3</w:t>
      </w:r>
      <w:r w:rsidRPr="009F378A">
        <w:t xml:space="preserve"> (9</w:t>
      </w:r>
      <w:r w:rsidR="007B1B6F" w:rsidRPr="009F378A">
        <w:t>–</w:t>
      </w:r>
      <w:r w:rsidRPr="009F378A">
        <w:t>10), 1172</w:t>
      </w:r>
      <w:r w:rsidR="00121304" w:rsidRPr="009F378A">
        <w:t>–11</w:t>
      </w:r>
      <w:r w:rsidRPr="009F378A">
        <w:t>84</w:t>
      </w:r>
      <w:r w:rsidR="00121304" w:rsidRPr="009F378A">
        <w:t xml:space="preserve"> (2008)</w:t>
      </w:r>
      <w:r w:rsidRPr="009F378A">
        <w:t>.</w:t>
      </w:r>
    </w:p>
    <w:p w14:paraId="086020BA" w14:textId="66CE9433" w:rsidR="00627FC6" w:rsidRPr="009F378A" w:rsidRDefault="00627FC6" w:rsidP="00627FC6">
      <w:pPr>
        <w:pStyle w:val="EndNoteBibliography"/>
      </w:pPr>
      <w:r w:rsidRPr="009F378A">
        <w:t>20.</w:t>
      </w:r>
      <w:r w:rsidRPr="009F378A">
        <w:tab/>
        <w:t>Fong, E. L.</w:t>
      </w:r>
      <w:r w:rsidR="00121304" w:rsidRPr="009F378A">
        <w:t xml:space="preserve"> et al</w:t>
      </w:r>
      <w:r w:rsidRPr="009F378A">
        <w:t xml:space="preserve">. Modeling Ewing sarcoma tumors in vitro with 3D scaffolds. </w:t>
      </w:r>
      <w:r w:rsidRPr="009F378A">
        <w:rPr>
          <w:i/>
        </w:rPr>
        <w:t>Proceedings of the National Academy of Sciences of the United States of America</w:t>
      </w:r>
      <w:r w:rsidR="00121304" w:rsidRPr="009F378A">
        <w:rPr>
          <w:iCs/>
        </w:rPr>
        <w:t>.</w:t>
      </w:r>
      <w:r w:rsidRPr="009F378A">
        <w:rPr>
          <w:iCs/>
        </w:rPr>
        <w:t xml:space="preserve"> </w:t>
      </w:r>
      <w:r w:rsidRPr="009F378A">
        <w:rPr>
          <w:b/>
          <w:bCs/>
          <w:iCs/>
        </w:rPr>
        <w:t>110</w:t>
      </w:r>
      <w:r w:rsidRPr="009F378A">
        <w:t xml:space="preserve"> (16), 6500</w:t>
      </w:r>
      <w:r w:rsidR="00121304" w:rsidRPr="009F378A">
        <w:t>–650</w:t>
      </w:r>
      <w:r w:rsidRPr="009F378A">
        <w:t>5</w:t>
      </w:r>
      <w:r w:rsidR="00121304" w:rsidRPr="009F378A">
        <w:t xml:space="preserve"> (2013)</w:t>
      </w:r>
      <w:r w:rsidRPr="009F378A">
        <w:t>.</w:t>
      </w:r>
    </w:p>
    <w:p w14:paraId="6AD43478" w14:textId="3F650029" w:rsidR="00627FC6" w:rsidRPr="009F378A" w:rsidRDefault="00627FC6" w:rsidP="00627FC6">
      <w:pPr>
        <w:pStyle w:val="EndNoteBibliography"/>
      </w:pPr>
      <w:r w:rsidRPr="009F378A">
        <w:t>21.</w:t>
      </w:r>
      <w:r w:rsidRPr="009F378A">
        <w:tab/>
        <w:t>Hauptmann, S</w:t>
      </w:r>
      <w:r w:rsidR="00507143" w:rsidRPr="009F378A">
        <w:t>.</w:t>
      </w:r>
      <w:r w:rsidR="0062180B" w:rsidRPr="009F378A">
        <w:t xml:space="preserve"> et al.</w:t>
      </w:r>
      <w:r w:rsidRPr="009F378A">
        <w:t xml:space="preserve"> Integrin expression on colorectal tumor cells growing as monolayers, as multicellular tumor spheroids, or in nude mice. </w:t>
      </w:r>
      <w:r w:rsidRPr="009F378A">
        <w:rPr>
          <w:i/>
        </w:rPr>
        <w:t xml:space="preserve">International </w:t>
      </w:r>
      <w:r w:rsidR="0062180B" w:rsidRPr="009F378A">
        <w:rPr>
          <w:i/>
        </w:rPr>
        <w:t xml:space="preserve">Journal </w:t>
      </w:r>
      <w:r w:rsidRPr="009F378A">
        <w:rPr>
          <w:i/>
        </w:rPr>
        <w:t xml:space="preserve">of </w:t>
      </w:r>
      <w:r w:rsidR="0062180B" w:rsidRPr="009F378A">
        <w:rPr>
          <w:i/>
        </w:rPr>
        <w:t>Cancer</w:t>
      </w:r>
      <w:r w:rsidR="0062180B" w:rsidRPr="009F378A">
        <w:rPr>
          <w:bCs/>
        </w:rPr>
        <w:t>.</w:t>
      </w:r>
      <w:r w:rsidR="0062180B" w:rsidRPr="009F378A">
        <w:t xml:space="preserve"> </w:t>
      </w:r>
      <w:r w:rsidRPr="009F378A">
        <w:rPr>
          <w:b/>
          <w:bCs/>
        </w:rPr>
        <w:t>61</w:t>
      </w:r>
      <w:r w:rsidRPr="009F378A">
        <w:t xml:space="preserve"> (6), 819</w:t>
      </w:r>
      <w:r w:rsidR="0062180B" w:rsidRPr="009F378A">
        <w:t>–8</w:t>
      </w:r>
      <w:r w:rsidRPr="009F378A">
        <w:t>25</w:t>
      </w:r>
      <w:r w:rsidR="0062180B" w:rsidRPr="009F378A">
        <w:t xml:space="preserve"> (1995)</w:t>
      </w:r>
      <w:r w:rsidRPr="009F378A">
        <w:t>.</w:t>
      </w:r>
    </w:p>
    <w:p w14:paraId="69EDC292" w14:textId="6F699636" w:rsidR="00627FC6" w:rsidRPr="009F378A" w:rsidRDefault="00627FC6" w:rsidP="00627FC6">
      <w:pPr>
        <w:pStyle w:val="EndNoteBibliography"/>
      </w:pPr>
      <w:r w:rsidRPr="009F378A">
        <w:t>22.</w:t>
      </w:r>
      <w:r w:rsidRPr="009F378A">
        <w:tab/>
        <w:t>Vlachogiannis, G</w:t>
      </w:r>
      <w:r w:rsidR="00507143" w:rsidRPr="009F378A">
        <w:t>.</w:t>
      </w:r>
      <w:r w:rsidR="0062180B" w:rsidRPr="009F378A">
        <w:t xml:space="preserve"> et al.</w:t>
      </w:r>
      <w:r w:rsidRPr="009F378A">
        <w:t xml:space="preserve"> Patient-derived organoids model treatment response of metastatic gastrointestinal cancers. </w:t>
      </w:r>
      <w:r w:rsidRPr="009F378A">
        <w:rPr>
          <w:i/>
        </w:rPr>
        <w:t>Science (New York, N.Y.)</w:t>
      </w:r>
      <w:r w:rsidR="0062180B" w:rsidRPr="009F378A">
        <w:rPr>
          <w:iCs/>
        </w:rPr>
        <w:t xml:space="preserve">. </w:t>
      </w:r>
      <w:r w:rsidRPr="009F378A">
        <w:rPr>
          <w:b/>
          <w:bCs/>
          <w:iCs/>
        </w:rPr>
        <w:t>359</w:t>
      </w:r>
      <w:r w:rsidRPr="009F378A">
        <w:t xml:space="preserve"> (6378), 920</w:t>
      </w:r>
      <w:r w:rsidR="0062180B" w:rsidRPr="009F378A">
        <w:t>–</w:t>
      </w:r>
      <w:r w:rsidRPr="009F378A">
        <w:t>926</w:t>
      </w:r>
      <w:r w:rsidR="0062180B" w:rsidRPr="009F378A">
        <w:t xml:space="preserve"> (2018)</w:t>
      </w:r>
      <w:r w:rsidRPr="009F378A">
        <w:t>.</w:t>
      </w:r>
    </w:p>
    <w:p w14:paraId="614E594B" w14:textId="4E46A754" w:rsidR="00627FC6" w:rsidRPr="009F378A" w:rsidRDefault="00627FC6" w:rsidP="00627FC6">
      <w:pPr>
        <w:pStyle w:val="EndNoteBibliography"/>
      </w:pPr>
      <w:r w:rsidRPr="009F378A">
        <w:t>23.</w:t>
      </w:r>
      <w:r w:rsidRPr="009F378A">
        <w:tab/>
        <w:t>Ashok, A</w:t>
      </w:r>
      <w:r w:rsidR="00507143" w:rsidRPr="009F378A">
        <w:t>.,</w:t>
      </w:r>
      <w:r w:rsidR="00745AFC" w:rsidRPr="009F378A">
        <w:t xml:space="preserve"> </w:t>
      </w:r>
      <w:r w:rsidRPr="009F378A">
        <w:t>Choudhury, D</w:t>
      </w:r>
      <w:r w:rsidR="00507143" w:rsidRPr="009F378A">
        <w:t>.,</w:t>
      </w:r>
      <w:r w:rsidR="00745AFC" w:rsidRPr="009F378A">
        <w:t xml:space="preserve"> </w:t>
      </w:r>
      <w:r w:rsidRPr="009F378A">
        <w:t>Fang, Y</w:t>
      </w:r>
      <w:r w:rsidR="00507143" w:rsidRPr="009F378A">
        <w:t>.,</w:t>
      </w:r>
      <w:r w:rsidRPr="009F378A">
        <w:t xml:space="preserve"> Hunziker, W., Towards manufacturing of human organoids. </w:t>
      </w:r>
      <w:r w:rsidRPr="009F378A">
        <w:rPr>
          <w:i/>
        </w:rPr>
        <w:t xml:space="preserve">Biotechnology </w:t>
      </w:r>
      <w:r w:rsidR="0062180B" w:rsidRPr="009F378A">
        <w:rPr>
          <w:i/>
        </w:rPr>
        <w:t>A</w:t>
      </w:r>
      <w:r w:rsidRPr="009F378A">
        <w:rPr>
          <w:i/>
        </w:rPr>
        <w:t>dvances</w:t>
      </w:r>
      <w:r w:rsidR="0062180B" w:rsidRPr="009F378A">
        <w:rPr>
          <w:iCs/>
        </w:rPr>
        <w:t>.</w:t>
      </w:r>
      <w:r w:rsidRPr="009F378A">
        <w:rPr>
          <w:iCs/>
        </w:rPr>
        <w:t xml:space="preserve"> </w:t>
      </w:r>
      <w:r w:rsidRPr="009F378A">
        <w:rPr>
          <w:b/>
          <w:bCs/>
          <w:iCs/>
        </w:rPr>
        <w:t>39</w:t>
      </w:r>
      <w:r w:rsidRPr="009F378A">
        <w:t>, 107460</w:t>
      </w:r>
      <w:r w:rsidR="0062180B" w:rsidRPr="009F378A">
        <w:t xml:space="preserve"> (2020)</w:t>
      </w:r>
      <w:r w:rsidRPr="009F378A">
        <w:t>.</w:t>
      </w:r>
    </w:p>
    <w:p w14:paraId="15C46E90" w14:textId="52213883" w:rsidR="00627FC6" w:rsidRPr="009F378A" w:rsidRDefault="00627FC6" w:rsidP="00627FC6">
      <w:pPr>
        <w:pStyle w:val="EndNoteBibliography"/>
      </w:pPr>
      <w:r w:rsidRPr="009F378A">
        <w:t>24.</w:t>
      </w:r>
      <w:r w:rsidRPr="009F378A">
        <w:tab/>
        <w:t>Lehmann, R</w:t>
      </w:r>
      <w:r w:rsidR="00507143" w:rsidRPr="009F378A">
        <w:t>.</w:t>
      </w:r>
      <w:r w:rsidR="0062180B" w:rsidRPr="009F378A">
        <w:t xml:space="preserve"> et al.</w:t>
      </w:r>
      <w:r w:rsidRPr="009F378A">
        <w:t xml:space="preserve"> Human organoids: a new dimension in cell biology. </w:t>
      </w:r>
      <w:r w:rsidRPr="009F378A">
        <w:rPr>
          <w:i/>
        </w:rPr>
        <w:t xml:space="preserve">Molecular </w:t>
      </w:r>
      <w:r w:rsidR="0062180B" w:rsidRPr="009F378A">
        <w:rPr>
          <w:i/>
        </w:rPr>
        <w:t xml:space="preserve">Biology </w:t>
      </w:r>
      <w:r w:rsidRPr="009F378A">
        <w:rPr>
          <w:i/>
        </w:rPr>
        <w:t xml:space="preserve">of the </w:t>
      </w:r>
      <w:r w:rsidR="0062180B" w:rsidRPr="009F378A">
        <w:rPr>
          <w:i/>
        </w:rPr>
        <w:t>Cell</w:t>
      </w:r>
      <w:r w:rsidR="0062180B" w:rsidRPr="009F378A">
        <w:rPr>
          <w:iCs/>
        </w:rPr>
        <w:t>.</w:t>
      </w:r>
      <w:r w:rsidRPr="009F378A">
        <w:rPr>
          <w:iCs/>
        </w:rPr>
        <w:t xml:space="preserve"> </w:t>
      </w:r>
      <w:r w:rsidRPr="009F378A">
        <w:rPr>
          <w:b/>
          <w:bCs/>
          <w:iCs/>
        </w:rPr>
        <w:t>30</w:t>
      </w:r>
      <w:r w:rsidRPr="009F378A">
        <w:rPr>
          <w:iCs/>
        </w:rPr>
        <w:t xml:space="preserve"> </w:t>
      </w:r>
      <w:r w:rsidRPr="009F378A">
        <w:t>(10), 1129</w:t>
      </w:r>
      <w:r w:rsidR="0062180B" w:rsidRPr="009F378A">
        <w:t>–</w:t>
      </w:r>
      <w:r w:rsidRPr="009F378A">
        <w:t>1137</w:t>
      </w:r>
      <w:r w:rsidR="0062180B" w:rsidRPr="009F378A">
        <w:t xml:space="preserve"> (2019)</w:t>
      </w:r>
      <w:r w:rsidRPr="009F378A">
        <w:t>.</w:t>
      </w:r>
    </w:p>
    <w:p w14:paraId="2BD23566" w14:textId="16733D5C" w:rsidR="00627FC6" w:rsidRPr="009F378A" w:rsidRDefault="00627FC6" w:rsidP="00627FC6">
      <w:pPr>
        <w:pStyle w:val="EndNoteBibliography"/>
      </w:pPr>
      <w:r w:rsidRPr="009F378A">
        <w:t>25.</w:t>
      </w:r>
      <w:r w:rsidRPr="009F378A">
        <w:tab/>
        <w:t>Verjans, E. T</w:t>
      </w:r>
      <w:r w:rsidR="00507143" w:rsidRPr="009F378A">
        <w:t>.,</w:t>
      </w:r>
      <w:r w:rsidR="00745AFC" w:rsidRPr="009F378A">
        <w:t xml:space="preserve"> </w:t>
      </w:r>
      <w:r w:rsidRPr="009F378A">
        <w:t>Doijen, J</w:t>
      </w:r>
      <w:r w:rsidR="00507143" w:rsidRPr="009F378A">
        <w:t>.,</w:t>
      </w:r>
      <w:r w:rsidR="00745AFC" w:rsidRPr="009F378A">
        <w:t xml:space="preserve"> </w:t>
      </w:r>
      <w:r w:rsidRPr="009F378A">
        <w:t>Luyten, W</w:t>
      </w:r>
      <w:r w:rsidR="00507143" w:rsidRPr="009F378A">
        <w:t>.,</w:t>
      </w:r>
      <w:r w:rsidR="00745AFC" w:rsidRPr="009F378A">
        <w:t xml:space="preserve"> </w:t>
      </w:r>
      <w:r w:rsidRPr="009F378A">
        <w:t>Landuyt, B</w:t>
      </w:r>
      <w:r w:rsidR="00507143" w:rsidRPr="009F378A">
        <w:t>.,</w:t>
      </w:r>
      <w:r w:rsidRPr="009F378A">
        <w:t xml:space="preserve"> Schoofs, L., Three-dimensional cell culture models for anticancer drug screening: Worth the effort? </w:t>
      </w:r>
      <w:r w:rsidRPr="009F378A">
        <w:rPr>
          <w:i/>
        </w:rPr>
        <w:t xml:space="preserve">Journal of </w:t>
      </w:r>
      <w:r w:rsidR="0062180B" w:rsidRPr="009F378A">
        <w:rPr>
          <w:i/>
        </w:rPr>
        <w:t>Cellular Physiology</w:t>
      </w:r>
      <w:r w:rsidR="0062180B" w:rsidRPr="009F378A">
        <w:rPr>
          <w:iCs/>
        </w:rPr>
        <w:t>.</w:t>
      </w:r>
      <w:r w:rsidRPr="009F378A">
        <w:rPr>
          <w:iCs/>
        </w:rPr>
        <w:t xml:space="preserve"> </w:t>
      </w:r>
      <w:r w:rsidRPr="009F378A">
        <w:rPr>
          <w:b/>
          <w:bCs/>
          <w:iCs/>
        </w:rPr>
        <w:t>233</w:t>
      </w:r>
      <w:r w:rsidRPr="009F378A">
        <w:t xml:space="preserve"> (4), 2993</w:t>
      </w:r>
      <w:r w:rsidR="0062180B" w:rsidRPr="009F378A">
        <w:t>–</w:t>
      </w:r>
      <w:r w:rsidRPr="009F378A">
        <w:t>3003</w:t>
      </w:r>
      <w:r w:rsidR="0062180B" w:rsidRPr="009F378A">
        <w:t xml:space="preserve"> (2018)</w:t>
      </w:r>
      <w:r w:rsidRPr="009F378A">
        <w:t>.</w:t>
      </w:r>
    </w:p>
    <w:p w14:paraId="3A574E8A" w14:textId="6CAE4E73" w:rsidR="00627FC6" w:rsidRPr="009F378A" w:rsidRDefault="00627FC6" w:rsidP="00627FC6">
      <w:pPr>
        <w:pStyle w:val="EndNoteBibliography"/>
      </w:pPr>
      <w:r w:rsidRPr="009F378A">
        <w:t>26.</w:t>
      </w:r>
      <w:r w:rsidRPr="009F378A">
        <w:tab/>
        <w:t>Bombonati, A</w:t>
      </w:r>
      <w:r w:rsidR="00507143" w:rsidRPr="009F378A">
        <w:t>.,</w:t>
      </w:r>
      <w:r w:rsidRPr="009F378A">
        <w:t xml:space="preserve"> Sgroi, D. C., The molecular pathology of breast cancer progression. </w:t>
      </w:r>
      <w:r w:rsidRPr="009F378A">
        <w:rPr>
          <w:i/>
        </w:rPr>
        <w:t xml:space="preserve">The Journal of </w:t>
      </w:r>
      <w:r w:rsidR="0062180B" w:rsidRPr="009F378A">
        <w:rPr>
          <w:i/>
        </w:rPr>
        <w:t>Pathology</w:t>
      </w:r>
      <w:r w:rsidR="0062180B" w:rsidRPr="009F378A">
        <w:rPr>
          <w:bCs/>
        </w:rPr>
        <w:t>.</w:t>
      </w:r>
      <w:r w:rsidRPr="009F378A">
        <w:rPr>
          <w:bCs/>
        </w:rPr>
        <w:t xml:space="preserve"> </w:t>
      </w:r>
      <w:r w:rsidRPr="009F378A">
        <w:rPr>
          <w:b/>
          <w:bCs/>
          <w:iCs/>
        </w:rPr>
        <w:t>223</w:t>
      </w:r>
      <w:r w:rsidRPr="009F378A">
        <w:t xml:space="preserve"> (2), 307</w:t>
      </w:r>
      <w:r w:rsidR="0062180B" w:rsidRPr="009F378A">
        <w:t>–3</w:t>
      </w:r>
      <w:r w:rsidRPr="009F378A">
        <w:t>17</w:t>
      </w:r>
      <w:r w:rsidR="0062180B" w:rsidRPr="009F378A">
        <w:t xml:space="preserve"> (2011)</w:t>
      </w:r>
      <w:r w:rsidRPr="009F378A">
        <w:t>.</w:t>
      </w:r>
    </w:p>
    <w:p w14:paraId="426CDEB9" w14:textId="0275FF0B" w:rsidR="00627FC6" w:rsidRPr="009F378A" w:rsidRDefault="00627FC6" w:rsidP="00627FC6">
      <w:pPr>
        <w:pStyle w:val="EndNoteBibliography"/>
      </w:pPr>
      <w:r w:rsidRPr="009F378A">
        <w:t>27.</w:t>
      </w:r>
      <w:r w:rsidRPr="009F378A">
        <w:tab/>
        <w:t>DeSantis, C</w:t>
      </w:r>
      <w:r w:rsidR="00507143" w:rsidRPr="009F378A">
        <w:t>.,</w:t>
      </w:r>
      <w:r w:rsidR="00745AFC" w:rsidRPr="009F378A">
        <w:t xml:space="preserve"> </w:t>
      </w:r>
      <w:r w:rsidRPr="009F378A">
        <w:t>Ma, J</w:t>
      </w:r>
      <w:r w:rsidR="00507143" w:rsidRPr="009F378A">
        <w:t>.,</w:t>
      </w:r>
      <w:r w:rsidR="00745AFC" w:rsidRPr="009F378A">
        <w:t xml:space="preserve"> </w:t>
      </w:r>
      <w:r w:rsidRPr="009F378A">
        <w:t>Bryan, L</w:t>
      </w:r>
      <w:r w:rsidR="00507143" w:rsidRPr="009F378A">
        <w:t>.,</w:t>
      </w:r>
      <w:r w:rsidRPr="009F378A">
        <w:t xml:space="preserve"> Jemal, A., Breast cancer statistics, 2013. </w:t>
      </w:r>
      <w:r w:rsidRPr="009F378A">
        <w:rPr>
          <w:i/>
        </w:rPr>
        <w:t xml:space="preserve">CA: </w:t>
      </w:r>
      <w:r w:rsidR="0062180B" w:rsidRPr="009F378A">
        <w:rPr>
          <w:i/>
        </w:rPr>
        <w:t>A Cancer J</w:t>
      </w:r>
      <w:r w:rsidRPr="009F378A">
        <w:rPr>
          <w:i/>
        </w:rPr>
        <w:t xml:space="preserve">ournal for </w:t>
      </w:r>
      <w:r w:rsidR="0062180B" w:rsidRPr="009F378A">
        <w:rPr>
          <w:i/>
        </w:rPr>
        <w:t>Clinicians</w:t>
      </w:r>
      <w:r w:rsidR="0062180B" w:rsidRPr="009F378A">
        <w:rPr>
          <w:iCs/>
        </w:rPr>
        <w:t xml:space="preserve">. </w:t>
      </w:r>
      <w:r w:rsidRPr="009F378A">
        <w:rPr>
          <w:b/>
        </w:rPr>
        <w:t>64</w:t>
      </w:r>
      <w:r w:rsidRPr="009F378A">
        <w:rPr>
          <w:bCs/>
        </w:rPr>
        <w:t xml:space="preserve"> </w:t>
      </w:r>
      <w:r w:rsidRPr="009F378A">
        <w:t>(1), 52</w:t>
      </w:r>
      <w:r w:rsidR="0062180B" w:rsidRPr="009F378A">
        <w:t>–</w:t>
      </w:r>
      <w:r w:rsidRPr="009F378A">
        <w:t>62</w:t>
      </w:r>
      <w:r w:rsidR="0062180B" w:rsidRPr="009F378A">
        <w:t xml:space="preserve"> (2014)</w:t>
      </w:r>
      <w:r w:rsidRPr="009F378A">
        <w:t>.</w:t>
      </w:r>
    </w:p>
    <w:p w14:paraId="65A929D5" w14:textId="7DFCF107" w:rsidR="00627FC6" w:rsidRPr="009F378A" w:rsidRDefault="00627FC6" w:rsidP="00627FC6">
      <w:pPr>
        <w:pStyle w:val="EndNoteBibliography"/>
      </w:pPr>
      <w:r w:rsidRPr="009F378A">
        <w:t>28.</w:t>
      </w:r>
      <w:r w:rsidRPr="009F378A">
        <w:tab/>
        <w:t>Solanki, M</w:t>
      </w:r>
      <w:r w:rsidR="00507143" w:rsidRPr="009F378A">
        <w:t>.,</w:t>
      </w:r>
      <w:r w:rsidRPr="009F378A">
        <w:t xml:space="preserve"> Visscher, D., Pathology of breast cancer in the last half century. </w:t>
      </w:r>
      <w:r w:rsidRPr="009F378A">
        <w:rPr>
          <w:i/>
        </w:rPr>
        <w:t xml:space="preserve">Human </w:t>
      </w:r>
      <w:r w:rsidR="0062180B" w:rsidRPr="009F378A">
        <w:rPr>
          <w:i/>
        </w:rPr>
        <w:t>P</w:t>
      </w:r>
      <w:r w:rsidRPr="009F378A">
        <w:rPr>
          <w:i/>
        </w:rPr>
        <w:t>athology</w:t>
      </w:r>
      <w:r w:rsidR="0062180B" w:rsidRPr="009F378A">
        <w:rPr>
          <w:iCs/>
        </w:rPr>
        <w:t>.</w:t>
      </w:r>
      <w:r w:rsidRPr="009F378A">
        <w:rPr>
          <w:iCs/>
        </w:rPr>
        <w:t xml:space="preserve"> </w:t>
      </w:r>
      <w:r w:rsidRPr="009F378A">
        <w:rPr>
          <w:b/>
          <w:bCs/>
          <w:iCs/>
        </w:rPr>
        <w:t>95</w:t>
      </w:r>
      <w:r w:rsidRPr="009F378A">
        <w:t>, 137</w:t>
      </w:r>
      <w:r w:rsidR="0062180B" w:rsidRPr="009F378A">
        <w:t>–</w:t>
      </w:r>
      <w:r w:rsidRPr="009F378A">
        <w:t>148</w:t>
      </w:r>
      <w:r w:rsidR="0062180B" w:rsidRPr="009F378A">
        <w:t xml:space="preserve"> (2020)</w:t>
      </w:r>
      <w:r w:rsidRPr="009F378A">
        <w:t>.</w:t>
      </w:r>
    </w:p>
    <w:p w14:paraId="25B6CD49" w14:textId="132B6BAE" w:rsidR="00627FC6" w:rsidRPr="009F378A" w:rsidRDefault="00627FC6" w:rsidP="00627FC6">
      <w:pPr>
        <w:pStyle w:val="EndNoteBibliography"/>
      </w:pPr>
      <w:r w:rsidRPr="009F378A">
        <w:t>29.</w:t>
      </w:r>
      <w:r w:rsidRPr="009F378A">
        <w:tab/>
        <w:t>Djomehri, S. I</w:t>
      </w:r>
      <w:r w:rsidR="00507143" w:rsidRPr="009F378A">
        <w:t>.,</w:t>
      </w:r>
      <w:r w:rsidR="00745AFC" w:rsidRPr="009F378A">
        <w:t xml:space="preserve"> </w:t>
      </w:r>
      <w:r w:rsidRPr="009F378A">
        <w:t>Burman, B</w:t>
      </w:r>
      <w:r w:rsidR="00507143" w:rsidRPr="009F378A">
        <w:t>.,</w:t>
      </w:r>
      <w:r w:rsidR="00745AFC" w:rsidRPr="009F378A">
        <w:t xml:space="preserve"> </w:t>
      </w:r>
      <w:r w:rsidRPr="009F378A">
        <w:t>Gonzalez, M. E</w:t>
      </w:r>
      <w:r w:rsidR="00507143" w:rsidRPr="009F378A">
        <w:t>.,</w:t>
      </w:r>
      <w:r w:rsidR="00745AFC" w:rsidRPr="009F378A">
        <w:t xml:space="preserve"> </w:t>
      </w:r>
      <w:r w:rsidRPr="009F378A">
        <w:t>Takayama, S</w:t>
      </w:r>
      <w:r w:rsidR="00507143" w:rsidRPr="009F378A">
        <w:t>.,</w:t>
      </w:r>
      <w:r w:rsidRPr="009F378A">
        <w:t xml:space="preserve"> Kleer, C. G. A reproducible scaffold-free 3D organoid model to study neoplastic progression in breast cancer. </w:t>
      </w:r>
      <w:r w:rsidRPr="009F378A">
        <w:rPr>
          <w:i/>
        </w:rPr>
        <w:t xml:space="preserve">Journal of </w:t>
      </w:r>
      <w:r w:rsidR="0062180B" w:rsidRPr="009F378A">
        <w:rPr>
          <w:i/>
        </w:rPr>
        <w:t xml:space="preserve">Cell Communication </w:t>
      </w:r>
      <w:r w:rsidRPr="009F378A">
        <w:rPr>
          <w:i/>
        </w:rPr>
        <w:t xml:space="preserve">and </w:t>
      </w:r>
      <w:r w:rsidR="0062180B" w:rsidRPr="009F378A">
        <w:rPr>
          <w:i/>
        </w:rPr>
        <w:t>Signaling</w:t>
      </w:r>
      <w:r w:rsidR="0062180B" w:rsidRPr="009F378A">
        <w:rPr>
          <w:bCs/>
        </w:rPr>
        <w:t xml:space="preserve">. </w:t>
      </w:r>
      <w:r w:rsidRPr="009F378A">
        <w:rPr>
          <w:b/>
          <w:bCs/>
          <w:iCs/>
        </w:rPr>
        <w:t>13</w:t>
      </w:r>
      <w:r w:rsidRPr="009F378A">
        <w:rPr>
          <w:iCs/>
        </w:rPr>
        <w:t xml:space="preserve"> </w:t>
      </w:r>
      <w:r w:rsidRPr="009F378A">
        <w:t>(1), 129</w:t>
      </w:r>
      <w:r w:rsidR="0062180B" w:rsidRPr="009F378A">
        <w:t>–</w:t>
      </w:r>
      <w:r w:rsidRPr="009F378A">
        <w:t>143</w:t>
      </w:r>
      <w:r w:rsidR="0062180B" w:rsidRPr="009F378A">
        <w:t xml:space="preserve"> (2019)</w:t>
      </w:r>
      <w:r w:rsidRPr="009F378A">
        <w:t>.</w:t>
      </w:r>
    </w:p>
    <w:p w14:paraId="70EE3B7D" w14:textId="7F338DAD" w:rsidR="00627FC6" w:rsidRPr="009F378A" w:rsidRDefault="00627FC6" w:rsidP="00627FC6">
      <w:pPr>
        <w:pStyle w:val="EndNoteBibliography"/>
      </w:pPr>
      <w:r w:rsidRPr="009F378A">
        <w:t>30.</w:t>
      </w:r>
      <w:r w:rsidRPr="009F378A">
        <w:tab/>
        <w:t>Xu, H</w:t>
      </w:r>
      <w:r w:rsidR="00507143" w:rsidRPr="009F378A">
        <w:t>.</w:t>
      </w:r>
      <w:r w:rsidR="0062180B" w:rsidRPr="009F378A">
        <w:t xml:space="preserve"> et al</w:t>
      </w:r>
      <w:r w:rsidRPr="009F378A">
        <w:t xml:space="preserve">. Organoid technology and applications in cancer research. </w:t>
      </w:r>
      <w:r w:rsidRPr="009F378A">
        <w:rPr>
          <w:i/>
        </w:rPr>
        <w:t xml:space="preserve">Journal of </w:t>
      </w:r>
      <w:r w:rsidR="0062180B" w:rsidRPr="009F378A">
        <w:rPr>
          <w:i/>
        </w:rPr>
        <w:t xml:space="preserve">Hematology </w:t>
      </w:r>
      <w:r w:rsidRPr="009F378A">
        <w:rPr>
          <w:i/>
        </w:rPr>
        <w:t xml:space="preserve">&amp; </w:t>
      </w:r>
      <w:r w:rsidR="0062180B" w:rsidRPr="009F378A">
        <w:rPr>
          <w:i/>
        </w:rPr>
        <w:t>Oncology</w:t>
      </w:r>
      <w:r w:rsidR="0062180B" w:rsidRPr="009F378A">
        <w:rPr>
          <w:iCs/>
        </w:rPr>
        <w:t xml:space="preserve">. </w:t>
      </w:r>
      <w:r w:rsidRPr="009F378A">
        <w:rPr>
          <w:b/>
        </w:rPr>
        <w:t>11</w:t>
      </w:r>
      <w:r w:rsidRPr="009F378A">
        <w:t xml:space="preserve"> (1), 116</w:t>
      </w:r>
      <w:r w:rsidR="0062180B" w:rsidRPr="009F378A">
        <w:t xml:space="preserve"> (2018)</w:t>
      </w:r>
      <w:r w:rsidRPr="009F378A">
        <w:t>.</w:t>
      </w:r>
    </w:p>
    <w:p w14:paraId="7E6D1FAB" w14:textId="2714FAA1" w:rsidR="00627FC6" w:rsidRPr="009F378A" w:rsidRDefault="00627FC6" w:rsidP="00627FC6">
      <w:pPr>
        <w:pStyle w:val="EndNoteBibliography"/>
      </w:pPr>
      <w:r w:rsidRPr="009F378A">
        <w:t>31.</w:t>
      </w:r>
      <w:r w:rsidRPr="009F378A">
        <w:tab/>
        <w:t>Yu, J</w:t>
      </w:r>
      <w:r w:rsidR="00507143" w:rsidRPr="009F378A">
        <w:t>.,</w:t>
      </w:r>
      <w:r w:rsidRPr="009F378A">
        <w:t xml:space="preserve"> Huang, W., The </w:t>
      </w:r>
      <w:r w:rsidR="0062180B" w:rsidRPr="009F378A">
        <w:t>progress and clinical application of breast cancer organ</w:t>
      </w:r>
      <w:r w:rsidRPr="009F378A">
        <w:t xml:space="preserve">oids. </w:t>
      </w:r>
      <w:r w:rsidRPr="009F378A">
        <w:rPr>
          <w:i/>
        </w:rPr>
        <w:t xml:space="preserve">International </w:t>
      </w:r>
      <w:r w:rsidR="0062180B" w:rsidRPr="009F378A">
        <w:rPr>
          <w:i/>
        </w:rPr>
        <w:t xml:space="preserve">Journal </w:t>
      </w:r>
      <w:r w:rsidRPr="009F378A">
        <w:rPr>
          <w:i/>
        </w:rPr>
        <w:t xml:space="preserve">of </w:t>
      </w:r>
      <w:r w:rsidR="000E2455" w:rsidRPr="009F378A">
        <w:rPr>
          <w:i/>
        </w:rPr>
        <w:t>S</w:t>
      </w:r>
      <w:r w:rsidRPr="009F378A">
        <w:rPr>
          <w:i/>
        </w:rPr>
        <w:t xml:space="preserve">tem </w:t>
      </w:r>
      <w:r w:rsidR="000E2455" w:rsidRPr="009F378A">
        <w:rPr>
          <w:i/>
        </w:rPr>
        <w:t>C</w:t>
      </w:r>
      <w:r w:rsidRPr="009F378A">
        <w:rPr>
          <w:i/>
        </w:rPr>
        <w:t>ells</w:t>
      </w:r>
      <w:r w:rsidR="0062180B" w:rsidRPr="009F378A">
        <w:rPr>
          <w:iCs/>
        </w:rPr>
        <w:t>.</w:t>
      </w:r>
      <w:r w:rsidRPr="009F378A">
        <w:rPr>
          <w:iCs/>
        </w:rPr>
        <w:t xml:space="preserve"> </w:t>
      </w:r>
      <w:r w:rsidRPr="009F378A">
        <w:rPr>
          <w:b/>
          <w:bCs/>
          <w:iCs/>
        </w:rPr>
        <w:t>13</w:t>
      </w:r>
      <w:r w:rsidRPr="009F378A">
        <w:t xml:space="preserve"> (3), 295</w:t>
      </w:r>
      <w:r w:rsidR="0062180B" w:rsidRPr="009F378A">
        <w:t>–</w:t>
      </w:r>
      <w:r w:rsidRPr="009F378A">
        <w:t>304</w:t>
      </w:r>
      <w:r w:rsidR="0062180B" w:rsidRPr="009F378A">
        <w:t xml:space="preserve"> (2020)</w:t>
      </w:r>
      <w:r w:rsidRPr="009F378A">
        <w:t>.</w:t>
      </w:r>
    </w:p>
    <w:p w14:paraId="3B64EDAA" w14:textId="4A651039" w:rsidR="00627FC6" w:rsidRPr="009F378A" w:rsidRDefault="00627FC6" w:rsidP="00627FC6">
      <w:pPr>
        <w:pStyle w:val="EndNoteBibliography"/>
      </w:pPr>
      <w:r w:rsidRPr="009F378A">
        <w:t>32.</w:t>
      </w:r>
      <w:r w:rsidRPr="009F378A">
        <w:tab/>
        <w:t>Simian, M</w:t>
      </w:r>
      <w:r w:rsidR="00507143" w:rsidRPr="009F378A">
        <w:t>.,</w:t>
      </w:r>
      <w:r w:rsidRPr="009F378A">
        <w:t xml:space="preserve"> Bissell, M. J., Organoids: A historical perspective of thinking in three dimensions. </w:t>
      </w:r>
      <w:r w:rsidRPr="009F378A">
        <w:rPr>
          <w:i/>
        </w:rPr>
        <w:t xml:space="preserve">The Journal of </w:t>
      </w:r>
      <w:r w:rsidR="0062180B" w:rsidRPr="009F378A">
        <w:rPr>
          <w:i/>
        </w:rPr>
        <w:t>Cell Biology</w:t>
      </w:r>
      <w:r w:rsidR="0062180B" w:rsidRPr="009F378A">
        <w:rPr>
          <w:bCs/>
        </w:rPr>
        <w:t xml:space="preserve">. </w:t>
      </w:r>
      <w:r w:rsidRPr="009F378A">
        <w:rPr>
          <w:b/>
          <w:bCs/>
          <w:iCs/>
        </w:rPr>
        <w:t>216</w:t>
      </w:r>
      <w:r w:rsidRPr="009F378A">
        <w:rPr>
          <w:iCs/>
        </w:rPr>
        <w:t xml:space="preserve"> </w:t>
      </w:r>
      <w:r w:rsidRPr="009F378A">
        <w:t>(1), 31</w:t>
      </w:r>
      <w:r w:rsidR="0062180B" w:rsidRPr="009F378A">
        <w:t>–</w:t>
      </w:r>
      <w:r w:rsidRPr="009F378A">
        <w:t>40</w:t>
      </w:r>
      <w:r w:rsidR="0062180B" w:rsidRPr="009F378A">
        <w:t xml:space="preserve"> (2017)</w:t>
      </w:r>
      <w:r w:rsidRPr="009F378A">
        <w:t>.</w:t>
      </w:r>
    </w:p>
    <w:p w14:paraId="29FE670E" w14:textId="5CB55538" w:rsidR="00627FC6" w:rsidRPr="009F378A" w:rsidRDefault="00627FC6" w:rsidP="00627FC6">
      <w:pPr>
        <w:pStyle w:val="EndNoteBibliography"/>
      </w:pPr>
      <w:r w:rsidRPr="009F378A">
        <w:t>33.</w:t>
      </w:r>
      <w:r w:rsidRPr="009F378A">
        <w:tab/>
        <w:t xml:space="preserve">Foty, R. A simple hanging drop cell culture protocol for generation of 3D spheroids. </w:t>
      </w:r>
      <w:r w:rsidRPr="009F378A">
        <w:rPr>
          <w:i/>
        </w:rPr>
        <w:t xml:space="preserve">Journal of </w:t>
      </w:r>
      <w:r w:rsidR="0062180B" w:rsidRPr="009F378A">
        <w:rPr>
          <w:i/>
        </w:rPr>
        <w:t>V</w:t>
      </w:r>
      <w:r w:rsidRPr="009F378A">
        <w:rPr>
          <w:i/>
        </w:rPr>
        <w:t xml:space="preserve">isualized </w:t>
      </w:r>
      <w:r w:rsidR="0062180B" w:rsidRPr="009F378A">
        <w:rPr>
          <w:i/>
        </w:rPr>
        <w:t>E</w:t>
      </w:r>
      <w:r w:rsidRPr="009F378A">
        <w:rPr>
          <w:i/>
        </w:rPr>
        <w:t>xperiments: JoVE</w:t>
      </w:r>
      <w:r w:rsidR="0062180B" w:rsidRPr="009F378A">
        <w:rPr>
          <w:iCs/>
        </w:rPr>
        <w:t xml:space="preserve">. </w:t>
      </w:r>
      <w:r w:rsidR="0062180B" w:rsidRPr="009F378A">
        <w:rPr>
          <w:b/>
          <w:bCs/>
          <w:iCs/>
        </w:rPr>
        <w:t>51</w:t>
      </w:r>
      <w:r w:rsidR="0062180B" w:rsidRPr="009F378A">
        <w:rPr>
          <w:iCs/>
        </w:rPr>
        <w:t>, 2720</w:t>
      </w:r>
      <w:r w:rsidRPr="009F378A">
        <w:rPr>
          <w:i/>
        </w:rPr>
        <w:t xml:space="preserve"> </w:t>
      </w:r>
      <w:r w:rsidR="0062180B" w:rsidRPr="009F378A">
        <w:rPr>
          <w:iCs/>
        </w:rPr>
        <w:t>(</w:t>
      </w:r>
      <w:r w:rsidRPr="009F378A">
        <w:t>2011</w:t>
      </w:r>
      <w:r w:rsidR="0062180B" w:rsidRPr="009F378A">
        <w:t>)</w:t>
      </w:r>
      <w:r w:rsidRPr="009F378A">
        <w:t>.</w:t>
      </w:r>
    </w:p>
    <w:p w14:paraId="1FC444D4" w14:textId="28195957" w:rsidR="00627FC6" w:rsidRPr="009F378A" w:rsidRDefault="00627FC6" w:rsidP="00627FC6">
      <w:pPr>
        <w:pStyle w:val="EndNoteBibliography"/>
      </w:pPr>
      <w:r w:rsidRPr="009F378A">
        <w:t>34.</w:t>
      </w:r>
      <w:r w:rsidRPr="009F378A">
        <w:tab/>
        <w:t>Tung, Y. C</w:t>
      </w:r>
      <w:r w:rsidR="00507143" w:rsidRPr="009F378A">
        <w:t>.</w:t>
      </w:r>
      <w:r w:rsidR="0062180B" w:rsidRPr="009F378A">
        <w:t xml:space="preserve"> et al.</w:t>
      </w:r>
      <w:r w:rsidRPr="009F378A">
        <w:t xml:space="preserve"> High-throughput 3D spheroid culture and drug testing using a 384 </w:t>
      </w:r>
      <w:r w:rsidRPr="009F378A">
        <w:lastRenderedPageBreak/>
        <w:t xml:space="preserve">hanging drop array. </w:t>
      </w:r>
      <w:r w:rsidRPr="009F378A">
        <w:rPr>
          <w:i/>
        </w:rPr>
        <w:t>The Analyst</w:t>
      </w:r>
      <w:r w:rsidR="0062180B" w:rsidRPr="009F378A">
        <w:rPr>
          <w:iCs/>
        </w:rPr>
        <w:t>.</w:t>
      </w:r>
      <w:r w:rsidRPr="009F378A">
        <w:rPr>
          <w:iCs/>
        </w:rPr>
        <w:t xml:space="preserve"> </w:t>
      </w:r>
      <w:r w:rsidRPr="009F378A">
        <w:rPr>
          <w:b/>
          <w:bCs/>
          <w:iCs/>
        </w:rPr>
        <w:t>136</w:t>
      </w:r>
      <w:r w:rsidRPr="009F378A">
        <w:t xml:space="preserve"> (3), 473</w:t>
      </w:r>
      <w:r w:rsidR="0062180B" w:rsidRPr="009F378A">
        <w:t>–47</w:t>
      </w:r>
      <w:r w:rsidRPr="009F378A">
        <w:t>8</w:t>
      </w:r>
      <w:r w:rsidR="0062180B" w:rsidRPr="009F378A">
        <w:t xml:space="preserve"> (2011)</w:t>
      </w:r>
      <w:r w:rsidRPr="009F378A">
        <w:t>.</w:t>
      </w:r>
    </w:p>
    <w:p w14:paraId="47912A18" w14:textId="4DFE2D15" w:rsidR="00627FC6" w:rsidRPr="009F378A" w:rsidRDefault="00627FC6" w:rsidP="00627FC6">
      <w:pPr>
        <w:pStyle w:val="EndNoteBibliography"/>
      </w:pPr>
      <w:r w:rsidRPr="009F378A">
        <w:t>35.</w:t>
      </w:r>
      <w:r w:rsidRPr="009F378A">
        <w:tab/>
        <w:t>Türker, E</w:t>
      </w:r>
      <w:r w:rsidR="00507143" w:rsidRPr="009F378A">
        <w:t>.,</w:t>
      </w:r>
      <w:r w:rsidR="00745AFC" w:rsidRPr="009F378A">
        <w:t xml:space="preserve"> </w:t>
      </w:r>
      <w:r w:rsidRPr="009F378A">
        <w:t>Demirçak, N</w:t>
      </w:r>
      <w:r w:rsidR="00507143" w:rsidRPr="009F378A">
        <w:t>.,</w:t>
      </w:r>
      <w:r w:rsidRPr="009F378A">
        <w:t xml:space="preserve"> Arslan-Yildiz, A. Scaffold-free three-dimensional cell culturing using magnetic levitation. </w:t>
      </w:r>
      <w:r w:rsidRPr="009F378A">
        <w:rPr>
          <w:i/>
        </w:rPr>
        <w:t>Biomaterials</w:t>
      </w:r>
      <w:r w:rsidR="0062180B" w:rsidRPr="009F378A">
        <w:rPr>
          <w:i/>
        </w:rPr>
        <w:t xml:space="preserve"> S</w:t>
      </w:r>
      <w:r w:rsidRPr="009F378A">
        <w:rPr>
          <w:i/>
        </w:rPr>
        <w:t>cience</w:t>
      </w:r>
      <w:r w:rsidR="0062180B" w:rsidRPr="009F378A">
        <w:rPr>
          <w:iCs/>
        </w:rPr>
        <w:t>.</w:t>
      </w:r>
      <w:r w:rsidRPr="009F378A">
        <w:rPr>
          <w:iCs/>
        </w:rPr>
        <w:t xml:space="preserve"> </w:t>
      </w:r>
      <w:r w:rsidRPr="009F378A">
        <w:rPr>
          <w:b/>
          <w:bCs/>
          <w:iCs/>
        </w:rPr>
        <w:t>6</w:t>
      </w:r>
      <w:r w:rsidRPr="009F378A">
        <w:t xml:space="preserve"> (7), 1745</w:t>
      </w:r>
      <w:r w:rsidR="0062180B" w:rsidRPr="009F378A">
        <w:t>–</w:t>
      </w:r>
      <w:r w:rsidRPr="009F378A">
        <w:t>1753</w:t>
      </w:r>
      <w:r w:rsidR="0062180B" w:rsidRPr="009F378A">
        <w:t xml:space="preserve"> (2018)</w:t>
      </w:r>
      <w:r w:rsidRPr="009F378A">
        <w:t>.</w:t>
      </w:r>
    </w:p>
    <w:p w14:paraId="2708B396" w14:textId="04135B15" w:rsidR="00627FC6" w:rsidRPr="009F378A" w:rsidRDefault="00627FC6" w:rsidP="00627FC6">
      <w:pPr>
        <w:pStyle w:val="EndNoteBibliography"/>
      </w:pPr>
      <w:r w:rsidRPr="009F378A">
        <w:t>36.</w:t>
      </w:r>
      <w:r w:rsidRPr="009F378A">
        <w:tab/>
        <w:t>Froehlich, K</w:t>
      </w:r>
      <w:r w:rsidR="00507143" w:rsidRPr="009F378A">
        <w:t>.</w:t>
      </w:r>
      <w:r w:rsidR="0062180B" w:rsidRPr="009F378A">
        <w:t xml:space="preserve"> et al.</w:t>
      </w:r>
      <w:r w:rsidRPr="009F378A">
        <w:t xml:space="preserve"> Generation of </w:t>
      </w:r>
      <w:r w:rsidR="0062180B" w:rsidRPr="009F378A">
        <w:t>multicellular breast cancer tumor spheroids: comparison of different proto</w:t>
      </w:r>
      <w:r w:rsidRPr="009F378A">
        <w:t xml:space="preserve">cols. </w:t>
      </w:r>
      <w:r w:rsidRPr="009F378A">
        <w:rPr>
          <w:i/>
        </w:rPr>
        <w:t xml:space="preserve">Journal of </w:t>
      </w:r>
      <w:r w:rsidR="0062180B" w:rsidRPr="009F378A">
        <w:rPr>
          <w:i/>
        </w:rPr>
        <w:t xml:space="preserve">Mammary Gland Biology </w:t>
      </w:r>
      <w:r w:rsidRPr="009F378A">
        <w:rPr>
          <w:i/>
        </w:rPr>
        <w:t xml:space="preserve">and </w:t>
      </w:r>
      <w:r w:rsidR="0062180B" w:rsidRPr="009F378A">
        <w:rPr>
          <w:i/>
        </w:rPr>
        <w:t>Neoplasia</w:t>
      </w:r>
      <w:r w:rsidR="0062180B" w:rsidRPr="009F378A">
        <w:rPr>
          <w:iCs/>
        </w:rPr>
        <w:t xml:space="preserve">. </w:t>
      </w:r>
      <w:r w:rsidRPr="009F378A">
        <w:rPr>
          <w:b/>
          <w:bCs/>
          <w:iCs/>
        </w:rPr>
        <w:t>21</w:t>
      </w:r>
      <w:r w:rsidRPr="009F378A">
        <w:t xml:space="preserve"> (3</w:t>
      </w:r>
      <w:r w:rsidR="0062180B" w:rsidRPr="009F378A">
        <w:t>–</w:t>
      </w:r>
      <w:r w:rsidRPr="009F378A">
        <w:t>4), 89</w:t>
      </w:r>
      <w:r w:rsidR="0062180B" w:rsidRPr="009F378A">
        <w:t>–</w:t>
      </w:r>
      <w:r w:rsidRPr="009F378A">
        <w:t>98</w:t>
      </w:r>
      <w:r w:rsidR="0062180B" w:rsidRPr="009F378A">
        <w:t xml:space="preserve"> (2016)</w:t>
      </w:r>
      <w:r w:rsidRPr="009F378A">
        <w:t>.</w:t>
      </w:r>
    </w:p>
    <w:p w14:paraId="13DE454E" w14:textId="5935B574" w:rsidR="00627FC6" w:rsidRPr="009F378A" w:rsidRDefault="00627FC6" w:rsidP="00627FC6">
      <w:pPr>
        <w:pStyle w:val="EndNoteBibliography"/>
      </w:pPr>
      <w:r w:rsidRPr="009F378A">
        <w:t>37.</w:t>
      </w:r>
      <w:r w:rsidRPr="009F378A">
        <w:tab/>
        <w:t>Vinci, M</w:t>
      </w:r>
      <w:r w:rsidR="00507143" w:rsidRPr="009F378A">
        <w:t>.</w:t>
      </w:r>
      <w:r w:rsidR="0062180B" w:rsidRPr="009F378A">
        <w:t xml:space="preserve"> et al. </w:t>
      </w:r>
      <w:r w:rsidRPr="009F378A">
        <w:t xml:space="preserve">Advances in establishment and analysis of three-dimensional tumor spheroid-based functional assays for target validation and drug evaluation. </w:t>
      </w:r>
      <w:r w:rsidRPr="009F378A">
        <w:rPr>
          <w:i/>
        </w:rPr>
        <w:t xml:space="preserve">BMC </w:t>
      </w:r>
      <w:r w:rsidR="0062180B" w:rsidRPr="009F378A">
        <w:rPr>
          <w:i/>
        </w:rPr>
        <w:t>Biology</w:t>
      </w:r>
      <w:r w:rsidR="0062180B" w:rsidRPr="009F378A">
        <w:rPr>
          <w:iCs/>
        </w:rPr>
        <w:t xml:space="preserve">. </w:t>
      </w:r>
      <w:r w:rsidRPr="009F378A">
        <w:rPr>
          <w:b/>
          <w:bCs/>
          <w:iCs/>
        </w:rPr>
        <w:t>10</w:t>
      </w:r>
      <w:r w:rsidRPr="009F378A">
        <w:t>, 29</w:t>
      </w:r>
      <w:r w:rsidR="0062180B" w:rsidRPr="009F378A">
        <w:t xml:space="preserve"> (2012)</w:t>
      </w:r>
      <w:r w:rsidRPr="009F378A">
        <w:t>.</w:t>
      </w:r>
    </w:p>
    <w:p w14:paraId="51158392" w14:textId="10853EC2" w:rsidR="00627FC6" w:rsidRPr="009F378A" w:rsidRDefault="00627FC6" w:rsidP="00627FC6">
      <w:pPr>
        <w:pStyle w:val="EndNoteBibliography"/>
      </w:pPr>
      <w:r w:rsidRPr="009F378A">
        <w:t>38.</w:t>
      </w:r>
      <w:r w:rsidRPr="009F378A">
        <w:tab/>
        <w:t>Kaushik, G</w:t>
      </w:r>
      <w:r w:rsidR="00507143" w:rsidRPr="009F378A">
        <w:t>.,</w:t>
      </w:r>
      <w:r w:rsidR="00745AFC" w:rsidRPr="009F378A">
        <w:t xml:space="preserve"> </w:t>
      </w:r>
      <w:r w:rsidRPr="009F378A">
        <w:t>Ponnusamy, M. P</w:t>
      </w:r>
      <w:r w:rsidR="00507143" w:rsidRPr="009F378A">
        <w:t>.,</w:t>
      </w:r>
      <w:r w:rsidRPr="009F378A">
        <w:t xml:space="preserve"> Batra, S. K., Concise </w:t>
      </w:r>
      <w:r w:rsidR="0062180B" w:rsidRPr="009F378A">
        <w:t>r</w:t>
      </w:r>
      <w:r w:rsidRPr="009F378A">
        <w:t xml:space="preserve">eview: Current </w:t>
      </w:r>
      <w:r w:rsidR="0062180B" w:rsidRPr="009F378A">
        <w:t>status of three-dimensional organoids as preclinical m</w:t>
      </w:r>
      <w:r w:rsidRPr="009F378A">
        <w:t xml:space="preserve">odels. </w:t>
      </w:r>
      <w:r w:rsidRPr="009F378A">
        <w:rPr>
          <w:i/>
        </w:rPr>
        <w:t xml:space="preserve">Stem </w:t>
      </w:r>
      <w:r w:rsidR="0062180B" w:rsidRPr="009F378A">
        <w:rPr>
          <w:i/>
        </w:rPr>
        <w:t xml:space="preserve">Cells </w:t>
      </w:r>
      <w:r w:rsidRPr="009F378A">
        <w:rPr>
          <w:i/>
        </w:rPr>
        <w:t>(Dayton, Ohio)</w:t>
      </w:r>
      <w:r w:rsidR="0062180B" w:rsidRPr="009F378A">
        <w:rPr>
          <w:bCs/>
        </w:rPr>
        <w:t xml:space="preserve">. </w:t>
      </w:r>
      <w:r w:rsidRPr="009F378A">
        <w:rPr>
          <w:b/>
          <w:bCs/>
          <w:iCs/>
        </w:rPr>
        <w:t>36</w:t>
      </w:r>
      <w:r w:rsidRPr="009F378A">
        <w:rPr>
          <w:iCs/>
        </w:rPr>
        <w:t xml:space="preserve"> </w:t>
      </w:r>
      <w:r w:rsidRPr="009F378A">
        <w:t>(9), 1329</w:t>
      </w:r>
      <w:r w:rsidR="0062180B" w:rsidRPr="009F378A">
        <w:t>–</w:t>
      </w:r>
      <w:r w:rsidRPr="009F378A">
        <w:t>1340</w:t>
      </w:r>
      <w:r w:rsidR="0062180B" w:rsidRPr="009F378A">
        <w:t xml:space="preserve"> (2018)</w:t>
      </w:r>
      <w:r w:rsidRPr="009F378A">
        <w:t>.</w:t>
      </w:r>
    </w:p>
    <w:p w14:paraId="416567C2" w14:textId="318FF3B3" w:rsidR="00627FC6" w:rsidRPr="009F378A" w:rsidRDefault="00627FC6" w:rsidP="00627FC6">
      <w:pPr>
        <w:pStyle w:val="EndNoteBibliography"/>
      </w:pPr>
      <w:r w:rsidRPr="009F378A">
        <w:t>39.</w:t>
      </w:r>
      <w:r w:rsidRPr="009F378A">
        <w:tab/>
        <w:t>Marconi, A</w:t>
      </w:r>
      <w:r w:rsidR="00507143" w:rsidRPr="009F378A">
        <w:t>.,</w:t>
      </w:r>
      <w:r w:rsidR="00745AFC" w:rsidRPr="009F378A">
        <w:t xml:space="preserve"> </w:t>
      </w:r>
      <w:r w:rsidRPr="009F378A">
        <w:t>Quadri, M</w:t>
      </w:r>
      <w:r w:rsidR="00507143" w:rsidRPr="009F378A">
        <w:t>.,</w:t>
      </w:r>
      <w:r w:rsidR="00745AFC" w:rsidRPr="009F378A">
        <w:t xml:space="preserve"> </w:t>
      </w:r>
      <w:r w:rsidRPr="009F378A">
        <w:t>Saltari, A</w:t>
      </w:r>
      <w:r w:rsidR="00507143" w:rsidRPr="009F378A">
        <w:t>.,</w:t>
      </w:r>
      <w:r w:rsidRPr="009F378A">
        <w:t xml:space="preserve"> Pincelli, C., Progress in melanoma modelling in vitro. </w:t>
      </w:r>
      <w:r w:rsidRPr="009F378A">
        <w:rPr>
          <w:i/>
        </w:rPr>
        <w:t xml:space="preserve">Experimental </w:t>
      </w:r>
      <w:r w:rsidR="0062180B" w:rsidRPr="009F378A">
        <w:rPr>
          <w:i/>
        </w:rPr>
        <w:t>Dermatology</w:t>
      </w:r>
      <w:r w:rsidR="0062180B" w:rsidRPr="009F378A">
        <w:rPr>
          <w:iCs/>
        </w:rPr>
        <w:t>.</w:t>
      </w:r>
      <w:r w:rsidR="0062180B" w:rsidRPr="009F378A">
        <w:rPr>
          <w:i/>
        </w:rPr>
        <w:t xml:space="preserve"> </w:t>
      </w:r>
      <w:r w:rsidRPr="009F378A">
        <w:rPr>
          <w:b/>
          <w:bCs/>
          <w:iCs/>
        </w:rPr>
        <w:t>27</w:t>
      </w:r>
      <w:r w:rsidRPr="009F378A">
        <w:rPr>
          <w:iCs/>
        </w:rPr>
        <w:t xml:space="preserve"> </w:t>
      </w:r>
      <w:r w:rsidRPr="009F378A">
        <w:t>(5), 578</w:t>
      </w:r>
      <w:r w:rsidR="0062180B" w:rsidRPr="009F378A">
        <w:t>–</w:t>
      </w:r>
      <w:r w:rsidRPr="009F378A">
        <w:t>586</w:t>
      </w:r>
      <w:r w:rsidR="0062180B" w:rsidRPr="009F378A">
        <w:t xml:space="preserve"> (2018)</w:t>
      </w:r>
      <w:r w:rsidRPr="009F378A">
        <w:t>.</w:t>
      </w:r>
    </w:p>
    <w:p w14:paraId="6A4A50A5" w14:textId="697382BA" w:rsidR="00627FC6" w:rsidRPr="009F378A" w:rsidRDefault="00627FC6" w:rsidP="00627FC6">
      <w:pPr>
        <w:pStyle w:val="EndNoteBibliography"/>
      </w:pPr>
      <w:r w:rsidRPr="009F378A">
        <w:t>40.</w:t>
      </w:r>
      <w:r w:rsidRPr="009F378A">
        <w:tab/>
        <w:t>Saltari, A</w:t>
      </w:r>
      <w:r w:rsidR="00507143" w:rsidRPr="009F378A">
        <w:t>.</w:t>
      </w:r>
      <w:r w:rsidR="0062180B" w:rsidRPr="009F378A">
        <w:t xml:space="preserve"> et al.</w:t>
      </w:r>
      <w:r w:rsidRPr="009F378A">
        <w:t xml:space="preserve"> CD271 </w:t>
      </w:r>
      <w:r w:rsidR="0062180B" w:rsidRPr="009F378A">
        <w:t>down-regulation promotes melanoma progression and invasion in three-dimensional models and in zebra</w:t>
      </w:r>
      <w:r w:rsidRPr="009F378A">
        <w:t xml:space="preserve">fish. </w:t>
      </w:r>
      <w:r w:rsidRPr="009F378A">
        <w:rPr>
          <w:i/>
        </w:rPr>
        <w:t xml:space="preserve">The Journal of </w:t>
      </w:r>
      <w:r w:rsidR="0062180B" w:rsidRPr="009F378A">
        <w:rPr>
          <w:i/>
        </w:rPr>
        <w:t>Investigative D</w:t>
      </w:r>
      <w:r w:rsidRPr="009F378A">
        <w:rPr>
          <w:i/>
        </w:rPr>
        <w:t>ermatology</w:t>
      </w:r>
      <w:r w:rsidR="0062180B" w:rsidRPr="009F378A">
        <w:rPr>
          <w:bCs/>
        </w:rPr>
        <w:t xml:space="preserve">. </w:t>
      </w:r>
      <w:r w:rsidRPr="009F378A">
        <w:rPr>
          <w:b/>
          <w:bCs/>
          <w:iCs/>
        </w:rPr>
        <w:t>136</w:t>
      </w:r>
      <w:r w:rsidRPr="009F378A">
        <w:rPr>
          <w:iCs/>
        </w:rPr>
        <w:t xml:space="preserve"> </w:t>
      </w:r>
      <w:r w:rsidRPr="009F378A">
        <w:t>(10), 2049</w:t>
      </w:r>
      <w:r w:rsidR="0062180B" w:rsidRPr="009F378A">
        <w:t>–</w:t>
      </w:r>
      <w:r w:rsidRPr="009F378A">
        <w:t>2058</w:t>
      </w:r>
      <w:r w:rsidR="0062180B" w:rsidRPr="009F378A">
        <w:t xml:space="preserve"> (2016)</w:t>
      </w:r>
      <w:r w:rsidRPr="009F378A">
        <w:t>.</w:t>
      </w:r>
    </w:p>
    <w:p w14:paraId="4004BB9C" w14:textId="5225FE3D" w:rsidR="00627FC6" w:rsidRPr="009F378A" w:rsidRDefault="00627FC6" w:rsidP="00627FC6">
      <w:pPr>
        <w:pStyle w:val="EndNoteBibliography"/>
      </w:pPr>
      <w:r w:rsidRPr="009F378A">
        <w:t>41.</w:t>
      </w:r>
      <w:r w:rsidRPr="009F378A">
        <w:tab/>
        <w:t>Yamauchi, M</w:t>
      </w:r>
      <w:r w:rsidR="00507143" w:rsidRPr="009F378A">
        <w:t>.</w:t>
      </w:r>
      <w:r w:rsidR="0062180B" w:rsidRPr="009F378A">
        <w:t xml:space="preserve"> et al.</w:t>
      </w:r>
      <w:r w:rsidRPr="009F378A">
        <w:t xml:space="preserve"> A novel in vitro survival assay of small intestinal stem cells after exposure to ionizing radiation. </w:t>
      </w:r>
      <w:r w:rsidRPr="009F378A">
        <w:rPr>
          <w:i/>
        </w:rPr>
        <w:t xml:space="preserve">Journal of </w:t>
      </w:r>
      <w:r w:rsidR="0062180B" w:rsidRPr="009F378A">
        <w:rPr>
          <w:i/>
        </w:rPr>
        <w:t>Radiation Research</w:t>
      </w:r>
      <w:r w:rsidR="0062180B" w:rsidRPr="009F378A">
        <w:rPr>
          <w:iCs/>
        </w:rPr>
        <w:t>.</w:t>
      </w:r>
      <w:r w:rsidR="0062180B" w:rsidRPr="009F378A">
        <w:rPr>
          <w:i/>
        </w:rPr>
        <w:t xml:space="preserve"> </w:t>
      </w:r>
      <w:r w:rsidRPr="009F378A">
        <w:rPr>
          <w:b/>
          <w:bCs/>
          <w:iCs/>
        </w:rPr>
        <w:t>55</w:t>
      </w:r>
      <w:r w:rsidRPr="009F378A">
        <w:rPr>
          <w:iCs/>
        </w:rPr>
        <w:t xml:space="preserve"> </w:t>
      </w:r>
      <w:r w:rsidRPr="009F378A">
        <w:t>(2), 381</w:t>
      </w:r>
      <w:r w:rsidR="0062180B" w:rsidRPr="009F378A">
        <w:t>–3</w:t>
      </w:r>
      <w:r w:rsidRPr="009F378A">
        <w:t>90</w:t>
      </w:r>
      <w:r w:rsidR="0062180B" w:rsidRPr="009F378A">
        <w:t xml:space="preserve"> (2014)</w:t>
      </w:r>
      <w:r w:rsidRPr="009F378A">
        <w:t>.</w:t>
      </w:r>
    </w:p>
    <w:p w14:paraId="109E1835" w14:textId="0514AFE2" w:rsidR="00627FC6" w:rsidRPr="009F378A" w:rsidRDefault="00627FC6" w:rsidP="00627FC6">
      <w:pPr>
        <w:pStyle w:val="EndNoteBibliography"/>
      </w:pPr>
      <w:r w:rsidRPr="009F378A">
        <w:t>42.</w:t>
      </w:r>
      <w:r w:rsidRPr="009F378A">
        <w:tab/>
        <w:t>Jabs, J</w:t>
      </w:r>
      <w:r w:rsidR="00507143" w:rsidRPr="009F378A">
        <w:t>.</w:t>
      </w:r>
      <w:r w:rsidR="0062180B" w:rsidRPr="009F378A">
        <w:t xml:space="preserve"> et al. </w:t>
      </w:r>
      <w:r w:rsidRPr="009F378A">
        <w:t xml:space="preserve">Screening drug effects in patient-derived cancer cells links organoid responses to genome alterations. </w:t>
      </w:r>
      <w:r w:rsidRPr="009F378A">
        <w:rPr>
          <w:i/>
        </w:rPr>
        <w:t>Molecular</w:t>
      </w:r>
      <w:r w:rsidR="0062180B" w:rsidRPr="009F378A">
        <w:rPr>
          <w:i/>
        </w:rPr>
        <w:t xml:space="preserve"> S</w:t>
      </w:r>
      <w:r w:rsidRPr="009F378A">
        <w:rPr>
          <w:i/>
        </w:rPr>
        <w:t xml:space="preserve">ystems </w:t>
      </w:r>
      <w:r w:rsidR="0062180B" w:rsidRPr="009F378A">
        <w:rPr>
          <w:i/>
        </w:rPr>
        <w:t>Biology</w:t>
      </w:r>
      <w:r w:rsidR="0062180B" w:rsidRPr="009F378A">
        <w:rPr>
          <w:iCs/>
        </w:rPr>
        <w:t>.</w:t>
      </w:r>
      <w:r w:rsidR="0062180B" w:rsidRPr="009F378A">
        <w:rPr>
          <w:i/>
        </w:rPr>
        <w:t xml:space="preserve"> </w:t>
      </w:r>
      <w:r w:rsidRPr="009F378A">
        <w:rPr>
          <w:b/>
          <w:bCs/>
          <w:iCs/>
        </w:rPr>
        <w:t>13</w:t>
      </w:r>
      <w:r w:rsidRPr="009F378A">
        <w:rPr>
          <w:iCs/>
        </w:rPr>
        <w:t xml:space="preserve"> </w:t>
      </w:r>
      <w:r w:rsidRPr="009F378A">
        <w:t>(11), 955</w:t>
      </w:r>
      <w:r w:rsidR="0062180B" w:rsidRPr="009F378A">
        <w:t xml:space="preserve"> (2017)</w:t>
      </w:r>
      <w:r w:rsidRPr="009F378A">
        <w:t>.</w:t>
      </w:r>
    </w:p>
    <w:p w14:paraId="1C135623" w14:textId="076964BE" w:rsidR="00627FC6" w:rsidRPr="009F378A" w:rsidRDefault="00627FC6" w:rsidP="00627FC6">
      <w:pPr>
        <w:pStyle w:val="EndNoteBibliography"/>
      </w:pPr>
      <w:r w:rsidRPr="009F378A">
        <w:t>43.</w:t>
      </w:r>
      <w:r w:rsidRPr="009F378A">
        <w:tab/>
        <w:t>Arruabarrena-Aristorena, A</w:t>
      </w:r>
      <w:r w:rsidR="00507143" w:rsidRPr="009F378A">
        <w:t>.</w:t>
      </w:r>
      <w:r w:rsidR="0062180B" w:rsidRPr="009F378A">
        <w:t xml:space="preserve"> et al.</w:t>
      </w:r>
      <w:r w:rsidRPr="009F378A">
        <w:t xml:space="preserve"> FOXA1 </w:t>
      </w:r>
      <w:r w:rsidR="0062180B" w:rsidRPr="009F378A">
        <w:t>mutations reveal distinct chromatin profiles and influence therapeutic response in breast c</w:t>
      </w:r>
      <w:r w:rsidRPr="009F378A">
        <w:t xml:space="preserve">ancer. </w:t>
      </w:r>
      <w:r w:rsidRPr="009F378A">
        <w:rPr>
          <w:i/>
        </w:rPr>
        <w:t xml:space="preserve">Cancer </w:t>
      </w:r>
      <w:r w:rsidR="0062180B" w:rsidRPr="009F378A">
        <w:rPr>
          <w:i/>
        </w:rPr>
        <w:t>C</w:t>
      </w:r>
      <w:r w:rsidRPr="009F378A">
        <w:rPr>
          <w:i/>
        </w:rPr>
        <w:t>ell</w:t>
      </w:r>
      <w:r w:rsidR="0062180B" w:rsidRPr="009F378A">
        <w:rPr>
          <w:iCs/>
        </w:rPr>
        <w:t xml:space="preserve">. </w:t>
      </w:r>
      <w:r w:rsidRPr="009F378A">
        <w:rPr>
          <w:b/>
          <w:bCs/>
          <w:iCs/>
        </w:rPr>
        <w:t>38</w:t>
      </w:r>
      <w:r w:rsidRPr="009F378A">
        <w:t xml:space="preserve"> (4), 534</w:t>
      </w:r>
      <w:r w:rsidR="0062180B" w:rsidRPr="009F378A">
        <w:t>–</w:t>
      </w:r>
      <w:r w:rsidRPr="009F378A">
        <w:t>550.e9</w:t>
      </w:r>
      <w:r w:rsidR="0062180B" w:rsidRPr="009F378A">
        <w:t xml:space="preserve"> (2020)</w:t>
      </w:r>
      <w:r w:rsidRPr="009F378A">
        <w:t>.</w:t>
      </w:r>
    </w:p>
    <w:p w14:paraId="2CDC4EFD" w14:textId="2F9632EE" w:rsidR="00627FC6" w:rsidRPr="009F378A" w:rsidRDefault="00627FC6" w:rsidP="00627FC6">
      <w:pPr>
        <w:pStyle w:val="EndNoteBibliography"/>
      </w:pPr>
      <w:r w:rsidRPr="009F378A">
        <w:t>44.</w:t>
      </w:r>
      <w:r w:rsidRPr="009F378A">
        <w:tab/>
        <w:t>Carey, S. P</w:t>
      </w:r>
      <w:r w:rsidR="00507143" w:rsidRPr="009F378A">
        <w:t>.,</w:t>
      </w:r>
      <w:r w:rsidR="00745AFC" w:rsidRPr="009F378A">
        <w:t xml:space="preserve"> </w:t>
      </w:r>
      <w:r w:rsidRPr="009F378A">
        <w:t>Starchenko, A</w:t>
      </w:r>
      <w:r w:rsidR="00507143" w:rsidRPr="009F378A">
        <w:t>.,</w:t>
      </w:r>
      <w:r w:rsidR="00745AFC" w:rsidRPr="009F378A">
        <w:t xml:space="preserve"> </w:t>
      </w:r>
      <w:r w:rsidRPr="009F378A">
        <w:t>McGregor, A. L</w:t>
      </w:r>
      <w:r w:rsidR="00507143" w:rsidRPr="009F378A">
        <w:t>.,</w:t>
      </w:r>
      <w:r w:rsidRPr="009F378A">
        <w:t xml:space="preserve"> Reinhart-King, C. A. Leading malignant cells initiate collective epithelial cell invasion in a three-dimensional heterotypic tumor spheroid model. </w:t>
      </w:r>
      <w:r w:rsidRPr="009F378A">
        <w:rPr>
          <w:i/>
        </w:rPr>
        <w:t xml:space="preserve">Clinical &amp; </w:t>
      </w:r>
      <w:r w:rsidR="0062180B" w:rsidRPr="009F378A">
        <w:rPr>
          <w:i/>
        </w:rPr>
        <w:t>Experimental Metastasis</w:t>
      </w:r>
      <w:r w:rsidR="0062180B" w:rsidRPr="009F378A">
        <w:rPr>
          <w:iCs/>
        </w:rPr>
        <w:t xml:space="preserve">. </w:t>
      </w:r>
      <w:r w:rsidRPr="009F378A">
        <w:rPr>
          <w:b/>
          <w:bCs/>
          <w:iCs/>
        </w:rPr>
        <w:t>30</w:t>
      </w:r>
      <w:r w:rsidRPr="009F378A">
        <w:t xml:space="preserve"> (5), 615</w:t>
      </w:r>
      <w:r w:rsidR="0062180B" w:rsidRPr="009F378A">
        <w:t>–6</w:t>
      </w:r>
      <w:r w:rsidRPr="009F378A">
        <w:t>30</w:t>
      </w:r>
      <w:r w:rsidR="0062180B" w:rsidRPr="009F378A">
        <w:t xml:space="preserve"> (2013)</w:t>
      </w:r>
      <w:r w:rsidRPr="009F378A">
        <w:t>.</w:t>
      </w:r>
    </w:p>
    <w:p w14:paraId="1ACF0453" w14:textId="4AEDD0BA" w:rsidR="00627FC6" w:rsidRPr="009F378A" w:rsidRDefault="00627FC6" w:rsidP="00627FC6">
      <w:pPr>
        <w:pStyle w:val="EndNoteBibliography"/>
      </w:pPr>
      <w:r w:rsidRPr="009F378A">
        <w:t>45.</w:t>
      </w:r>
      <w:r w:rsidRPr="009F378A">
        <w:tab/>
        <w:t>Park, S</w:t>
      </w:r>
      <w:r w:rsidR="00507143" w:rsidRPr="009F378A">
        <w:t>.</w:t>
      </w:r>
      <w:r w:rsidR="0062180B" w:rsidRPr="009F378A">
        <w:t xml:space="preserve"> et al. </w:t>
      </w:r>
      <w:r w:rsidRPr="009F378A">
        <w:t xml:space="preserve">Differential </w:t>
      </w:r>
      <w:r w:rsidR="0062180B" w:rsidRPr="009F378A">
        <w:t>functions of splicing factors in mammary transformation and breast cancer meta</w:t>
      </w:r>
      <w:r w:rsidRPr="009F378A">
        <w:t xml:space="preserve">stasis. </w:t>
      </w:r>
      <w:r w:rsidRPr="009F378A">
        <w:rPr>
          <w:i/>
        </w:rPr>
        <w:t xml:space="preserve">Cell </w:t>
      </w:r>
      <w:r w:rsidR="0062180B" w:rsidRPr="009F378A">
        <w:rPr>
          <w:i/>
        </w:rPr>
        <w:t>Reports</w:t>
      </w:r>
      <w:r w:rsidR="0062180B" w:rsidRPr="009F378A">
        <w:rPr>
          <w:iCs/>
        </w:rPr>
        <w:t>.</w:t>
      </w:r>
      <w:r w:rsidRPr="009F378A">
        <w:rPr>
          <w:iCs/>
        </w:rPr>
        <w:t xml:space="preserve"> </w:t>
      </w:r>
      <w:r w:rsidRPr="009F378A">
        <w:rPr>
          <w:b/>
          <w:bCs/>
          <w:iCs/>
        </w:rPr>
        <w:t xml:space="preserve">29 </w:t>
      </w:r>
      <w:r w:rsidRPr="009F378A">
        <w:t>(9), 2672</w:t>
      </w:r>
      <w:r w:rsidR="0062180B" w:rsidRPr="009F378A">
        <w:t>–</w:t>
      </w:r>
      <w:r w:rsidRPr="009F378A">
        <w:t>2688.e7</w:t>
      </w:r>
      <w:r w:rsidR="0062180B" w:rsidRPr="009F378A">
        <w:t xml:space="preserve"> (2019)</w:t>
      </w:r>
      <w:r w:rsidRPr="009F378A">
        <w:t>.</w:t>
      </w:r>
    </w:p>
    <w:p w14:paraId="12E5916A" w14:textId="7F681217" w:rsidR="00627FC6" w:rsidRPr="009F378A" w:rsidRDefault="00627FC6" w:rsidP="00627FC6">
      <w:pPr>
        <w:pStyle w:val="EndNoteBibliography"/>
      </w:pPr>
      <w:r w:rsidRPr="009F378A">
        <w:t>46.</w:t>
      </w:r>
      <w:r w:rsidRPr="009F378A">
        <w:tab/>
        <w:t>Truong, D. D</w:t>
      </w:r>
      <w:r w:rsidR="00507143" w:rsidRPr="009F378A">
        <w:t>.</w:t>
      </w:r>
      <w:r w:rsidR="0062180B" w:rsidRPr="009F378A">
        <w:t xml:space="preserve"> et al. </w:t>
      </w:r>
      <w:r w:rsidRPr="009F378A">
        <w:t xml:space="preserve">A </w:t>
      </w:r>
      <w:r w:rsidR="0062180B" w:rsidRPr="009F378A">
        <w:t>human organotypic microfluidic tumor model permits investigation of the interplay between patient-derived fibroblasts and breast cancer ce</w:t>
      </w:r>
      <w:r w:rsidRPr="009F378A">
        <w:t xml:space="preserve">lls. </w:t>
      </w:r>
      <w:r w:rsidRPr="009F378A">
        <w:rPr>
          <w:i/>
        </w:rPr>
        <w:t xml:space="preserve">Cancer </w:t>
      </w:r>
      <w:r w:rsidR="0062180B" w:rsidRPr="009F378A">
        <w:rPr>
          <w:i/>
        </w:rPr>
        <w:t>Research</w:t>
      </w:r>
      <w:r w:rsidR="0062180B" w:rsidRPr="009F378A">
        <w:rPr>
          <w:iCs/>
        </w:rPr>
        <w:t>.</w:t>
      </w:r>
      <w:r w:rsidRPr="009F378A">
        <w:rPr>
          <w:iCs/>
        </w:rPr>
        <w:t xml:space="preserve"> </w:t>
      </w:r>
      <w:r w:rsidRPr="009F378A">
        <w:rPr>
          <w:b/>
          <w:bCs/>
          <w:iCs/>
        </w:rPr>
        <w:t>79</w:t>
      </w:r>
      <w:r w:rsidRPr="009F378A">
        <w:t xml:space="preserve"> (12), 3139</w:t>
      </w:r>
      <w:r w:rsidR="0062180B" w:rsidRPr="009F378A">
        <w:t>–</w:t>
      </w:r>
      <w:r w:rsidRPr="009F378A">
        <w:t>3151</w:t>
      </w:r>
      <w:r w:rsidR="0062180B" w:rsidRPr="009F378A">
        <w:t xml:space="preserve"> (2019)</w:t>
      </w:r>
      <w:r w:rsidRPr="009F378A">
        <w:t>.</w:t>
      </w:r>
    </w:p>
    <w:p w14:paraId="0C0837E6" w14:textId="2D659A7C" w:rsidR="00627FC6" w:rsidRPr="009F378A" w:rsidRDefault="00627FC6" w:rsidP="00627FC6">
      <w:pPr>
        <w:pStyle w:val="EndNoteBibliography"/>
      </w:pPr>
      <w:r w:rsidRPr="009F378A">
        <w:t>47.</w:t>
      </w:r>
      <w:r w:rsidRPr="009F378A">
        <w:tab/>
        <w:t>Zhang, J</w:t>
      </w:r>
      <w:r w:rsidR="00507143" w:rsidRPr="009F378A">
        <w:t>.</w:t>
      </w:r>
      <w:r w:rsidR="0062180B" w:rsidRPr="009F378A">
        <w:t xml:space="preserve"> et al. </w:t>
      </w:r>
      <w:r w:rsidRPr="009F378A">
        <w:t xml:space="preserve">Energetic regulation of coordinated leader-follower dynamics during collective invasion of breast cancer cells. </w:t>
      </w:r>
      <w:r w:rsidRPr="009F378A">
        <w:rPr>
          <w:i/>
        </w:rPr>
        <w:t>Proceedings of the National Academy of Sciences of the United States of America</w:t>
      </w:r>
      <w:r w:rsidR="0062180B" w:rsidRPr="009F378A">
        <w:rPr>
          <w:iCs/>
        </w:rPr>
        <w:t>.</w:t>
      </w:r>
      <w:r w:rsidRPr="009F378A">
        <w:rPr>
          <w:iCs/>
        </w:rPr>
        <w:t xml:space="preserve"> </w:t>
      </w:r>
      <w:r w:rsidRPr="009F378A">
        <w:rPr>
          <w:b/>
          <w:bCs/>
          <w:iCs/>
        </w:rPr>
        <w:t>116</w:t>
      </w:r>
      <w:r w:rsidRPr="009F378A">
        <w:t xml:space="preserve"> (16), 7867</w:t>
      </w:r>
      <w:r w:rsidR="0062180B" w:rsidRPr="009F378A">
        <w:t>–</w:t>
      </w:r>
      <w:r w:rsidRPr="009F378A">
        <w:t>7872</w:t>
      </w:r>
      <w:r w:rsidR="0062180B" w:rsidRPr="009F378A">
        <w:t xml:space="preserve"> (2019)</w:t>
      </w:r>
      <w:r w:rsidRPr="009F378A">
        <w:t>.</w:t>
      </w:r>
    </w:p>
    <w:p w14:paraId="3255225C" w14:textId="48357AEB" w:rsidR="00627FC6" w:rsidRPr="009F378A" w:rsidRDefault="00627FC6" w:rsidP="00627FC6">
      <w:pPr>
        <w:pStyle w:val="EndNoteBibliography"/>
      </w:pPr>
      <w:r w:rsidRPr="009F378A">
        <w:t>48.</w:t>
      </w:r>
      <w:r w:rsidRPr="009F378A">
        <w:tab/>
        <w:t>Jeong, Y. H</w:t>
      </w:r>
      <w:r w:rsidR="00507143" w:rsidRPr="009F378A">
        <w:t>.</w:t>
      </w:r>
      <w:r w:rsidR="0062180B" w:rsidRPr="009F378A">
        <w:t xml:space="preserve"> et al.</w:t>
      </w:r>
      <w:r w:rsidRPr="009F378A">
        <w:t xml:space="preserve"> Vitrification for cryopreservation of 2D and 3D stem cells culture using high concentration of cryoprotective agents. </w:t>
      </w:r>
      <w:r w:rsidRPr="009F378A">
        <w:rPr>
          <w:i/>
        </w:rPr>
        <w:t xml:space="preserve">BMC </w:t>
      </w:r>
      <w:r w:rsidR="0062180B" w:rsidRPr="009F378A">
        <w:rPr>
          <w:i/>
        </w:rPr>
        <w:t>Biotechnology</w:t>
      </w:r>
      <w:r w:rsidR="0062180B" w:rsidRPr="009F378A">
        <w:rPr>
          <w:bCs/>
        </w:rPr>
        <w:t>.</w:t>
      </w:r>
      <w:r w:rsidRPr="009F378A">
        <w:rPr>
          <w:bCs/>
        </w:rPr>
        <w:t xml:space="preserve"> </w:t>
      </w:r>
      <w:r w:rsidRPr="009F378A">
        <w:rPr>
          <w:b/>
        </w:rPr>
        <w:t>20</w:t>
      </w:r>
      <w:r w:rsidRPr="009F378A">
        <w:rPr>
          <w:bCs/>
        </w:rPr>
        <w:t xml:space="preserve"> </w:t>
      </w:r>
      <w:r w:rsidRPr="009F378A">
        <w:t>(1), 45</w:t>
      </w:r>
      <w:r w:rsidR="0062180B" w:rsidRPr="009F378A">
        <w:t xml:space="preserve"> (2020)</w:t>
      </w:r>
      <w:r w:rsidRPr="009F378A">
        <w:t>.</w:t>
      </w:r>
    </w:p>
    <w:p w14:paraId="0713F8EB" w14:textId="2A86C586" w:rsidR="009F659A" w:rsidRPr="009F378A" w:rsidRDefault="00646561" w:rsidP="00F3781F">
      <w:pPr>
        <w:rPr>
          <w:color w:val="808080" w:themeColor="background1" w:themeShade="80"/>
        </w:rPr>
      </w:pPr>
      <w:r w:rsidRPr="009F378A">
        <w:rPr>
          <w:color w:val="808080" w:themeColor="background1" w:themeShade="80"/>
        </w:rPr>
        <w:fldChar w:fldCharType="end"/>
      </w:r>
    </w:p>
    <w:sectPr w:rsidR="009F659A" w:rsidRPr="009F378A" w:rsidSect="00B81B15">
      <w:head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1C127" w14:textId="77777777" w:rsidR="00E670A6" w:rsidRDefault="00E670A6" w:rsidP="00621C4E">
      <w:r>
        <w:separator/>
      </w:r>
    </w:p>
  </w:endnote>
  <w:endnote w:type="continuationSeparator" w:id="0">
    <w:p w14:paraId="2FFBD820" w14:textId="77777777" w:rsidR="00E670A6" w:rsidRDefault="00E670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dobe Garamond Pro">
    <w:panose1 w:val="00000000000000000000"/>
    <w:charset w:val="00"/>
    <w:family w:val="roman"/>
    <w:notTrueType/>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2551D" w14:textId="457CFB72" w:rsidR="007E548D" w:rsidRDefault="007E548D"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8F8CB" w14:textId="77777777" w:rsidR="00E670A6" w:rsidRDefault="00E670A6" w:rsidP="00621C4E">
      <w:r>
        <w:separator/>
      </w:r>
    </w:p>
  </w:footnote>
  <w:footnote w:type="continuationSeparator" w:id="0">
    <w:p w14:paraId="0E431422" w14:textId="77777777" w:rsidR="00E670A6" w:rsidRDefault="00E670A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172AB" w14:textId="25303564" w:rsidR="007E548D" w:rsidRPr="006F06E4" w:rsidRDefault="007E548D"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B56BA" w14:textId="77777777" w:rsidR="007E548D" w:rsidRPr="006F06E4" w:rsidRDefault="007E548D" w:rsidP="00AA25EC">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5280"/>
    <w:multiLevelType w:val="multilevel"/>
    <w:tmpl w:val="D3ACF8EC"/>
    <w:lvl w:ilvl="0">
      <w:start w:val="1"/>
      <w:numFmt w:val="none"/>
      <w:lvlText w:val="6."/>
      <w:lvlJc w:val="left"/>
      <w:pPr>
        <w:ind w:left="432" w:hanging="432"/>
      </w:pPr>
      <w:rPr>
        <w:rFonts w:hint="default"/>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2.7.%4"/>
      <w:lvlJc w:val="left"/>
      <w:pPr>
        <w:ind w:left="864" w:hanging="864"/>
      </w:pPr>
      <w:rPr>
        <w:rFonts w:hint="default"/>
        <w:b/>
      </w:rPr>
    </w:lvl>
    <w:lvl w:ilvl="4">
      <w:start w:val="1"/>
      <w:numFmt w:val="decimal"/>
      <w:lvlText w:val="4.2.7.%4.%5"/>
      <w:lvlJc w:val="left"/>
      <w:pPr>
        <w:ind w:left="1728" w:hanging="648"/>
      </w:pPr>
      <w:rPr>
        <w:rFonts w:hint="default"/>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65F2037"/>
    <w:multiLevelType w:val="multilevel"/>
    <w:tmpl w:val="0CF4487E"/>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none"/>
      <w:lvlText w:val="4.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2E2328"/>
    <w:multiLevelType w:val="multilevel"/>
    <w:tmpl w:val="EB2A5D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C722A48"/>
    <w:multiLevelType w:val="multilevel"/>
    <w:tmpl w:val="B0146054"/>
    <w:lvl w:ilvl="0">
      <w:start w:val="2"/>
      <w:numFmt w:val="decimal"/>
      <w:lvlText w:val="%1."/>
      <w:lvlJc w:val="left"/>
      <w:pPr>
        <w:ind w:left="720" w:hanging="720"/>
      </w:pPr>
      <w:rPr>
        <w:rFonts w:hint="default"/>
      </w:rPr>
    </w:lvl>
    <w:lvl w:ilvl="1">
      <w:start w:val="7"/>
      <w:numFmt w:val="decimal"/>
      <w:lvlText w:val="%1.%2."/>
      <w:lvlJc w:val="left"/>
      <w:pPr>
        <w:ind w:left="1032" w:hanging="720"/>
      </w:pPr>
      <w:rPr>
        <w:rFonts w:hint="default"/>
      </w:rPr>
    </w:lvl>
    <w:lvl w:ilvl="2">
      <w:start w:val="1"/>
      <w:numFmt w:val="decimal"/>
      <w:lvlText w:val="%1.%2.%3."/>
      <w:lvlJc w:val="left"/>
      <w:pPr>
        <w:ind w:left="1344" w:hanging="720"/>
      </w:pPr>
      <w:rPr>
        <w:rFonts w:hint="default"/>
      </w:rPr>
    </w:lvl>
    <w:lvl w:ilvl="3">
      <w:start w:val="1"/>
      <w:numFmt w:val="decimal"/>
      <w:lvlText w:val="%1.%2.%3.%4."/>
      <w:lvlJc w:val="left"/>
      <w:pPr>
        <w:ind w:left="1656" w:hanging="720"/>
      </w:pPr>
      <w:rPr>
        <w:rFonts w:hint="default"/>
      </w:rPr>
    </w:lvl>
    <w:lvl w:ilvl="4">
      <w:start w:val="1"/>
      <w:numFmt w:val="decimal"/>
      <w:lvlText w:val="%1.%2.%3.%4.%5."/>
      <w:lvlJc w:val="left"/>
      <w:pPr>
        <w:ind w:left="2328" w:hanging="1080"/>
      </w:pPr>
      <w:rPr>
        <w:rFonts w:hint="default"/>
      </w:rPr>
    </w:lvl>
    <w:lvl w:ilvl="5">
      <w:start w:val="1"/>
      <w:numFmt w:val="decimal"/>
      <w:lvlText w:val="%1.%2.%3.%4.%5.%6."/>
      <w:lvlJc w:val="left"/>
      <w:pPr>
        <w:ind w:left="2640" w:hanging="1080"/>
      </w:pPr>
      <w:rPr>
        <w:rFonts w:hint="default"/>
      </w:rPr>
    </w:lvl>
    <w:lvl w:ilvl="6">
      <w:start w:val="1"/>
      <w:numFmt w:val="decimal"/>
      <w:lvlText w:val="%1.%2.%3.%4.%5.%6.%7."/>
      <w:lvlJc w:val="left"/>
      <w:pPr>
        <w:ind w:left="3312" w:hanging="1440"/>
      </w:pPr>
      <w:rPr>
        <w:rFonts w:hint="default"/>
      </w:rPr>
    </w:lvl>
    <w:lvl w:ilvl="7">
      <w:start w:val="1"/>
      <w:numFmt w:val="decimal"/>
      <w:lvlText w:val="%1.%2.%3.%4.%5.%6.%7.%8."/>
      <w:lvlJc w:val="left"/>
      <w:pPr>
        <w:ind w:left="3624" w:hanging="1440"/>
      </w:pPr>
      <w:rPr>
        <w:rFonts w:hint="default"/>
      </w:rPr>
    </w:lvl>
    <w:lvl w:ilvl="8">
      <w:start w:val="1"/>
      <w:numFmt w:val="decimal"/>
      <w:lvlText w:val="%1.%2.%3.%4.%5.%6.%7.%8.%9."/>
      <w:lvlJc w:val="left"/>
      <w:pPr>
        <w:ind w:left="4296" w:hanging="1800"/>
      </w:pPr>
      <w:rPr>
        <w:rFonts w:hint="default"/>
      </w:rPr>
    </w:lvl>
  </w:abstractNum>
  <w:abstractNum w:abstractNumId="4" w15:restartNumberingAfterBreak="0">
    <w:nsid w:val="1ED8758F"/>
    <w:multiLevelType w:val="multilevel"/>
    <w:tmpl w:val="17F0B0CC"/>
    <w:lvl w:ilvl="0">
      <w:start w:val="1"/>
      <w:numFmt w:val="none"/>
      <w:lvlText w:val="5."/>
      <w:lvlJc w:val="left"/>
      <w:pPr>
        <w:ind w:left="432" w:hanging="432"/>
      </w:pPr>
      <w:rPr>
        <w:rFonts w:hint="default"/>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2.7.%4"/>
      <w:lvlJc w:val="left"/>
      <w:pPr>
        <w:ind w:left="864" w:hanging="864"/>
      </w:pPr>
      <w:rPr>
        <w:rFonts w:hint="default"/>
        <w:b/>
      </w:rPr>
    </w:lvl>
    <w:lvl w:ilvl="4">
      <w:start w:val="1"/>
      <w:numFmt w:val="decimal"/>
      <w:lvlText w:val="4.2.7.%4.%5"/>
      <w:lvlJc w:val="left"/>
      <w:pPr>
        <w:ind w:left="1728" w:hanging="648"/>
      </w:pPr>
      <w:rPr>
        <w:rFonts w:hint="default"/>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EF67041"/>
    <w:multiLevelType w:val="multilevel"/>
    <w:tmpl w:val="1FF8AE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1.%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30F228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B92E7B"/>
    <w:multiLevelType w:val="multilevel"/>
    <w:tmpl w:val="949A40D0"/>
    <w:lvl w:ilvl="0">
      <w:start w:val="1"/>
      <w:numFmt w:val="none"/>
      <w:lvlText w:val="6."/>
      <w:lvlJc w:val="left"/>
      <w:pPr>
        <w:ind w:left="360" w:hanging="360"/>
      </w:pPr>
      <w:rPr>
        <w:rFonts w:hint="default"/>
        <w:sz w:val="28"/>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4.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0F1729"/>
    <w:multiLevelType w:val="multilevel"/>
    <w:tmpl w:val="E6946C58"/>
    <w:lvl w:ilvl="0">
      <w:start w:val="1"/>
      <w:numFmt w:val="decimal"/>
      <w:lvlText w:val="%1."/>
      <w:lvlJc w:val="left"/>
      <w:pPr>
        <w:ind w:left="720" w:hanging="360"/>
      </w:pPr>
    </w:lvl>
    <w:lvl w:ilvl="1">
      <w:start w:val="1"/>
      <w:numFmt w:val="decimal"/>
      <w:isLgl/>
      <w:lvlText w:val="%2."/>
      <w:lvlJc w:val="left"/>
      <w:pPr>
        <w:ind w:left="1080" w:hanging="360"/>
      </w:pPr>
      <w:rPr>
        <w:rFonts w:asciiTheme="minorHAnsi" w:eastAsia="Times New Roman" w:hAnsiTheme="minorHAnsi" w:cstheme="minorHAnsi"/>
        <w:b w:val="0"/>
        <w:bCs w:val="0"/>
        <w:lang w:val="en-G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4557E60"/>
    <w:multiLevelType w:val="multilevel"/>
    <w:tmpl w:val="4AD42F24"/>
    <w:lvl w:ilvl="0">
      <w:start w:val="1"/>
      <w:numFmt w:val="decimal"/>
      <w:lvlText w:val="%1."/>
      <w:lvlJc w:val="left"/>
      <w:pPr>
        <w:ind w:left="360" w:hanging="360"/>
      </w:pPr>
      <w:rPr>
        <w:rFonts w:hint="default"/>
      </w:rPr>
    </w:lvl>
    <w:lvl w:ilvl="1">
      <w:start w:val="1"/>
      <w:numFmt w:val="decimal"/>
      <w:lvlText w:val="2.%2."/>
      <w:lvlJc w:val="left"/>
      <w:pPr>
        <w:ind w:left="1728" w:hanging="648"/>
      </w:pPr>
      <w:rPr>
        <w:rFonts w:hint="default"/>
        <w:b w:val="0"/>
        <w:sz w:val="24"/>
      </w:rPr>
    </w:lvl>
    <w:lvl w:ilvl="2">
      <w:start w:val="1"/>
      <w:numFmt w:val="decimal"/>
      <w:lvlText w:val="2.%2.%3."/>
      <w:lvlJc w:val="left"/>
      <w:pPr>
        <w:ind w:left="2520" w:hanging="360"/>
      </w:pPr>
      <w:rPr>
        <w:rFonts w:hint="default"/>
      </w:rPr>
    </w:lvl>
    <w:lvl w:ilvl="3">
      <w:start w:val="1"/>
      <w:numFmt w:val="none"/>
      <w:lvlText w:val="2.7.2.1."/>
      <w:lvlJc w:val="left"/>
      <w:pPr>
        <w:ind w:left="3600" w:hanging="360"/>
      </w:pPr>
      <w:rPr>
        <w:rFonts w:hint="default"/>
      </w:rPr>
    </w:lvl>
    <w:lvl w:ilvl="4">
      <w:start w:val="1"/>
      <w:numFmt w:val="decimal"/>
      <w:lvlText w:val="%1.%2.%3.%4.%5."/>
      <w:lvlJc w:val="left"/>
      <w:pPr>
        <w:ind w:left="4680" w:hanging="360"/>
      </w:pPr>
      <w:rPr>
        <w:rFonts w:hint="default"/>
      </w:rPr>
    </w:lvl>
    <w:lvl w:ilvl="5">
      <w:start w:val="1"/>
      <w:numFmt w:val="decimal"/>
      <w:lvlText w:val="%1.%2.%3.%4.%5.%6."/>
      <w:lvlJc w:val="left"/>
      <w:pPr>
        <w:ind w:left="5760" w:hanging="360"/>
      </w:pPr>
      <w:rPr>
        <w:rFonts w:hint="default"/>
      </w:rPr>
    </w:lvl>
    <w:lvl w:ilvl="6">
      <w:start w:val="1"/>
      <w:numFmt w:val="decimal"/>
      <w:lvlText w:val="%1.%2.%3.%4.%5.%6.%7."/>
      <w:lvlJc w:val="left"/>
      <w:pPr>
        <w:ind w:left="6840" w:hanging="360"/>
      </w:pPr>
      <w:rPr>
        <w:rFonts w:hint="default"/>
      </w:rPr>
    </w:lvl>
    <w:lvl w:ilvl="7">
      <w:start w:val="1"/>
      <w:numFmt w:val="decimal"/>
      <w:lvlText w:val="%1.%2.%3.%4.%5.%6.%7.%8."/>
      <w:lvlJc w:val="left"/>
      <w:pPr>
        <w:ind w:left="7920" w:hanging="360"/>
      </w:pPr>
      <w:rPr>
        <w:rFonts w:hint="default"/>
      </w:rPr>
    </w:lvl>
    <w:lvl w:ilvl="8">
      <w:start w:val="1"/>
      <w:numFmt w:val="decimal"/>
      <w:lvlText w:val="%1.%2.%3.%4.%5.%6.%7.%8.%9."/>
      <w:lvlJc w:val="left"/>
      <w:pPr>
        <w:ind w:left="9000" w:hanging="360"/>
      </w:pPr>
      <w:rPr>
        <w:rFonts w:hint="default"/>
      </w:rPr>
    </w:lvl>
  </w:abstractNum>
  <w:abstractNum w:abstractNumId="10" w15:restartNumberingAfterBreak="0">
    <w:nsid w:val="28EB0B80"/>
    <w:multiLevelType w:val="multilevel"/>
    <w:tmpl w:val="7C1849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23E220D"/>
    <w:multiLevelType w:val="multilevel"/>
    <w:tmpl w:val="3EF836A8"/>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2.7.%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4B2350CF"/>
    <w:multiLevelType w:val="multilevel"/>
    <w:tmpl w:val="879E25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none"/>
      <w:lvlText w:val="1.1.1."/>
      <w:lvlJc w:val="left"/>
      <w:pPr>
        <w:ind w:left="1224" w:hanging="504"/>
      </w:pPr>
      <w:rPr>
        <w:rFonts w:hint="default"/>
      </w:rPr>
    </w:lvl>
    <w:lvl w:ilvl="3">
      <w:start w:val="1"/>
      <w:numFmt w:val="decimal"/>
      <w:lvlText w:val="%1.%2.%4."/>
      <w:lvlJc w:val="left"/>
      <w:pPr>
        <w:ind w:left="1728" w:hanging="648"/>
      </w:pPr>
      <w:rPr>
        <w:rFonts w:hint="default"/>
        <w:lang w:val="en-U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DDC1CB8"/>
    <w:multiLevelType w:val="multilevel"/>
    <w:tmpl w:val="6DB40B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4753ADD"/>
    <w:multiLevelType w:val="multilevel"/>
    <w:tmpl w:val="F0FC8480"/>
    <w:lvl w:ilvl="0">
      <w:start w:val="2"/>
      <w:numFmt w:val="decimal"/>
      <w:lvlText w:val="%1."/>
      <w:lvlJc w:val="left"/>
      <w:pPr>
        <w:ind w:left="720" w:hanging="360"/>
      </w:pPr>
      <w:rPr>
        <w:rFonts w:asciiTheme="minorHAnsi" w:eastAsia="Times New Roman" w:hAnsiTheme="minorHAnsi" w:cstheme="minorHAnsi" w:hint="default"/>
      </w:rPr>
    </w:lvl>
    <w:lvl w:ilvl="1">
      <w:start w:val="1"/>
      <w:numFmt w:val="none"/>
      <w:isLgl/>
      <w:lvlText w:val="6.1."/>
      <w:lvlJc w:val="left"/>
      <w:pPr>
        <w:ind w:left="1080" w:hanging="360"/>
      </w:pPr>
      <w:rPr>
        <w:rFonts w:asciiTheme="minorHAnsi" w:eastAsia="Times New Roman" w:hAnsiTheme="minorHAnsi" w:cstheme="minorHAnsi" w:hint="default"/>
        <w:b w:val="0"/>
        <w:bCs w:val="0"/>
      </w:rPr>
    </w:lvl>
    <w:lvl w:ilvl="2">
      <w:start w:val="1"/>
      <w:numFmt w:val="decimal"/>
      <w:isLgl/>
      <w:lvlText w:val="6.%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6C5F5383"/>
    <w:multiLevelType w:val="multilevel"/>
    <w:tmpl w:val="B18CCEA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b w:val="0"/>
        <w:bCs w:val="0"/>
      </w:rPr>
    </w:lvl>
    <w:lvl w:ilvl="2">
      <w:start w:val="1"/>
      <w:numFmt w:val="decimal"/>
      <w:lvlText w:val="4.%3."/>
      <w:lvlJc w:val="left"/>
      <w:pPr>
        <w:ind w:left="1224" w:hanging="504"/>
      </w:pPr>
      <w:rPr>
        <w:rFonts w:hint="default"/>
      </w:rPr>
    </w:lvl>
    <w:lvl w:ilvl="3">
      <w:start w:val="1"/>
      <w:numFmt w:val="decimal"/>
      <w:lvlText w:val="%1.%2.%3.%4."/>
      <w:lvlJc w:val="left"/>
      <w:pPr>
        <w:ind w:left="1728" w:hanging="648"/>
      </w:pPr>
      <w:rPr>
        <w:rFonts w:hint="default"/>
        <w:lang w:val="en-U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CEA2577"/>
    <w:multiLevelType w:val="multilevel"/>
    <w:tmpl w:val="708AE03C"/>
    <w:lvl w:ilvl="0">
      <w:start w:val="1"/>
      <w:numFmt w:val="none"/>
      <w:lvlText w:val="6"/>
      <w:lvlJc w:val="left"/>
      <w:pPr>
        <w:ind w:left="1080" w:hanging="1080"/>
      </w:pPr>
      <w:rPr>
        <w:rFonts w:hint="default"/>
        <w:sz w:val="28"/>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4.2.7.%4."/>
      <w:lvlJc w:val="left"/>
      <w:pPr>
        <w:ind w:left="1080" w:hanging="1080"/>
      </w:pPr>
      <w:rPr>
        <w:rFonts w:hint="default"/>
        <w:b w:val="0"/>
        <w:bCs w:val="0"/>
      </w:rPr>
    </w:lvl>
    <w:lvl w:ilvl="4">
      <w:start w:val="1"/>
      <w:numFmt w:val="decimal"/>
      <w:lvlText w:val="4.2.7.%4.%5."/>
      <w:lvlJc w:val="left"/>
      <w:pPr>
        <w:ind w:left="1080" w:hanging="1080"/>
      </w:pPr>
      <w:rPr>
        <w:rFonts w:hint="default"/>
        <w:b w:val="0"/>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7" w15:restartNumberingAfterBreak="0">
    <w:nsid w:val="6E225E64"/>
    <w:multiLevelType w:val="multilevel"/>
    <w:tmpl w:val="601A2F0C"/>
    <w:lvl w:ilvl="0">
      <w:start w:val="2"/>
      <w:numFmt w:val="decimal"/>
      <w:lvlText w:val="%1."/>
      <w:lvlJc w:val="left"/>
      <w:pPr>
        <w:ind w:left="720" w:hanging="360"/>
      </w:pPr>
      <w:rPr>
        <w:rFonts w:asciiTheme="minorHAnsi" w:eastAsia="Times New Roman" w:hAnsiTheme="minorHAnsi" w:cstheme="minorHAnsi" w:hint="default"/>
      </w:rPr>
    </w:lvl>
    <w:lvl w:ilvl="1">
      <w:start w:val="1"/>
      <w:numFmt w:val="decimal"/>
      <w:isLgl/>
      <w:lvlText w:val="%2."/>
      <w:lvlJc w:val="left"/>
      <w:pPr>
        <w:ind w:left="1080" w:hanging="360"/>
      </w:pPr>
      <w:rPr>
        <w:rFonts w:asciiTheme="minorHAnsi" w:eastAsia="Times New Roman" w:hAnsiTheme="minorHAnsi" w:cstheme="minorHAnsi" w:hint="default"/>
        <w:b w:val="0"/>
        <w:bCs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72865B18"/>
    <w:multiLevelType w:val="multilevel"/>
    <w:tmpl w:val="F064B9EE"/>
    <w:lvl w:ilvl="0">
      <w:start w:val="1"/>
      <w:numFmt w:val="decimal"/>
      <w:lvlText w:val="%1"/>
      <w:lvlJc w:val="left"/>
      <w:pPr>
        <w:ind w:left="432" w:hanging="432"/>
      </w:pPr>
      <w:rPr>
        <w:rFonts w:hint="default"/>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2.7.%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FA36925"/>
    <w:multiLevelType w:val="multilevel"/>
    <w:tmpl w:val="BEBE1A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8"/>
  </w:num>
  <w:num w:numId="2">
    <w:abstractNumId w:val="17"/>
  </w:num>
  <w:num w:numId="3">
    <w:abstractNumId w:val="6"/>
  </w:num>
  <w:num w:numId="4">
    <w:abstractNumId w:val="12"/>
  </w:num>
  <w:num w:numId="5">
    <w:abstractNumId w:val="13"/>
  </w:num>
  <w:num w:numId="6">
    <w:abstractNumId w:val="2"/>
  </w:num>
  <w:num w:numId="7">
    <w:abstractNumId w:val="19"/>
  </w:num>
  <w:num w:numId="8">
    <w:abstractNumId w:val="10"/>
  </w:num>
  <w:num w:numId="9">
    <w:abstractNumId w:val="5"/>
  </w:num>
  <w:num w:numId="10">
    <w:abstractNumId w:val="1"/>
  </w:num>
  <w:num w:numId="11">
    <w:abstractNumId w:val="7"/>
  </w:num>
  <w:num w:numId="12">
    <w:abstractNumId w:val="14"/>
  </w:num>
  <w:num w:numId="13">
    <w:abstractNumId w:val="9"/>
  </w:num>
  <w:num w:numId="14">
    <w:abstractNumId w:val="11"/>
  </w:num>
  <w:num w:numId="15">
    <w:abstractNumId w:val="18"/>
  </w:num>
  <w:num w:numId="16">
    <w:abstractNumId w:val="16"/>
  </w:num>
  <w:num w:numId="17">
    <w:abstractNumId w:val="15"/>
  </w:num>
  <w:num w:numId="18">
    <w:abstractNumId w:val="4"/>
  </w:num>
  <w:num w:numId="19">
    <w:abstractNumId w:val="0"/>
  </w:num>
  <w:num w:numId="20">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0tjA1NjUwNDA2MDdS0lEKTi0uzszPAykwrQUA31aGjy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tdrw9vn00rpserev3x99e692srpafdsa2x&quot;&gt;My EndNote Library&lt;record-ids&gt;&lt;item&gt;1&lt;/item&gt;&lt;item&gt;5&lt;/item&gt;&lt;item&gt;6&lt;/item&gt;&lt;item&gt;7&lt;/item&gt;&lt;item&gt;8&lt;/item&gt;&lt;item&gt;10&lt;/item&gt;&lt;item&gt;11&lt;/item&gt;&lt;item&gt;12&lt;/item&gt;&lt;item&gt;13&lt;/item&gt;&lt;item&gt;14&lt;/item&gt;&lt;item&gt;15&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EE705F"/>
    <w:rsid w:val="00001169"/>
    <w:rsid w:val="00001806"/>
    <w:rsid w:val="000019A6"/>
    <w:rsid w:val="000025EE"/>
    <w:rsid w:val="00005815"/>
    <w:rsid w:val="00007DBC"/>
    <w:rsid w:val="00007EA1"/>
    <w:rsid w:val="000100F0"/>
    <w:rsid w:val="000100FA"/>
    <w:rsid w:val="000129B2"/>
    <w:rsid w:val="00012FF9"/>
    <w:rsid w:val="0001329A"/>
    <w:rsid w:val="0001389C"/>
    <w:rsid w:val="00014314"/>
    <w:rsid w:val="00014D95"/>
    <w:rsid w:val="00020449"/>
    <w:rsid w:val="000211C8"/>
    <w:rsid w:val="00021434"/>
    <w:rsid w:val="00021774"/>
    <w:rsid w:val="00021DF3"/>
    <w:rsid w:val="00023869"/>
    <w:rsid w:val="00024598"/>
    <w:rsid w:val="00026697"/>
    <w:rsid w:val="0002731B"/>
    <w:rsid w:val="000279B0"/>
    <w:rsid w:val="00032769"/>
    <w:rsid w:val="0003311E"/>
    <w:rsid w:val="00037B58"/>
    <w:rsid w:val="0004104F"/>
    <w:rsid w:val="00042840"/>
    <w:rsid w:val="000434F8"/>
    <w:rsid w:val="00047423"/>
    <w:rsid w:val="00050381"/>
    <w:rsid w:val="00051B73"/>
    <w:rsid w:val="00056D44"/>
    <w:rsid w:val="00060ABE"/>
    <w:rsid w:val="00061A50"/>
    <w:rsid w:val="0006361B"/>
    <w:rsid w:val="00064104"/>
    <w:rsid w:val="000652E3"/>
    <w:rsid w:val="00066025"/>
    <w:rsid w:val="00066993"/>
    <w:rsid w:val="00067A8F"/>
    <w:rsid w:val="000701D1"/>
    <w:rsid w:val="00070A1F"/>
    <w:rsid w:val="00072E47"/>
    <w:rsid w:val="00080A20"/>
    <w:rsid w:val="0008156E"/>
    <w:rsid w:val="00082796"/>
    <w:rsid w:val="00082DF4"/>
    <w:rsid w:val="00082E1B"/>
    <w:rsid w:val="000843A3"/>
    <w:rsid w:val="00085358"/>
    <w:rsid w:val="00086FF5"/>
    <w:rsid w:val="00087C0A"/>
    <w:rsid w:val="00091385"/>
    <w:rsid w:val="00093BC4"/>
    <w:rsid w:val="000943E6"/>
    <w:rsid w:val="000953E4"/>
    <w:rsid w:val="00097605"/>
    <w:rsid w:val="00097929"/>
    <w:rsid w:val="000A0009"/>
    <w:rsid w:val="000A1217"/>
    <w:rsid w:val="000A1E80"/>
    <w:rsid w:val="000A1F22"/>
    <w:rsid w:val="000A3B70"/>
    <w:rsid w:val="000A5153"/>
    <w:rsid w:val="000B01CD"/>
    <w:rsid w:val="000B10AE"/>
    <w:rsid w:val="000B30BF"/>
    <w:rsid w:val="000B566B"/>
    <w:rsid w:val="000B662E"/>
    <w:rsid w:val="000B6808"/>
    <w:rsid w:val="000B7294"/>
    <w:rsid w:val="000B75D0"/>
    <w:rsid w:val="000C11BE"/>
    <w:rsid w:val="000C1CF8"/>
    <w:rsid w:val="000C4430"/>
    <w:rsid w:val="000C49CF"/>
    <w:rsid w:val="000C52E9"/>
    <w:rsid w:val="000C5CDC"/>
    <w:rsid w:val="000C65DC"/>
    <w:rsid w:val="000C66F3"/>
    <w:rsid w:val="000C6900"/>
    <w:rsid w:val="000C739B"/>
    <w:rsid w:val="000D0D01"/>
    <w:rsid w:val="000D31E8"/>
    <w:rsid w:val="000D76E4"/>
    <w:rsid w:val="000E2455"/>
    <w:rsid w:val="000E3346"/>
    <w:rsid w:val="000E3816"/>
    <w:rsid w:val="000E4F77"/>
    <w:rsid w:val="000E6AB7"/>
    <w:rsid w:val="000E6FC8"/>
    <w:rsid w:val="000E793B"/>
    <w:rsid w:val="000F265C"/>
    <w:rsid w:val="000F3AFA"/>
    <w:rsid w:val="000F5712"/>
    <w:rsid w:val="000F6611"/>
    <w:rsid w:val="000F7E22"/>
    <w:rsid w:val="00100FF5"/>
    <w:rsid w:val="001104F3"/>
    <w:rsid w:val="001119D1"/>
    <w:rsid w:val="00112EEB"/>
    <w:rsid w:val="00113456"/>
    <w:rsid w:val="001173FF"/>
    <w:rsid w:val="00120D3A"/>
    <w:rsid w:val="00121304"/>
    <w:rsid w:val="00123BBA"/>
    <w:rsid w:val="00124333"/>
    <w:rsid w:val="0012563A"/>
    <w:rsid w:val="001264DE"/>
    <w:rsid w:val="001301DE"/>
    <w:rsid w:val="001313A7"/>
    <w:rsid w:val="0013276F"/>
    <w:rsid w:val="00132B0E"/>
    <w:rsid w:val="0013588C"/>
    <w:rsid w:val="001360E7"/>
    <w:rsid w:val="0013621E"/>
    <w:rsid w:val="0013642E"/>
    <w:rsid w:val="0014185D"/>
    <w:rsid w:val="00142EFE"/>
    <w:rsid w:val="00152A23"/>
    <w:rsid w:val="001625F9"/>
    <w:rsid w:val="00162CB7"/>
    <w:rsid w:val="00164534"/>
    <w:rsid w:val="0016514D"/>
    <w:rsid w:val="00165E4F"/>
    <w:rsid w:val="001665C9"/>
    <w:rsid w:val="00166F32"/>
    <w:rsid w:val="00171E5B"/>
    <w:rsid w:val="00171F94"/>
    <w:rsid w:val="00173D2D"/>
    <w:rsid w:val="00174E7F"/>
    <w:rsid w:val="00175063"/>
    <w:rsid w:val="00175D4E"/>
    <w:rsid w:val="0017668A"/>
    <w:rsid w:val="001766FE"/>
    <w:rsid w:val="001771E7"/>
    <w:rsid w:val="00180D0E"/>
    <w:rsid w:val="00182520"/>
    <w:rsid w:val="001834C1"/>
    <w:rsid w:val="001848C8"/>
    <w:rsid w:val="00185124"/>
    <w:rsid w:val="001911FF"/>
    <w:rsid w:val="00192006"/>
    <w:rsid w:val="00193180"/>
    <w:rsid w:val="00196792"/>
    <w:rsid w:val="001A2E56"/>
    <w:rsid w:val="001A7AFD"/>
    <w:rsid w:val="001B1519"/>
    <w:rsid w:val="001B29EE"/>
    <w:rsid w:val="001B2E2D"/>
    <w:rsid w:val="001B5CD2"/>
    <w:rsid w:val="001C0BEE"/>
    <w:rsid w:val="001C1E49"/>
    <w:rsid w:val="001C27C1"/>
    <w:rsid w:val="001C2A98"/>
    <w:rsid w:val="001C4D95"/>
    <w:rsid w:val="001D233A"/>
    <w:rsid w:val="001D3D7D"/>
    <w:rsid w:val="001D3FFF"/>
    <w:rsid w:val="001D625F"/>
    <w:rsid w:val="001D68A4"/>
    <w:rsid w:val="001D7576"/>
    <w:rsid w:val="001E0E3F"/>
    <w:rsid w:val="001E14A0"/>
    <w:rsid w:val="001E1934"/>
    <w:rsid w:val="001E22E4"/>
    <w:rsid w:val="001E72D6"/>
    <w:rsid w:val="001E7376"/>
    <w:rsid w:val="001F225C"/>
    <w:rsid w:val="001F4EE8"/>
    <w:rsid w:val="002002EE"/>
    <w:rsid w:val="00201CFA"/>
    <w:rsid w:val="0020220D"/>
    <w:rsid w:val="00202448"/>
    <w:rsid w:val="0020291B"/>
    <w:rsid w:val="00202D15"/>
    <w:rsid w:val="002030A8"/>
    <w:rsid w:val="00205B3F"/>
    <w:rsid w:val="002102D1"/>
    <w:rsid w:val="002110BF"/>
    <w:rsid w:val="002116B1"/>
    <w:rsid w:val="00212EAE"/>
    <w:rsid w:val="00214BEE"/>
    <w:rsid w:val="002157DD"/>
    <w:rsid w:val="002205B8"/>
    <w:rsid w:val="00221F40"/>
    <w:rsid w:val="002244FB"/>
    <w:rsid w:val="00225720"/>
    <w:rsid w:val="002259E5"/>
    <w:rsid w:val="00226140"/>
    <w:rsid w:val="00226DCF"/>
    <w:rsid w:val="002274F3"/>
    <w:rsid w:val="00227A6E"/>
    <w:rsid w:val="0023094C"/>
    <w:rsid w:val="002333BB"/>
    <w:rsid w:val="00234BE3"/>
    <w:rsid w:val="00235A90"/>
    <w:rsid w:val="00240780"/>
    <w:rsid w:val="00241E48"/>
    <w:rsid w:val="0024214E"/>
    <w:rsid w:val="00242623"/>
    <w:rsid w:val="00243728"/>
    <w:rsid w:val="00244E9A"/>
    <w:rsid w:val="002459B4"/>
    <w:rsid w:val="00245B12"/>
    <w:rsid w:val="002461D7"/>
    <w:rsid w:val="002478BA"/>
    <w:rsid w:val="00250558"/>
    <w:rsid w:val="00252C85"/>
    <w:rsid w:val="00253F5D"/>
    <w:rsid w:val="0025404B"/>
    <w:rsid w:val="00254322"/>
    <w:rsid w:val="00257EDE"/>
    <w:rsid w:val="002605D1"/>
    <w:rsid w:val="00260652"/>
    <w:rsid w:val="00261F25"/>
    <w:rsid w:val="00262BE0"/>
    <w:rsid w:val="002648A9"/>
    <w:rsid w:val="0026536F"/>
    <w:rsid w:val="0026553C"/>
    <w:rsid w:val="00266061"/>
    <w:rsid w:val="00267DD5"/>
    <w:rsid w:val="00274A0A"/>
    <w:rsid w:val="00277593"/>
    <w:rsid w:val="00277ED1"/>
    <w:rsid w:val="00280909"/>
    <w:rsid w:val="00280918"/>
    <w:rsid w:val="002813EF"/>
    <w:rsid w:val="00282225"/>
    <w:rsid w:val="00282AF6"/>
    <w:rsid w:val="00284A8D"/>
    <w:rsid w:val="0028596A"/>
    <w:rsid w:val="00285E84"/>
    <w:rsid w:val="00287085"/>
    <w:rsid w:val="00287B29"/>
    <w:rsid w:val="00290AF9"/>
    <w:rsid w:val="00290B8D"/>
    <w:rsid w:val="002916F9"/>
    <w:rsid w:val="002967CF"/>
    <w:rsid w:val="002974F0"/>
    <w:rsid w:val="00297788"/>
    <w:rsid w:val="002A3285"/>
    <w:rsid w:val="002A484B"/>
    <w:rsid w:val="002A64A6"/>
    <w:rsid w:val="002B1E70"/>
    <w:rsid w:val="002B3193"/>
    <w:rsid w:val="002B3301"/>
    <w:rsid w:val="002B7274"/>
    <w:rsid w:val="002C2C43"/>
    <w:rsid w:val="002C47D4"/>
    <w:rsid w:val="002C4C77"/>
    <w:rsid w:val="002D0397"/>
    <w:rsid w:val="002D0F38"/>
    <w:rsid w:val="002D3D73"/>
    <w:rsid w:val="002D5562"/>
    <w:rsid w:val="002D654D"/>
    <w:rsid w:val="002D77E3"/>
    <w:rsid w:val="002E067D"/>
    <w:rsid w:val="002E5D30"/>
    <w:rsid w:val="002E682D"/>
    <w:rsid w:val="002F2859"/>
    <w:rsid w:val="002F3F3B"/>
    <w:rsid w:val="002F5E3C"/>
    <w:rsid w:val="002F6B20"/>
    <w:rsid w:val="002F6E3C"/>
    <w:rsid w:val="002F799F"/>
    <w:rsid w:val="0030117D"/>
    <w:rsid w:val="003018CF"/>
    <w:rsid w:val="00301F30"/>
    <w:rsid w:val="003020CE"/>
    <w:rsid w:val="003038FD"/>
    <w:rsid w:val="00303C87"/>
    <w:rsid w:val="003058DF"/>
    <w:rsid w:val="003074D9"/>
    <w:rsid w:val="003108E5"/>
    <w:rsid w:val="003120CB"/>
    <w:rsid w:val="00317D73"/>
    <w:rsid w:val="00320153"/>
    <w:rsid w:val="00320367"/>
    <w:rsid w:val="00320595"/>
    <w:rsid w:val="00322322"/>
    <w:rsid w:val="00322871"/>
    <w:rsid w:val="003260BA"/>
    <w:rsid w:val="00326FB3"/>
    <w:rsid w:val="003316D4"/>
    <w:rsid w:val="00331C55"/>
    <w:rsid w:val="00333822"/>
    <w:rsid w:val="00333E06"/>
    <w:rsid w:val="00336715"/>
    <w:rsid w:val="00336D33"/>
    <w:rsid w:val="003401EC"/>
    <w:rsid w:val="003407CE"/>
    <w:rsid w:val="00340DFD"/>
    <w:rsid w:val="00344954"/>
    <w:rsid w:val="003476A1"/>
    <w:rsid w:val="00350CD7"/>
    <w:rsid w:val="00351C2C"/>
    <w:rsid w:val="00352EB1"/>
    <w:rsid w:val="00360BD0"/>
    <w:rsid w:val="00360C17"/>
    <w:rsid w:val="0036112D"/>
    <w:rsid w:val="003621C6"/>
    <w:rsid w:val="003622B8"/>
    <w:rsid w:val="003622E9"/>
    <w:rsid w:val="00364046"/>
    <w:rsid w:val="003646F6"/>
    <w:rsid w:val="0036610B"/>
    <w:rsid w:val="00366B76"/>
    <w:rsid w:val="00366F80"/>
    <w:rsid w:val="003678D6"/>
    <w:rsid w:val="003705DD"/>
    <w:rsid w:val="00371740"/>
    <w:rsid w:val="00373051"/>
    <w:rsid w:val="00373B8F"/>
    <w:rsid w:val="00376C5D"/>
    <w:rsid w:val="00376D95"/>
    <w:rsid w:val="00377FBB"/>
    <w:rsid w:val="00380B36"/>
    <w:rsid w:val="00385140"/>
    <w:rsid w:val="00392B0D"/>
    <w:rsid w:val="00392EE4"/>
    <w:rsid w:val="00393CC7"/>
    <w:rsid w:val="0039511C"/>
    <w:rsid w:val="003971F7"/>
    <w:rsid w:val="003A16FC"/>
    <w:rsid w:val="003A2B0A"/>
    <w:rsid w:val="003A3F35"/>
    <w:rsid w:val="003A4FCD"/>
    <w:rsid w:val="003B0944"/>
    <w:rsid w:val="003B1593"/>
    <w:rsid w:val="003B4381"/>
    <w:rsid w:val="003B72DC"/>
    <w:rsid w:val="003C1043"/>
    <w:rsid w:val="003C1A30"/>
    <w:rsid w:val="003C2F4F"/>
    <w:rsid w:val="003C34F8"/>
    <w:rsid w:val="003C5F54"/>
    <w:rsid w:val="003C602E"/>
    <w:rsid w:val="003C6779"/>
    <w:rsid w:val="003D2998"/>
    <w:rsid w:val="003D2F0A"/>
    <w:rsid w:val="003D3891"/>
    <w:rsid w:val="003D5D84"/>
    <w:rsid w:val="003D5E5B"/>
    <w:rsid w:val="003D6C42"/>
    <w:rsid w:val="003D7283"/>
    <w:rsid w:val="003E0F4F"/>
    <w:rsid w:val="003E18AC"/>
    <w:rsid w:val="003E210B"/>
    <w:rsid w:val="003E2A12"/>
    <w:rsid w:val="003E3384"/>
    <w:rsid w:val="003E3CA4"/>
    <w:rsid w:val="003E548E"/>
    <w:rsid w:val="003E789F"/>
    <w:rsid w:val="003F0203"/>
    <w:rsid w:val="003F2FB2"/>
    <w:rsid w:val="003F4037"/>
    <w:rsid w:val="003F6638"/>
    <w:rsid w:val="00407EC8"/>
    <w:rsid w:val="0041110A"/>
    <w:rsid w:val="00411624"/>
    <w:rsid w:val="004148E1"/>
    <w:rsid w:val="00414CFA"/>
    <w:rsid w:val="00415003"/>
    <w:rsid w:val="00415EC0"/>
    <w:rsid w:val="004176D0"/>
    <w:rsid w:val="0042008B"/>
    <w:rsid w:val="00420BE9"/>
    <w:rsid w:val="004236F0"/>
    <w:rsid w:val="00423AD8"/>
    <w:rsid w:val="00423BAB"/>
    <w:rsid w:val="00423FDD"/>
    <w:rsid w:val="00424C85"/>
    <w:rsid w:val="004260BD"/>
    <w:rsid w:val="00426F70"/>
    <w:rsid w:val="0043012F"/>
    <w:rsid w:val="00430F1F"/>
    <w:rsid w:val="004326EA"/>
    <w:rsid w:val="00440986"/>
    <w:rsid w:val="0044286D"/>
    <w:rsid w:val="0044434C"/>
    <w:rsid w:val="0044456B"/>
    <w:rsid w:val="004472F8"/>
    <w:rsid w:val="00447BD1"/>
    <w:rsid w:val="00450356"/>
    <w:rsid w:val="004507F3"/>
    <w:rsid w:val="00450AF4"/>
    <w:rsid w:val="00452868"/>
    <w:rsid w:val="004554F2"/>
    <w:rsid w:val="004558CB"/>
    <w:rsid w:val="00456A57"/>
    <w:rsid w:val="00457D5D"/>
    <w:rsid w:val="004607DE"/>
    <w:rsid w:val="00464150"/>
    <w:rsid w:val="00464519"/>
    <w:rsid w:val="004659E5"/>
    <w:rsid w:val="004671C7"/>
    <w:rsid w:val="00467259"/>
    <w:rsid w:val="00470759"/>
    <w:rsid w:val="00470E93"/>
    <w:rsid w:val="00472F4D"/>
    <w:rsid w:val="004730BF"/>
    <w:rsid w:val="00474DCB"/>
    <w:rsid w:val="0047535C"/>
    <w:rsid w:val="004762F6"/>
    <w:rsid w:val="00485870"/>
    <w:rsid w:val="00485FE8"/>
    <w:rsid w:val="00491B9A"/>
    <w:rsid w:val="00492473"/>
    <w:rsid w:val="00492EB5"/>
    <w:rsid w:val="00494F77"/>
    <w:rsid w:val="00495FE9"/>
    <w:rsid w:val="00497721"/>
    <w:rsid w:val="004A0229"/>
    <w:rsid w:val="004A35D2"/>
    <w:rsid w:val="004A40EE"/>
    <w:rsid w:val="004A71E4"/>
    <w:rsid w:val="004B2E09"/>
    <w:rsid w:val="004B2F00"/>
    <w:rsid w:val="004B428B"/>
    <w:rsid w:val="004B6507"/>
    <w:rsid w:val="004B6E31"/>
    <w:rsid w:val="004C0CCD"/>
    <w:rsid w:val="004C1D66"/>
    <w:rsid w:val="004C31D7"/>
    <w:rsid w:val="004C4AD2"/>
    <w:rsid w:val="004C543A"/>
    <w:rsid w:val="004C6981"/>
    <w:rsid w:val="004C6BE8"/>
    <w:rsid w:val="004C7F94"/>
    <w:rsid w:val="004D1C5D"/>
    <w:rsid w:val="004D1F21"/>
    <w:rsid w:val="004D268C"/>
    <w:rsid w:val="004D59D8"/>
    <w:rsid w:val="004D5DA1"/>
    <w:rsid w:val="004D6913"/>
    <w:rsid w:val="004E01AA"/>
    <w:rsid w:val="004E150F"/>
    <w:rsid w:val="004E16FD"/>
    <w:rsid w:val="004E1DCA"/>
    <w:rsid w:val="004E23A1"/>
    <w:rsid w:val="004E3489"/>
    <w:rsid w:val="004E358A"/>
    <w:rsid w:val="004E3AFA"/>
    <w:rsid w:val="004E6588"/>
    <w:rsid w:val="004F2742"/>
    <w:rsid w:val="004F64FA"/>
    <w:rsid w:val="004F66FA"/>
    <w:rsid w:val="00500789"/>
    <w:rsid w:val="005027FB"/>
    <w:rsid w:val="00502A0A"/>
    <w:rsid w:val="00507143"/>
    <w:rsid w:val="00507C50"/>
    <w:rsid w:val="00507D77"/>
    <w:rsid w:val="005131FD"/>
    <w:rsid w:val="00514D40"/>
    <w:rsid w:val="00514FF6"/>
    <w:rsid w:val="00515878"/>
    <w:rsid w:val="00516577"/>
    <w:rsid w:val="00517C3A"/>
    <w:rsid w:val="005206A2"/>
    <w:rsid w:val="005260A5"/>
    <w:rsid w:val="00526EC8"/>
    <w:rsid w:val="00527342"/>
    <w:rsid w:val="00527BF4"/>
    <w:rsid w:val="005324BE"/>
    <w:rsid w:val="00534F6C"/>
    <w:rsid w:val="005350E6"/>
    <w:rsid w:val="00535994"/>
    <w:rsid w:val="0053646D"/>
    <w:rsid w:val="00540AAD"/>
    <w:rsid w:val="00541FF7"/>
    <w:rsid w:val="0054230B"/>
    <w:rsid w:val="00543EC1"/>
    <w:rsid w:val="00544FAD"/>
    <w:rsid w:val="00545E0E"/>
    <w:rsid w:val="00546458"/>
    <w:rsid w:val="0055087C"/>
    <w:rsid w:val="00553413"/>
    <w:rsid w:val="005543CD"/>
    <w:rsid w:val="00554DAF"/>
    <w:rsid w:val="0055565D"/>
    <w:rsid w:val="00555983"/>
    <w:rsid w:val="00556319"/>
    <w:rsid w:val="00560E31"/>
    <w:rsid w:val="00560ED4"/>
    <w:rsid w:val="00561BDA"/>
    <w:rsid w:val="0056244C"/>
    <w:rsid w:val="00580730"/>
    <w:rsid w:val="00581B23"/>
    <w:rsid w:val="0058219C"/>
    <w:rsid w:val="00583393"/>
    <w:rsid w:val="0058707F"/>
    <w:rsid w:val="00591DBD"/>
    <w:rsid w:val="005924C2"/>
    <w:rsid w:val="005931FE"/>
    <w:rsid w:val="00593EC4"/>
    <w:rsid w:val="00596BF3"/>
    <w:rsid w:val="00597C86"/>
    <w:rsid w:val="005A0028"/>
    <w:rsid w:val="005A0ACC"/>
    <w:rsid w:val="005A11BA"/>
    <w:rsid w:val="005A4F0B"/>
    <w:rsid w:val="005B0072"/>
    <w:rsid w:val="005B0732"/>
    <w:rsid w:val="005B38A0"/>
    <w:rsid w:val="005B491C"/>
    <w:rsid w:val="005B4DBF"/>
    <w:rsid w:val="005B5DE2"/>
    <w:rsid w:val="005B674C"/>
    <w:rsid w:val="005C24F2"/>
    <w:rsid w:val="005C7561"/>
    <w:rsid w:val="005D1E57"/>
    <w:rsid w:val="005D2F57"/>
    <w:rsid w:val="005D2FB5"/>
    <w:rsid w:val="005D34F6"/>
    <w:rsid w:val="005D4F1A"/>
    <w:rsid w:val="005E1884"/>
    <w:rsid w:val="005E1C02"/>
    <w:rsid w:val="005E26F4"/>
    <w:rsid w:val="005E29D1"/>
    <w:rsid w:val="005E331D"/>
    <w:rsid w:val="005E7C70"/>
    <w:rsid w:val="005F1BE7"/>
    <w:rsid w:val="005F373A"/>
    <w:rsid w:val="005F4F87"/>
    <w:rsid w:val="005F53F3"/>
    <w:rsid w:val="005F6B0E"/>
    <w:rsid w:val="005F760E"/>
    <w:rsid w:val="005F7A6C"/>
    <w:rsid w:val="005F7B1D"/>
    <w:rsid w:val="006005DC"/>
    <w:rsid w:val="006010D1"/>
    <w:rsid w:val="0060222A"/>
    <w:rsid w:val="00602E9A"/>
    <w:rsid w:val="006070C4"/>
    <w:rsid w:val="00610C21"/>
    <w:rsid w:val="00611907"/>
    <w:rsid w:val="00613116"/>
    <w:rsid w:val="00614227"/>
    <w:rsid w:val="00616240"/>
    <w:rsid w:val="00616329"/>
    <w:rsid w:val="006202A6"/>
    <w:rsid w:val="0062054B"/>
    <w:rsid w:val="0062180B"/>
    <w:rsid w:val="00621C4E"/>
    <w:rsid w:val="00623F77"/>
    <w:rsid w:val="00624AD6"/>
    <w:rsid w:val="00624BB4"/>
    <w:rsid w:val="00624EAE"/>
    <w:rsid w:val="00627FC6"/>
    <w:rsid w:val="006305D7"/>
    <w:rsid w:val="00631DB9"/>
    <w:rsid w:val="00632F63"/>
    <w:rsid w:val="00633A01"/>
    <w:rsid w:val="00633B97"/>
    <w:rsid w:val="006341F7"/>
    <w:rsid w:val="006343A4"/>
    <w:rsid w:val="00634585"/>
    <w:rsid w:val="00635014"/>
    <w:rsid w:val="00635030"/>
    <w:rsid w:val="006369CE"/>
    <w:rsid w:val="006411CA"/>
    <w:rsid w:val="00644970"/>
    <w:rsid w:val="00644CFD"/>
    <w:rsid w:val="0064605E"/>
    <w:rsid w:val="00646561"/>
    <w:rsid w:val="006466B4"/>
    <w:rsid w:val="006510D0"/>
    <w:rsid w:val="00652EE3"/>
    <w:rsid w:val="00653CEC"/>
    <w:rsid w:val="006543E1"/>
    <w:rsid w:val="0065789F"/>
    <w:rsid w:val="006619C8"/>
    <w:rsid w:val="006633C3"/>
    <w:rsid w:val="00663DCB"/>
    <w:rsid w:val="00665C45"/>
    <w:rsid w:val="00667616"/>
    <w:rsid w:val="00671710"/>
    <w:rsid w:val="006731ED"/>
    <w:rsid w:val="00673414"/>
    <w:rsid w:val="00676079"/>
    <w:rsid w:val="00676ECD"/>
    <w:rsid w:val="006772DC"/>
    <w:rsid w:val="00677D0A"/>
    <w:rsid w:val="0068185F"/>
    <w:rsid w:val="006828F0"/>
    <w:rsid w:val="00684BD9"/>
    <w:rsid w:val="00687086"/>
    <w:rsid w:val="00693AB0"/>
    <w:rsid w:val="00694A0F"/>
    <w:rsid w:val="006965E1"/>
    <w:rsid w:val="006971A3"/>
    <w:rsid w:val="006A01CF"/>
    <w:rsid w:val="006A11E2"/>
    <w:rsid w:val="006A31EB"/>
    <w:rsid w:val="006A60DD"/>
    <w:rsid w:val="006B0679"/>
    <w:rsid w:val="006B074C"/>
    <w:rsid w:val="006B244C"/>
    <w:rsid w:val="006B3B84"/>
    <w:rsid w:val="006B3CA2"/>
    <w:rsid w:val="006B4C09"/>
    <w:rsid w:val="006B4E7C"/>
    <w:rsid w:val="006B5D8C"/>
    <w:rsid w:val="006B72D4"/>
    <w:rsid w:val="006C11CC"/>
    <w:rsid w:val="006C1AEB"/>
    <w:rsid w:val="006C4070"/>
    <w:rsid w:val="006C433A"/>
    <w:rsid w:val="006C57FE"/>
    <w:rsid w:val="006C59DF"/>
    <w:rsid w:val="006C668E"/>
    <w:rsid w:val="006C6FE0"/>
    <w:rsid w:val="006C7D52"/>
    <w:rsid w:val="006D0064"/>
    <w:rsid w:val="006D0B55"/>
    <w:rsid w:val="006D2781"/>
    <w:rsid w:val="006D352D"/>
    <w:rsid w:val="006D6692"/>
    <w:rsid w:val="006D7DE7"/>
    <w:rsid w:val="006E4B63"/>
    <w:rsid w:val="006E6ED4"/>
    <w:rsid w:val="006F06E4"/>
    <w:rsid w:val="006F6E25"/>
    <w:rsid w:val="006F7B41"/>
    <w:rsid w:val="006F7BC9"/>
    <w:rsid w:val="006F7FB6"/>
    <w:rsid w:val="00700857"/>
    <w:rsid w:val="007020F3"/>
    <w:rsid w:val="00702B5D"/>
    <w:rsid w:val="00703ED2"/>
    <w:rsid w:val="00707B8D"/>
    <w:rsid w:val="007118E0"/>
    <w:rsid w:val="0071242F"/>
    <w:rsid w:val="00713636"/>
    <w:rsid w:val="00714A05"/>
    <w:rsid w:val="00714B8C"/>
    <w:rsid w:val="0071675D"/>
    <w:rsid w:val="00717736"/>
    <w:rsid w:val="00722D9A"/>
    <w:rsid w:val="00726690"/>
    <w:rsid w:val="007275DA"/>
    <w:rsid w:val="00731C81"/>
    <w:rsid w:val="00732B47"/>
    <w:rsid w:val="00735CF5"/>
    <w:rsid w:val="0073615E"/>
    <w:rsid w:val="007363E5"/>
    <w:rsid w:val="0074063A"/>
    <w:rsid w:val="00742AA4"/>
    <w:rsid w:val="00743BA1"/>
    <w:rsid w:val="0074516B"/>
    <w:rsid w:val="00745AFC"/>
    <w:rsid w:val="00745F1E"/>
    <w:rsid w:val="007515FE"/>
    <w:rsid w:val="00755BBB"/>
    <w:rsid w:val="00756959"/>
    <w:rsid w:val="0075796C"/>
    <w:rsid w:val="007601D0"/>
    <w:rsid w:val="007603BB"/>
    <w:rsid w:val="0076109D"/>
    <w:rsid w:val="007646A4"/>
    <w:rsid w:val="007653D5"/>
    <w:rsid w:val="00767107"/>
    <w:rsid w:val="00772D64"/>
    <w:rsid w:val="00773617"/>
    <w:rsid w:val="00773BFD"/>
    <w:rsid w:val="007743B3"/>
    <w:rsid w:val="00774490"/>
    <w:rsid w:val="00774A35"/>
    <w:rsid w:val="007819FF"/>
    <w:rsid w:val="007820C5"/>
    <w:rsid w:val="00783256"/>
    <w:rsid w:val="0078360C"/>
    <w:rsid w:val="00784A4C"/>
    <w:rsid w:val="00784BC6"/>
    <w:rsid w:val="0078523D"/>
    <w:rsid w:val="00787720"/>
    <w:rsid w:val="007931DF"/>
    <w:rsid w:val="00795D6D"/>
    <w:rsid w:val="00795F7D"/>
    <w:rsid w:val="00796A6D"/>
    <w:rsid w:val="007A0172"/>
    <w:rsid w:val="007A1804"/>
    <w:rsid w:val="007A2511"/>
    <w:rsid w:val="007A260E"/>
    <w:rsid w:val="007A275B"/>
    <w:rsid w:val="007A4D4C"/>
    <w:rsid w:val="007A4DD6"/>
    <w:rsid w:val="007A5CB9"/>
    <w:rsid w:val="007B0423"/>
    <w:rsid w:val="007B18F1"/>
    <w:rsid w:val="007B1B6F"/>
    <w:rsid w:val="007B20AE"/>
    <w:rsid w:val="007B3AB7"/>
    <w:rsid w:val="007B6B07"/>
    <w:rsid w:val="007B6D43"/>
    <w:rsid w:val="007B749A"/>
    <w:rsid w:val="007B7C6E"/>
    <w:rsid w:val="007C0EB5"/>
    <w:rsid w:val="007C1A70"/>
    <w:rsid w:val="007C1FAF"/>
    <w:rsid w:val="007C432E"/>
    <w:rsid w:val="007C5D74"/>
    <w:rsid w:val="007D0BDC"/>
    <w:rsid w:val="007D31DE"/>
    <w:rsid w:val="007D44D7"/>
    <w:rsid w:val="007D621A"/>
    <w:rsid w:val="007E058A"/>
    <w:rsid w:val="007E1296"/>
    <w:rsid w:val="007E1E01"/>
    <w:rsid w:val="007E2887"/>
    <w:rsid w:val="007E5278"/>
    <w:rsid w:val="007E548D"/>
    <w:rsid w:val="007E749C"/>
    <w:rsid w:val="007F1B5C"/>
    <w:rsid w:val="007F397B"/>
    <w:rsid w:val="00801257"/>
    <w:rsid w:val="00803B0A"/>
    <w:rsid w:val="00804050"/>
    <w:rsid w:val="00804DED"/>
    <w:rsid w:val="00805B96"/>
    <w:rsid w:val="008105BE"/>
    <w:rsid w:val="008115A5"/>
    <w:rsid w:val="00811D46"/>
    <w:rsid w:val="0081415D"/>
    <w:rsid w:val="00814B12"/>
    <w:rsid w:val="00816B08"/>
    <w:rsid w:val="00820229"/>
    <w:rsid w:val="00820B11"/>
    <w:rsid w:val="00821A0B"/>
    <w:rsid w:val="00822448"/>
    <w:rsid w:val="00822ABE"/>
    <w:rsid w:val="008244D1"/>
    <w:rsid w:val="008253D8"/>
    <w:rsid w:val="00827F51"/>
    <w:rsid w:val="00830AE4"/>
    <w:rsid w:val="0083104E"/>
    <w:rsid w:val="008343BE"/>
    <w:rsid w:val="00834E60"/>
    <w:rsid w:val="00836535"/>
    <w:rsid w:val="00837468"/>
    <w:rsid w:val="00840549"/>
    <w:rsid w:val="00840FB4"/>
    <w:rsid w:val="008410B2"/>
    <w:rsid w:val="00843464"/>
    <w:rsid w:val="0084594F"/>
    <w:rsid w:val="008500A0"/>
    <w:rsid w:val="00850133"/>
    <w:rsid w:val="008511B2"/>
    <w:rsid w:val="008524E5"/>
    <w:rsid w:val="0085351C"/>
    <w:rsid w:val="0085435A"/>
    <w:rsid w:val="008549CA"/>
    <w:rsid w:val="008556C3"/>
    <w:rsid w:val="0085687C"/>
    <w:rsid w:val="008601FF"/>
    <w:rsid w:val="008706C5"/>
    <w:rsid w:val="008708D5"/>
    <w:rsid w:val="00873707"/>
    <w:rsid w:val="00874B20"/>
    <w:rsid w:val="008757C6"/>
    <w:rsid w:val="008763E1"/>
    <w:rsid w:val="00876E9B"/>
    <w:rsid w:val="0087775C"/>
    <w:rsid w:val="00877EC8"/>
    <w:rsid w:val="00880F36"/>
    <w:rsid w:val="008830E0"/>
    <w:rsid w:val="00885530"/>
    <w:rsid w:val="00887702"/>
    <w:rsid w:val="008910D1"/>
    <w:rsid w:val="0089296C"/>
    <w:rsid w:val="00896ABD"/>
    <w:rsid w:val="00897AB6"/>
    <w:rsid w:val="008A3222"/>
    <w:rsid w:val="008A3380"/>
    <w:rsid w:val="008A4A27"/>
    <w:rsid w:val="008A7224"/>
    <w:rsid w:val="008A7A9C"/>
    <w:rsid w:val="008B251D"/>
    <w:rsid w:val="008B5218"/>
    <w:rsid w:val="008B7102"/>
    <w:rsid w:val="008C12FC"/>
    <w:rsid w:val="008C3B7D"/>
    <w:rsid w:val="008C3F41"/>
    <w:rsid w:val="008C58B0"/>
    <w:rsid w:val="008D08A3"/>
    <w:rsid w:val="008D0F90"/>
    <w:rsid w:val="008D139F"/>
    <w:rsid w:val="008D3715"/>
    <w:rsid w:val="008D5465"/>
    <w:rsid w:val="008D5E61"/>
    <w:rsid w:val="008D7EB7"/>
    <w:rsid w:val="008D7EC5"/>
    <w:rsid w:val="008E216C"/>
    <w:rsid w:val="008E3684"/>
    <w:rsid w:val="008E57F5"/>
    <w:rsid w:val="008E7606"/>
    <w:rsid w:val="008F1244"/>
    <w:rsid w:val="008F12F5"/>
    <w:rsid w:val="008F1C7F"/>
    <w:rsid w:val="008F1DAA"/>
    <w:rsid w:val="008F3EBD"/>
    <w:rsid w:val="008F45B2"/>
    <w:rsid w:val="008F4DE4"/>
    <w:rsid w:val="008F60B2"/>
    <w:rsid w:val="008F7C41"/>
    <w:rsid w:val="009031E2"/>
    <w:rsid w:val="00903DAB"/>
    <w:rsid w:val="009079FC"/>
    <w:rsid w:val="0091276C"/>
    <w:rsid w:val="009165AC"/>
    <w:rsid w:val="00916E10"/>
    <w:rsid w:val="00916FFC"/>
    <w:rsid w:val="0092053F"/>
    <w:rsid w:val="0092340A"/>
    <w:rsid w:val="00923F83"/>
    <w:rsid w:val="009313D9"/>
    <w:rsid w:val="00935B7F"/>
    <w:rsid w:val="00937031"/>
    <w:rsid w:val="0094062C"/>
    <w:rsid w:val="00941293"/>
    <w:rsid w:val="00944592"/>
    <w:rsid w:val="00944D4C"/>
    <w:rsid w:val="00946372"/>
    <w:rsid w:val="00950C17"/>
    <w:rsid w:val="00951FAF"/>
    <w:rsid w:val="00954740"/>
    <w:rsid w:val="00955AE5"/>
    <w:rsid w:val="0096221B"/>
    <w:rsid w:val="00962E71"/>
    <w:rsid w:val="00963ABC"/>
    <w:rsid w:val="00965D21"/>
    <w:rsid w:val="009665B9"/>
    <w:rsid w:val="00967764"/>
    <w:rsid w:val="00970B0E"/>
    <w:rsid w:val="00970BB9"/>
    <w:rsid w:val="00970C36"/>
    <w:rsid w:val="009726EE"/>
    <w:rsid w:val="00972CDE"/>
    <w:rsid w:val="00973146"/>
    <w:rsid w:val="009733DD"/>
    <w:rsid w:val="009739C6"/>
    <w:rsid w:val="00975573"/>
    <w:rsid w:val="00976D03"/>
    <w:rsid w:val="00977B30"/>
    <w:rsid w:val="00982F41"/>
    <w:rsid w:val="00985090"/>
    <w:rsid w:val="00987710"/>
    <w:rsid w:val="009904AB"/>
    <w:rsid w:val="00995688"/>
    <w:rsid w:val="0099584C"/>
    <w:rsid w:val="009958A6"/>
    <w:rsid w:val="00996456"/>
    <w:rsid w:val="00997313"/>
    <w:rsid w:val="009A04F5"/>
    <w:rsid w:val="009A058A"/>
    <w:rsid w:val="009A15EF"/>
    <w:rsid w:val="009A1854"/>
    <w:rsid w:val="009A38A5"/>
    <w:rsid w:val="009A442D"/>
    <w:rsid w:val="009A5B73"/>
    <w:rsid w:val="009A7A16"/>
    <w:rsid w:val="009B118B"/>
    <w:rsid w:val="009B1737"/>
    <w:rsid w:val="009B22E4"/>
    <w:rsid w:val="009B2F83"/>
    <w:rsid w:val="009B3D4B"/>
    <w:rsid w:val="009B5B99"/>
    <w:rsid w:val="009B6EFC"/>
    <w:rsid w:val="009C1FD0"/>
    <w:rsid w:val="009C2DF8"/>
    <w:rsid w:val="009C31BF"/>
    <w:rsid w:val="009C3B56"/>
    <w:rsid w:val="009C68B7"/>
    <w:rsid w:val="009C79F9"/>
    <w:rsid w:val="009D072F"/>
    <w:rsid w:val="009D0834"/>
    <w:rsid w:val="009D0A1E"/>
    <w:rsid w:val="009D2AE3"/>
    <w:rsid w:val="009D2AEF"/>
    <w:rsid w:val="009D3414"/>
    <w:rsid w:val="009D52BC"/>
    <w:rsid w:val="009D7D0A"/>
    <w:rsid w:val="009E09D9"/>
    <w:rsid w:val="009E606E"/>
    <w:rsid w:val="009E7B36"/>
    <w:rsid w:val="009F01B1"/>
    <w:rsid w:val="009F0DBB"/>
    <w:rsid w:val="009F378A"/>
    <w:rsid w:val="009F3887"/>
    <w:rsid w:val="009F5477"/>
    <w:rsid w:val="009F5F89"/>
    <w:rsid w:val="009F659A"/>
    <w:rsid w:val="009F732B"/>
    <w:rsid w:val="00A01FE0"/>
    <w:rsid w:val="00A04CBD"/>
    <w:rsid w:val="00A05C5B"/>
    <w:rsid w:val="00A06643"/>
    <w:rsid w:val="00A06945"/>
    <w:rsid w:val="00A10656"/>
    <w:rsid w:val="00A11373"/>
    <w:rsid w:val="00A113C0"/>
    <w:rsid w:val="00A12FA6"/>
    <w:rsid w:val="00A1339B"/>
    <w:rsid w:val="00A14ABA"/>
    <w:rsid w:val="00A15581"/>
    <w:rsid w:val="00A15C7C"/>
    <w:rsid w:val="00A23549"/>
    <w:rsid w:val="00A24813"/>
    <w:rsid w:val="00A24CB6"/>
    <w:rsid w:val="00A26CD2"/>
    <w:rsid w:val="00A27667"/>
    <w:rsid w:val="00A307FE"/>
    <w:rsid w:val="00A3228A"/>
    <w:rsid w:val="00A32979"/>
    <w:rsid w:val="00A32B77"/>
    <w:rsid w:val="00A33169"/>
    <w:rsid w:val="00A331E4"/>
    <w:rsid w:val="00A34A67"/>
    <w:rsid w:val="00A35319"/>
    <w:rsid w:val="00A36F12"/>
    <w:rsid w:val="00A37462"/>
    <w:rsid w:val="00A37C09"/>
    <w:rsid w:val="00A42D51"/>
    <w:rsid w:val="00A459E1"/>
    <w:rsid w:val="00A46AC4"/>
    <w:rsid w:val="00A50BA0"/>
    <w:rsid w:val="00A52296"/>
    <w:rsid w:val="00A5324E"/>
    <w:rsid w:val="00A55661"/>
    <w:rsid w:val="00A60F26"/>
    <w:rsid w:val="00A61B70"/>
    <w:rsid w:val="00A61FA8"/>
    <w:rsid w:val="00A637F4"/>
    <w:rsid w:val="00A64DAE"/>
    <w:rsid w:val="00A64DF2"/>
    <w:rsid w:val="00A65485"/>
    <w:rsid w:val="00A66E05"/>
    <w:rsid w:val="00A67211"/>
    <w:rsid w:val="00A67B6A"/>
    <w:rsid w:val="00A70753"/>
    <w:rsid w:val="00A70B0F"/>
    <w:rsid w:val="00A70C2B"/>
    <w:rsid w:val="00A712D2"/>
    <w:rsid w:val="00A718B8"/>
    <w:rsid w:val="00A7688C"/>
    <w:rsid w:val="00A77D86"/>
    <w:rsid w:val="00A82C8A"/>
    <w:rsid w:val="00A8346B"/>
    <w:rsid w:val="00A852FF"/>
    <w:rsid w:val="00A8538B"/>
    <w:rsid w:val="00A87337"/>
    <w:rsid w:val="00A90C97"/>
    <w:rsid w:val="00A92DDC"/>
    <w:rsid w:val="00A94DBA"/>
    <w:rsid w:val="00A95FEF"/>
    <w:rsid w:val="00A960C8"/>
    <w:rsid w:val="00A96374"/>
    <w:rsid w:val="00A96604"/>
    <w:rsid w:val="00AA03DF"/>
    <w:rsid w:val="00AA0D29"/>
    <w:rsid w:val="00AA1B4F"/>
    <w:rsid w:val="00AA21D8"/>
    <w:rsid w:val="00AA25EC"/>
    <w:rsid w:val="00AA271A"/>
    <w:rsid w:val="00AA2BE8"/>
    <w:rsid w:val="00AA3270"/>
    <w:rsid w:val="00AA39C3"/>
    <w:rsid w:val="00AA54F3"/>
    <w:rsid w:val="00AA6B43"/>
    <w:rsid w:val="00AA720D"/>
    <w:rsid w:val="00AB15F2"/>
    <w:rsid w:val="00AB367A"/>
    <w:rsid w:val="00AC01D1"/>
    <w:rsid w:val="00AC0AB2"/>
    <w:rsid w:val="00AC0E9F"/>
    <w:rsid w:val="00AC52A5"/>
    <w:rsid w:val="00AC54E6"/>
    <w:rsid w:val="00AC6EFD"/>
    <w:rsid w:val="00AC7151"/>
    <w:rsid w:val="00AC7236"/>
    <w:rsid w:val="00AD460A"/>
    <w:rsid w:val="00AD5157"/>
    <w:rsid w:val="00AD6A05"/>
    <w:rsid w:val="00AE118B"/>
    <w:rsid w:val="00AE2045"/>
    <w:rsid w:val="00AE272B"/>
    <w:rsid w:val="00AE3400"/>
    <w:rsid w:val="00AE3E3A"/>
    <w:rsid w:val="00AE4C03"/>
    <w:rsid w:val="00AE4DA3"/>
    <w:rsid w:val="00AE77B4"/>
    <w:rsid w:val="00AE7C1A"/>
    <w:rsid w:val="00AE7DF8"/>
    <w:rsid w:val="00AF0156"/>
    <w:rsid w:val="00AF0D9C"/>
    <w:rsid w:val="00AF13AB"/>
    <w:rsid w:val="00AF1D36"/>
    <w:rsid w:val="00AF280B"/>
    <w:rsid w:val="00AF5F6F"/>
    <w:rsid w:val="00AF5F75"/>
    <w:rsid w:val="00AF6001"/>
    <w:rsid w:val="00B01A16"/>
    <w:rsid w:val="00B02206"/>
    <w:rsid w:val="00B04C8D"/>
    <w:rsid w:val="00B06676"/>
    <w:rsid w:val="00B07B4B"/>
    <w:rsid w:val="00B07F45"/>
    <w:rsid w:val="00B1021A"/>
    <w:rsid w:val="00B10536"/>
    <w:rsid w:val="00B130B1"/>
    <w:rsid w:val="00B14310"/>
    <w:rsid w:val="00B1481A"/>
    <w:rsid w:val="00B15A1F"/>
    <w:rsid w:val="00B15FE9"/>
    <w:rsid w:val="00B16607"/>
    <w:rsid w:val="00B16FD4"/>
    <w:rsid w:val="00B2148A"/>
    <w:rsid w:val="00B220C2"/>
    <w:rsid w:val="00B2445A"/>
    <w:rsid w:val="00B25A03"/>
    <w:rsid w:val="00B25B32"/>
    <w:rsid w:val="00B2671B"/>
    <w:rsid w:val="00B271D1"/>
    <w:rsid w:val="00B32616"/>
    <w:rsid w:val="00B343E6"/>
    <w:rsid w:val="00B36C42"/>
    <w:rsid w:val="00B4006D"/>
    <w:rsid w:val="00B42EA7"/>
    <w:rsid w:val="00B439F6"/>
    <w:rsid w:val="00B4610E"/>
    <w:rsid w:val="00B5028A"/>
    <w:rsid w:val="00B51845"/>
    <w:rsid w:val="00B51923"/>
    <w:rsid w:val="00B5337C"/>
    <w:rsid w:val="00B53FDE"/>
    <w:rsid w:val="00B552AD"/>
    <w:rsid w:val="00B56397"/>
    <w:rsid w:val="00B571DA"/>
    <w:rsid w:val="00B6027B"/>
    <w:rsid w:val="00B636C8"/>
    <w:rsid w:val="00B6502A"/>
    <w:rsid w:val="00B65EDB"/>
    <w:rsid w:val="00B66989"/>
    <w:rsid w:val="00B67AFF"/>
    <w:rsid w:val="00B7049B"/>
    <w:rsid w:val="00B70B59"/>
    <w:rsid w:val="00B71534"/>
    <w:rsid w:val="00B715EF"/>
    <w:rsid w:val="00B7239D"/>
    <w:rsid w:val="00B73657"/>
    <w:rsid w:val="00B739B3"/>
    <w:rsid w:val="00B74FD2"/>
    <w:rsid w:val="00B777E7"/>
    <w:rsid w:val="00B77D9E"/>
    <w:rsid w:val="00B81B15"/>
    <w:rsid w:val="00B843D1"/>
    <w:rsid w:val="00B84B7E"/>
    <w:rsid w:val="00B908E8"/>
    <w:rsid w:val="00B915AE"/>
    <w:rsid w:val="00B930F8"/>
    <w:rsid w:val="00B933BD"/>
    <w:rsid w:val="00BA1000"/>
    <w:rsid w:val="00BA1735"/>
    <w:rsid w:val="00BA1883"/>
    <w:rsid w:val="00BA19FA"/>
    <w:rsid w:val="00BA4288"/>
    <w:rsid w:val="00BA78A4"/>
    <w:rsid w:val="00BB0902"/>
    <w:rsid w:val="00BB1F9C"/>
    <w:rsid w:val="00BB2ED6"/>
    <w:rsid w:val="00BB48E5"/>
    <w:rsid w:val="00BB4EF4"/>
    <w:rsid w:val="00BB5607"/>
    <w:rsid w:val="00BB5ACA"/>
    <w:rsid w:val="00BB627F"/>
    <w:rsid w:val="00BC0C17"/>
    <w:rsid w:val="00BC3823"/>
    <w:rsid w:val="00BC40B4"/>
    <w:rsid w:val="00BC5841"/>
    <w:rsid w:val="00BC6475"/>
    <w:rsid w:val="00BD0EEA"/>
    <w:rsid w:val="00BD2EF0"/>
    <w:rsid w:val="00BD3DD1"/>
    <w:rsid w:val="00BD4789"/>
    <w:rsid w:val="00BD60B4"/>
    <w:rsid w:val="00BD68D9"/>
    <w:rsid w:val="00BD796B"/>
    <w:rsid w:val="00BE40C0"/>
    <w:rsid w:val="00BE46DB"/>
    <w:rsid w:val="00BE5F4A"/>
    <w:rsid w:val="00BE7AEF"/>
    <w:rsid w:val="00BF09B0"/>
    <w:rsid w:val="00BF1384"/>
    <w:rsid w:val="00BF1544"/>
    <w:rsid w:val="00BF1B53"/>
    <w:rsid w:val="00BF1CE4"/>
    <w:rsid w:val="00BF246D"/>
    <w:rsid w:val="00BF2682"/>
    <w:rsid w:val="00BF31BC"/>
    <w:rsid w:val="00BF5C79"/>
    <w:rsid w:val="00BF5E19"/>
    <w:rsid w:val="00BF5EEC"/>
    <w:rsid w:val="00C000E8"/>
    <w:rsid w:val="00C06F06"/>
    <w:rsid w:val="00C07B8D"/>
    <w:rsid w:val="00C12783"/>
    <w:rsid w:val="00C13D0C"/>
    <w:rsid w:val="00C20FAD"/>
    <w:rsid w:val="00C2375F"/>
    <w:rsid w:val="00C247CB"/>
    <w:rsid w:val="00C26036"/>
    <w:rsid w:val="00C265B8"/>
    <w:rsid w:val="00C26676"/>
    <w:rsid w:val="00C32E66"/>
    <w:rsid w:val="00C3355F"/>
    <w:rsid w:val="00C33A04"/>
    <w:rsid w:val="00C3536A"/>
    <w:rsid w:val="00C3569A"/>
    <w:rsid w:val="00C369BD"/>
    <w:rsid w:val="00C41D1C"/>
    <w:rsid w:val="00C43F48"/>
    <w:rsid w:val="00C448FF"/>
    <w:rsid w:val="00C45E57"/>
    <w:rsid w:val="00C52F29"/>
    <w:rsid w:val="00C55CB8"/>
    <w:rsid w:val="00C56CE6"/>
    <w:rsid w:val="00C5745F"/>
    <w:rsid w:val="00C60005"/>
    <w:rsid w:val="00C608B6"/>
    <w:rsid w:val="00C61A98"/>
    <w:rsid w:val="00C63201"/>
    <w:rsid w:val="00C64E62"/>
    <w:rsid w:val="00C651D5"/>
    <w:rsid w:val="00C65C10"/>
    <w:rsid w:val="00C65CCC"/>
    <w:rsid w:val="00C713F4"/>
    <w:rsid w:val="00C74772"/>
    <w:rsid w:val="00C7618F"/>
    <w:rsid w:val="00C765A9"/>
    <w:rsid w:val="00C77A0E"/>
    <w:rsid w:val="00C8077D"/>
    <w:rsid w:val="00C80AFF"/>
    <w:rsid w:val="00C81157"/>
    <w:rsid w:val="00C8162D"/>
    <w:rsid w:val="00C830BB"/>
    <w:rsid w:val="00C83A0B"/>
    <w:rsid w:val="00C842D0"/>
    <w:rsid w:val="00C84ED1"/>
    <w:rsid w:val="00C8563E"/>
    <w:rsid w:val="00C863CC"/>
    <w:rsid w:val="00C86D2C"/>
    <w:rsid w:val="00C86EE0"/>
    <w:rsid w:val="00C9038F"/>
    <w:rsid w:val="00C913FE"/>
    <w:rsid w:val="00C91C64"/>
    <w:rsid w:val="00C92AAB"/>
    <w:rsid w:val="00C95D4C"/>
    <w:rsid w:val="00C961EF"/>
    <w:rsid w:val="00C9637F"/>
    <w:rsid w:val="00C96725"/>
    <w:rsid w:val="00C9708A"/>
    <w:rsid w:val="00C978A6"/>
    <w:rsid w:val="00CA2435"/>
    <w:rsid w:val="00CA4068"/>
    <w:rsid w:val="00CA6159"/>
    <w:rsid w:val="00CA67F4"/>
    <w:rsid w:val="00CB1C65"/>
    <w:rsid w:val="00CB223E"/>
    <w:rsid w:val="00CB352A"/>
    <w:rsid w:val="00CB37F8"/>
    <w:rsid w:val="00CB61D3"/>
    <w:rsid w:val="00CB7DC3"/>
    <w:rsid w:val="00CC2BD8"/>
    <w:rsid w:val="00CC4146"/>
    <w:rsid w:val="00CC5B7D"/>
    <w:rsid w:val="00CC5BE1"/>
    <w:rsid w:val="00CC647D"/>
    <w:rsid w:val="00CC75A2"/>
    <w:rsid w:val="00CC7A18"/>
    <w:rsid w:val="00CD0D27"/>
    <w:rsid w:val="00CD0E2F"/>
    <w:rsid w:val="00CD1D49"/>
    <w:rsid w:val="00CD2F20"/>
    <w:rsid w:val="00CD472B"/>
    <w:rsid w:val="00CD5ADE"/>
    <w:rsid w:val="00CD6366"/>
    <w:rsid w:val="00CD6B20"/>
    <w:rsid w:val="00CE05A2"/>
    <w:rsid w:val="00CE1339"/>
    <w:rsid w:val="00CE3573"/>
    <w:rsid w:val="00CE61CC"/>
    <w:rsid w:val="00CE6E42"/>
    <w:rsid w:val="00CF18A6"/>
    <w:rsid w:val="00CF1AD3"/>
    <w:rsid w:val="00CF2077"/>
    <w:rsid w:val="00CF20B7"/>
    <w:rsid w:val="00CF24C8"/>
    <w:rsid w:val="00CF6692"/>
    <w:rsid w:val="00CF6E9E"/>
    <w:rsid w:val="00CF7441"/>
    <w:rsid w:val="00D00D16"/>
    <w:rsid w:val="00D03C6C"/>
    <w:rsid w:val="00D04760"/>
    <w:rsid w:val="00D04A95"/>
    <w:rsid w:val="00D05CE6"/>
    <w:rsid w:val="00D06288"/>
    <w:rsid w:val="00D068C7"/>
    <w:rsid w:val="00D11CC8"/>
    <w:rsid w:val="00D128A4"/>
    <w:rsid w:val="00D12A18"/>
    <w:rsid w:val="00D147C8"/>
    <w:rsid w:val="00D15131"/>
    <w:rsid w:val="00D16FA2"/>
    <w:rsid w:val="00D178A1"/>
    <w:rsid w:val="00D20954"/>
    <w:rsid w:val="00D20D64"/>
    <w:rsid w:val="00D21AA7"/>
    <w:rsid w:val="00D21C39"/>
    <w:rsid w:val="00D21FC6"/>
    <w:rsid w:val="00D2243A"/>
    <w:rsid w:val="00D23492"/>
    <w:rsid w:val="00D23DDE"/>
    <w:rsid w:val="00D31103"/>
    <w:rsid w:val="00D3262A"/>
    <w:rsid w:val="00D33393"/>
    <w:rsid w:val="00D3362A"/>
    <w:rsid w:val="00D33D36"/>
    <w:rsid w:val="00D34D94"/>
    <w:rsid w:val="00D409E2"/>
    <w:rsid w:val="00D427D7"/>
    <w:rsid w:val="00D44E62"/>
    <w:rsid w:val="00D475A9"/>
    <w:rsid w:val="00D51570"/>
    <w:rsid w:val="00D53506"/>
    <w:rsid w:val="00D556AD"/>
    <w:rsid w:val="00D60381"/>
    <w:rsid w:val="00D60761"/>
    <w:rsid w:val="00D616DE"/>
    <w:rsid w:val="00D62201"/>
    <w:rsid w:val="00D632CA"/>
    <w:rsid w:val="00D651D1"/>
    <w:rsid w:val="00D66CDE"/>
    <w:rsid w:val="00D6713A"/>
    <w:rsid w:val="00D70B38"/>
    <w:rsid w:val="00D717BB"/>
    <w:rsid w:val="00D7226B"/>
    <w:rsid w:val="00D72707"/>
    <w:rsid w:val="00D75A9C"/>
    <w:rsid w:val="00D76B7B"/>
    <w:rsid w:val="00D80DE3"/>
    <w:rsid w:val="00D829C8"/>
    <w:rsid w:val="00D90871"/>
    <w:rsid w:val="00D90AEE"/>
    <w:rsid w:val="00D9155F"/>
    <w:rsid w:val="00D9403F"/>
    <w:rsid w:val="00D940A9"/>
    <w:rsid w:val="00D959B4"/>
    <w:rsid w:val="00D95F7A"/>
    <w:rsid w:val="00DA44DE"/>
    <w:rsid w:val="00DA65E2"/>
    <w:rsid w:val="00DB620A"/>
    <w:rsid w:val="00DB75F1"/>
    <w:rsid w:val="00DC0572"/>
    <w:rsid w:val="00DC3832"/>
    <w:rsid w:val="00DC3D1C"/>
    <w:rsid w:val="00DC3F28"/>
    <w:rsid w:val="00DC476A"/>
    <w:rsid w:val="00DC7A51"/>
    <w:rsid w:val="00DD2A7F"/>
    <w:rsid w:val="00DD3B1E"/>
    <w:rsid w:val="00DE0C9E"/>
    <w:rsid w:val="00DE1D7C"/>
    <w:rsid w:val="00DE3AD9"/>
    <w:rsid w:val="00DE5B5F"/>
    <w:rsid w:val="00DE7B61"/>
    <w:rsid w:val="00DF1375"/>
    <w:rsid w:val="00DF614E"/>
    <w:rsid w:val="00DF6C05"/>
    <w:rsid w:val="00DF7E27"/>
    <w:rsid w:val="00E00696"/>
    <w:rsid w:val="00E01B24"/>
    <w:rsid w:val="00E0238A"/>
    <w:rsid w:val="00E03651"/>
    <w:rsid w:val="00E03808"/>
    <w:rsid w:val="00E04736"/>
    <w:rsid w:val="00E060C2"/>
    <w:rsid w:val="00E06324"/>
    <w:rsid w:val="00E078F5"/>
    <w:rsid w:val="00E07B81"/>
    <w:rsid w:val="00E07EFE"/>
    <w:rsid w:val="00E10AFD"/>
    <w:rsid w:val="00E11B29"/>
    <w:rsid w:val="00E12B11"/>
    <w:rsid w:val="00E12FB0"/>
    <w:rsid w:val="00E14814"/>
    <w:rsid w:val="00E1591B"/>
    <w:rsid w:val="00E16A50"/>
    <w:rsid w:val="00E17510"/>
    <w:rsid w:val="00E249D5"/>
    <w:rsid w:val="00E25017"/>
    <w:rsid w:val="00E26E5B"/>
    <w:rsid w:val="00E26F73"/>
    <w:rsid w:val="00E30A34"/>
    <w:rsid w:val="00E33A1E"/>
    <w:rsid w:val="00E33C68"/>
    <w:rsid w:val="00E34EEB"/>
    <w:rsid w:val="00E3687C"/>
    <w:rsid w:val="00E44EB9"/>
    <w:rsid w:val="00E45BDC"/>
    <w:rsid w:val="00E460A7"/>
    <w:rsid w:val="00E462D6"/>
    <w:rsid w:val="00E46358"/>
    <w:rsid w:val="00E471DC"/>
    <w:rsid w:val="00E50EB4"/>
    <w:rsid w:val="00E51007"/>
    <w:rsid w:val="00E519B5"/>
    <w:rsid w:val="00E5229C"/>
    <w:rsid w:val="00E532FC"/>
    <w:rsid w:val="00E53E33"/>
    <w:rsid w:val="00E559B4"/>
    <w:rsid w:val="00E55BB0"/>
    <w:rsid w:val="00E609E5"/>
    <w:rsid w:val="00E60F27"/>
    <w:rsid w:val="00E6448B"/>
    <w:rsid w:val="00E647E4"/>
    <w:rsid w:val="00E64D93"/>
    <w:rsid w:val="00E65E7B"/>
    <w:rsid w:val="00E65EDB"/>
    <w:rsid w:val="00E660A9"/>
    <w:rsid w:val="00E66320"/>
    <w:rsid w:val="00E66927"/>
    <w:rsid w:val="00E670A6"/>
    <w:rsid w:val="00E677B8"/>
    <w:rsid w:val="00E67FA1"/>
    <w:rsid w:val="00E7387D"/>
    <w:rsid w:val="00E73D53"/>
    <w:rsid w:val="00E75111"/>
    <w:rsid w:val="00E77296"/>
    <w:rsid w:val="00E81134"/>
    <w:rsid w:val="00E82DE3"/>
    <w:rsid w:val="00E8423E"/>
    <w:rsid w:val="00E87527"/>
    <w:rsid w:val="00E87EF7"/>
    <w:rsid w:val="00E87F38"/>
    <w:rsid w:val="00E9182B"/>
    <w:rsid w:val="00E91F73"/>
    <w:rsid w:val="00E93763"/>
    <w:rsid w:val="00E95166"/>
    <w:rsid w:val="00E96C4C"/>
    <w:rsid w:val="00EA1464"/>
    <w:rsid w:val="00EA2AAE"/>
    <w:rsid w:val="00EA2EC0"/>
    <w:rsid w:val="00EA427A"/>
    <w:rsid w:val="00EA4E9D"/>
    <w:rsid w:val="00EA67F5"/>
    <w:rsid w:val="00EA723B"/>
    <w:rsid w:val="00EB0259"/>
    <w:rsid w:val="00EB0263"/>
    <w:rsid w:val="00EB21AA"/>
    <w:rsid w:val="00EB6350"/>
    <w:rsid w:val="00EB687A"/>
    <w:rsid w:val="00EB7B51"/>
    <w:rsid w:val="00EC2F62"/>
    <w:rsid w:val="00EC51CD"/>
    <w:rsid w:val="00EC53AD"/>
    <w:rsid w:val="00EC62EB"/>
    <w:rsid w:val="00EC6E9F"/>
    <w:rsid w:val="00EC7F01"/>
    <w:rsid w:val="00ED300A"/>
    <w:rsid w:val="00ED44F0"/>
    <w:rsid w:val="00ED4B33"/>
    <w:rsid w:val="00ED5993"/>
    <w:rsid w:val="00ED7DD6"/>
    <w:rsid w:val="00EE060B"/>
    <w:rsid w:val="00EE15A1"/>
    <w:rsid w:val="00EE1E4E"/>
    <w:rsid w:val="00EE2A7C"/>
    <w:rsid w:val="00EE2C42"/>
    <w:rsid w:val="00EE341B"/>
    <w:rsid w:val="00EE4453"/>
    <w:rsid w:val="00EE5FCE"/>
    <w:rsid w:val="00EE6BBD"/>
    <w:rsid w:val="00EE6E1E"/>
    <w:rsid w:val="00EE705F"/>
    <w:rsid w:val="00EF1462"/>
    <w:rsid w:val="00EF401B"/>
    <w:rsid w:val="00EF54FD"/>
    <w:rsid w:val="00F019C7"/>
    <w:rsid w:val="00F07F0D"/>
    <w:rsid w:val="00F1064E"/>
    <w:rsid w:val="00F118CE"/>
    <w:rsid w:val="00F13088"/>
    <w:rsid w:val="00F13112"/>
    <w:rsid w:val="00F1556E"/>
    <w:rsid w:val="00F16DC0"/>
    <w:rsid w:val="00F16FE6"/>
    <w:rsid w:val="00F22D23"/>
    <w:rsid w:val="00F238BD"/>
    <w:rsid w:val="00F24992"/>
    <w:rsid w:val="00F32F2F"/>
    <w:rsid w:val="00F33F3F"/>
    <w:rsid w:val="00F3417C"/>
    <w:rsid w:val="00F35B41"/>
    <w:rsid w:val="00F35BDD"/>
    <w:rsid w:val="00F35EF0"/>
    <w:rsid w:val="00F373E8"/>
    <w:rsid w:val="00F3781F"/>
    <w:rsid w:val="00F403FD"/>
    <w:rsid w:val="00F4117E"/>
    <w:rsid w:val="00F41E72"/>
    <w:rsid w:val="00F45BDF"/>
    <w:rsid w:val="00F469F2"/>
    <w:rsid w:val="00F46F2A"/>
    <w:rsid w:val="00F474D6"/>
    <w:rsid w:val="00F50300"/>
    <w:rsid w:val="00F51319"/>
    <w:rsid w:val="00F52C49"/>
    <w:rsid w:val="00F53E7D"/>
    <w:rsid w:val="00F5414B"/>
    <w:rsid w:val="00F56353"/>
    <w:rsid w:val="00F56543"/>
    <w:rsid w:val="00F56E39"/>
    <w:rsid w:val="00F5702E"/>
    <w:rsid w:val="00F60495"/>
    <w:rsid w:val="00F61331"/>
    <w:rsid w:val="00F623E9"/>
    <w:rsid w:val="00F625FB"/>
    <w:rsid w:val="00F63951"/>
    <w:rsid w:val="00F63C86"/>
    <w:rsid w:val="00F64DF4"/>
    <w:rsid w:val="00F65AFB"/>
    <w:rsid w:val="00F709C1"/>
    <w:rsid w:val="00F70BB4"/>
    <w:rsid w:val="00F753A2"/>
    <w:rsid w:val="00F766BE"/>
    <w:rsid w:val="00F77EB9"/>
    <w:rsid w:val="00F80635"/>
    <w:rsid w:val="00F8115F"/>
    <w:rsid w:val="00F815D1"/>
    <w:rsid w:val="00F81665"/>
    <w:rsid w:val="00F81E7E"/>
    <w:rsid w:val="00F81F0F"/>
    <w:rsid w:val="00F825F4"/>
    <w:rsid w:val="00F856E0"/>
    <w:rsid w:val="00F87F79"/>
    <w:rsid w:val="00F90FF3"/>
    <w:rsid w:val="00F92AA1"/>
    <w:rsid w:val="00F932DE"/>
    <w:rsid w:val="00F963DD"/>
    <w:rsid w:val="00F9641A"/>
    <w:rsid w:val="00F96F42"/>
    <w:rsid w:val="00F97004"/>
    <w:rsid w:val="00FA2045"/>
    <w:rsid w:val="00FA7A66"/>
    <w:rsid w:val="00FB1AA9"/>
    <w:rsid w:val="00FB3EB8"/>
    <w:rsid w:val="00FB4B5A"/>
    <w:rsid w:val="00FB5963"/>
    <w:rsid w:val="00FB5C33"/>
    <w:rsid w:val="00FB5DAA"/>
    <w:rsid w:val="00FC04B9"/>
    <w:rsid w:val="00FC161A"/>
    <w:rsid w:val="00FC23D5"/>
    <w:rsid w:val="00FC40DF"/>
    <w:rsid w:val="00FC4337"/>
    <w:rsid w:val="00FC4C1A"/>
    <w:rsid w:val="00FC505C"/>
    <w:rsid w:val="00FC628F"/>
    <w:rsid w:val="00FC6468"/>
    <w:rsid w:val="00FC6D49"/>
    <w:rsid w:val="00FD4922"/>
    <w:rsid w:val="00FD4F68"/>
    <w:rsid w:val="00FD565A"/>
    <w:rsid w:val="00FD5B45"/>
    <w:rsid w:val="00FD6461"/>
    <w:rsid w:val="00FD77E2"/>
    <w:rsid w:val="00FE0281"/>
    <w:rsid w:val="00FE17E7"/>
    <w:rsid w:val="00FE31E1"/>
    <w:rsid w:val="00FE3889"/>
    <w:rsid w:val="00FE51D7"/>
    <w:rsid w:val="00FE7083"/>
    <w:rsid w:val="00FF019F"/>
    <w:rsid w:val="00FF134C"/>
    <w:rsid w:val="00FF1B2A"/>
    <w:rsid w:val="00FF2160"/>
    <w:rsid w:val="00FF30DE"/>
    <w:rsid w:val="00FF4F6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4A5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customStyle="1" w:styleId="Default">
    <w:name w:val="Default"/>
    <w:rsid w:val="00667616"/>
    <w:pPr>
      <w:autoSpaceDE w:val="0"/>
      <w:autoSpaceDN w:val="0"/>
      <w:adjustRightInd w:val="0"/>
    </w:pPr>
    <w:rPr>
      <w:color w:val="000000"/>
      <w:sz w:val="24"/>
      <w:szCs w:val="24"/>
      <w:lang w:val="it-IT"/>
    </w:rPr>
  </w:style>
  <w:style w:type="paragraph" w:customStyle="1" w:styleId="Pa8">
    <w:name w:val="Pa8"/>
    <w:basedOn w:val="Default"/>
    <w:next w:val="Default"/>
    <w:uiPriority w:val="99"/>
    <w:rsid w:val="009665B9"/>
    <w:pPr>
      <w:spacing w:line="221" w:lineRule="atLeast"/>
    </w:pPr>
    <w:rPr>
      <w:rFonts w:ascii="Adobe Garamond Pro" w:hAnsi="Adobe Garamond Pro"/>
      <w:color w:val="auto"/>
    </w:rPr>
  </w:style>
  <w:style w:type="character" w:styleId="PlaceholderText">
    <w:name w:val="Placeholder Text"/>
    <w:basedOn w:val="DefaultParagraphFont"/>
    <w:uiPriority w:val="99"/>
    <w:semiHidden/>
    <w:rsid w:val="003A3F35"/>
    <w:rPr>
      <w:color w:val="808080"/>
    </w:rPr>
  </w:style>
  <w:style w:type="paragraph" w:customStyle="1" w:styleId="EndNoteBibliographyTitle">
    <w:name w:val="EndNote Bibliography Title"/>
    <w:basedOn w:val="Normal"/>
    <w:link w:val="EndNoteBibliographyTitleZchn"/>
    <w:rsid w:val="00646561"/>
    <w:pPr>
      <w:jc w:val="center"/>
    </w:pPr>
    <w:rPr>
      <w:noProof/>
    </w:rPr>
  </w:style>
  <w:style w:type="character" w:customStyle="1" w:styleId="EndNoteBibliographyTitleZchn">
    <w:name w:val="EndNote Bibliography Title Zchn"/>
    <w:basedOn w:val="DefaultParagraphFont"/>
    <w:link w:val="EndNoteBibliographyTitle"/>
    <w:rsid w:val="00646561"/>
    <w:rPr>
      <w:rFonts w:ascii="Calibri" w:hAnsi="Calibri" w:cs="Calibri"/>
      <w:noProof/>
      <w:color w:val="000000"/>
      <w:sz w:val="24"/>
      <w:szCs w:val="24"/>
    </w:rPr>
  </w:style>
  <w:style w:type="paragraph" w:customStyle="1" w:styleId="EndNoteBibliography">
    <w:name w:val="EndNote Bibliography"/>
    <w:basedOn w:val="Normal"/>
    <w:link w:val="EndNoteBibliographyZchn"/>
    <w:rsid w:val="00646561"/>
    <w:rPr>
      <w:noProof/>
    </w:rPr>
  </w:style>
  <w:style w:type="character" w:customStyle="1" w:styleId="EndNoteBibliographyZchn">
    <w:name w:val="EndNote Bibliography Zchn"/>
    <w:basedOn w:val="DefaultParagraphFont"/>
    <w:link w:val="EndNoteBibliography"/>
    <w:rsid w:val="00646561"/>
    <w:rPr>
      <w:rFonts w:ascii="Calibri" w:hAnsi="Calibri" w:cs="Calibri"/>
      <w:noProof/>
      <w:color w:val="000000"/>
      <w:sz w:val="24"/>
      <w:szCs w:val="24"/>
    </w:rPr>
  </w:style>
  <w:style w:type="paragraph" w:styleId="FootnoteText">
    <w:name w:val="footnote text"/>
    <w:basedOn w:val="Normal"/>
    <w:link w:val="FootnoteTextChar"/>
    <w:uiPriority w:val="99"/>
    <w:semiHidden/>
    <w:unhideWhenUsed/>
    <w:rsid w:val="007C0EB5"/>
    <w:rPr>
      <w:sz w:val="20"/>
      <w:szCs w:val="20"/>
    </w:rPr>
  </w:style>
  <w:style w:type="character" w:customStyle="1" w:styleId="FootnoteTextChar">
    <w:name w:val="Footnote Text Char"/>
    <w:basedOn w:val="DefaultParagraphFont"/>
    <w:link w:val="FootnoteText"/>
    <w:uiPriority w:val="99"/>
    <w:semiHidden/>
    <w:rsid w:val="007C0EB5"/>
    <w:rPr>
      <w:rFonts w:ascii="Calibri" w:hAnsi="Calibri" w:cs="Calibri"/>
      <w:color w:val="000000"/>
    </w:rPr>
  </w:style>
  <w:style w:type="character" w:styleId="FootnoteReference">
    <w:name w:val="footnote reference"/>
    <w:basedOn w:val="DefaultParagraphFont"/>
    <w:uiPriority w:val="99"/>
    <w:semiHidden/>
    <w:unhideWhenUsed/>
    <w:rsid w:val="007C0EB5"/>
    <w:rPr>
      <w:vertAlign w:val="superscript"/>
    </w:rPr>
  </w:style>
  <w:style w:type="paragraph" w:styleId="EndnoteText">
    <w:name w:val="endnote text"/>
    <w:basedOn w:val="Normal"/>
    <w:link w:val="EndnoteTextChar"/>
    <w:uiPriority w:val="99"/>
    <w:semiHidden/>
    <w:unhideWhenUsed/>
    <w:rsid w:val="00BC40B4"/>
    <w:rPr>
      <w:sz w:val="20"/>
      <w:szCs w:val="20"/>
    </w:rPr>
  </w:style>
  <w:style w:type="character" w:customStyle="1" w:styleId="EndnoteTextChar">
    <w:name w:val="Endnote Text Char"/>
    <w:basedOn w:val="DefaultParagraphFont"/>
    <w:link w:val="EndnoteText"/>
    <w:uiPriority w:val="99"/>
    <w:semiHidden/>
    <w:rsid w:val="00BC40B4"/>
    <w:rPr>
      <w:rFonts w:ascii="Calibri" w:hAnsi="Calibri" w:cs="Calibri"/>
      <w:color w:val="000000"/>
    </w:rPr>
  </w:style>
  <w:style w:type="character" w:styleId="EndnoteReference">
    <w:name w:val="endnote reference"/>
    <w:basedOn w:val="DefaultParagraphFont"/>
    <w:uiPriority w:val="99"/>
    <w:semiHidden/>
    <w:unhideWhenUsed/>
    <w:rsid w:val="00BC40B4"/>
    <w:rPr>
      <w:vertAlign w:val="superscript"/>
    </w:rPr>
  </w:style>
  <w:style w:type="paragraph" w:customStyle="1" w:styleId="berschrift1">
    <w:name w:val="Überschrift 1"/>
    <w:basedOn w:val="Normal"/>
    <w:rsid w:val="00B7239D"/>
    <w:pPr>
      <w:numPr>
        <w:numId w:val="14"/>
      </w:numPr>
    </w:pPr>
  </w:style>
  <w:style w:type="paragraph" w:customStyle="1" w:styleId="berschrift2">
    <w:name w:val="Überschrift 2"/>
    <w:basedOn w:val="Normal"/>
    <w:rsid w:val="00B7239D"/>
    <w:pPr>
      <w:numPr>
        <w:ilvl w:val="1"/>
        <w:numId w:val="14"/>
      </w:numPr>
    </w:pPr>
  </w:style>
  <w:style w:type="paragraph" w:customStyle="1" w:styleId="berschrift3">
    <w:name w:val="Überschrift 3"/>
    <w:basedOn w:val="Normal"/>
    <w:rsid w:val="00B7239D"/>
    <w:pPr>
      <w:numPr>
        <w:ilvl w:val="2"/>
        <w:numId w:val="14"/>
      </w:numPr>
    </w:pPr>
  </w:style>
  <w:style w:type="paragraph" w:customStyle="1" w:styleId="berschrift4">
    <w:name w:val="Überschrift 4"/>
    <w:basedOn w:val="Normal"/>
    <w:rsid w:val="00B7239D"/>
    <w:pPr>
      <w:numPr>
        <w:ilvl w:val="3"/>
        <w:numId w:val="14"/>
      </w:numPr>
    </w:pPr>
  </w:style>
  <w:style w:type="paragraph" w:customStyle="1" w:styleId="berschrift5">
    <w:name w:val="Überschrift 5"/>
    <w:basedOn w:val="Normal"/>
    <w:rsid w:val="00B7239D"/>
    <w:pPr>
      <w:numPr>
        <w:ilvl w:val="4"/>
        <w:numId w:val="14"/>
      </w:numPr>
    </w:pPr>
  </w:style>
  <w:style w:type="paragraph" w:customStyle="1" w:styleId="berschrift6">
    <w:name w:val="Überschrift 6"/>
    <w:basedOn w:val="Normal"/>
    <w:rsid w:val="00B7239D"/>
    <w:pPr>
      <w:numPr>
        <w:ilvl w:val="5"/>
        <w:numId w:val="14"/>
      </w:numPr>
    </w:pPr>
  </w:style>
  <w:style w:type="paragraph" w:customStyle="1" w:styleId="berschrift7">
    <w:name w:val="Überschrift 7"/>
    <w:basedOn w:val="Normal"/>
    <w:rsid w:val="00B7239D"/>
    <w:pPr>
      <w:numPr>
        <w:ilvl w:val="6"/>
        <w:numId w:val="14"/>
      </w:numPr>
    </w:pPr>
  </w:style>
  <w:style w:type="paragraph" w:customStyle="1" w:styleId="berschrift8">
    <w:name w:val="Überschrift 8"/>
    <w:basedOn w:val="Normal"/>
    <w:rsid w:val="00B7239D"/>
    <w:pPr>
      <w:numPr>
        <w:ilvl w:val="7"/>
        <w:numId w:val="14"/>
      </w:numPr>
    </w:pPr>
  </w:style>
  <w:style w:type="paragraph" w:customStyle="1" w:styleId="berschrift9">
    <w:name w:val="Überschrift 9"/>
    <w:basedOn w:val="Normal"/>
    <w:rsid w:val="00B7239D"/>
    <w:pPr>
      <w:numPr>
        <w:ilvl w:val="8"/>
        <w:numId w:val="14"/>
      </w:numPr>
    </w:pPr>
  </w:style>
  <w:style w:type="character" w:customStyle="1" w:styleId="UnresolvedMention1">
    <w:name w:val="Unresolved Mention1"/>
    <w:basedOn w:val="DefaultParagraphFont"/>
    <w:uiPriority w:val="99"/>
    <w:semiHidden/>
    <w:unhideWhenUsed/>
    <w:rsid w:val="00C86E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9058599">
      <w:bodyDiv w:val="1"/>
      <w:marLeft w:val="0"/>
      <w:marRight w:val="0"/>
      <w:marTop w:val="0"/>
      <w:marBottom w:val="0"/>
      <w:divBdr>
        <w:top w:val="none" w:sz="0" w:space="0" w:color="auto"/>
        <w:left w:val="none" w:sz="0" w:space="0" w:color="auto"/>
        <w:bottom w:val="none" w:sz="0" w:space="0" w:color="auto"/>
        <w:right w:val="none" w:sz="0" w:space="0" w:color="auto"/>
      </w:divBdr>
    </w:div>
    <w:div w:id="1437872182">
      <w:bodyDiv w:val="1"/>
      <w:marLeft w:val="0"/>
      <w:marRight w:val="0"/>
      <w:marTop w:val="0"/>
      <w:marBottom w:val="0"/>
      <w:divBdr>
        <w:top w:val="none" w:sz="0" w:space="0" w:color="auto"/>
        <w:left w:val="none" w:sz="0" w:space="0" w:color="auto"/>
        <w:bottom w:val="none" w:sz="0" w:space="0" w:color="auto"/>
        <w:right w:val="none" w:sz="0" w:space="0" w:color="auto"/>
      </w:divBdr>
    </w:div>
    <w:div w:id="1561675369">
      <w:bodyDiv w:val="1"/>
      <w:marLeft w:val="0"/>
      <w:marRight w:val="0"/>
      <w:marTop w:val="0"/>
      <w:marBottom w:val="0"/>
      <w:divBdr>
        <w:top w:val="none" w:sz="0" w:space="0" w:color="auto"/>
        <w:left w:val="none" w:sz="0" w:space="0" w:color="auto"/>
        <w:bottom w:val="none" w:sz="0" w:space="0" w:color="auto"/>
        <w:right w:val="none" w:sz="0" w:space="0" w:color="auto"/>
      </w:divBdr>
      <w:divsChild>
        <w:div w:id="887687011">
          <w:marLeft w:val="0"/>
          <w:marRight w:val="0"/>
          <w:marTop w:val="0"/>
          <w:marBottom w:val="0"/>
          <w:divBdr>
            <w:top w:val="none" w:sz="0" w:space="0" w:color="auto"/>
            <w:left w:val="none" w:sz="0" w:space="0" w:color="auto"/>
            <w:bottom w:val="none" w:sz="0" w:space="0" w:color="auto"/>
            <w:right w:val="none" w:sz="0" w:space="0" w:color="auto"/>
          </w:divBdr>
          <w:divsChild>
            <w:div w:id="883831713">
              <w:marLeft w:val="0"/>
              <w:marRight w:val="0"/>
              <w:marTop w:val="0"/>
              <w:marBottom w:val="0"/>
              <w:divBdr>
                <w:top w:val="none" w:sz="0" w:space="0" w:color="auto"/>
                <w:left w:val="none" w:sz="0" w:space="0" w:color="auto"/>
                <w:bottom w:val="none" w:sz="0" w:space="0" w:color="auto"/>
                <w:right w:val="none" w:sz="0" w:space="0" w:color="auto"/>
              </w:divBdr>
              <w:divsChild>
                <w:div w:id="2175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030232">
          <w:marLeft w:val="0"/>
          <w:marRight w:val="0"/>
          <w:marTop w:val="0"/>
          <w:marBottom w:val="0"/>
          <w:divBdr>
            <w:top w:val="none" w:sz="0" w:space="0" w:color="auto"/>
            <w:left w:val="none" w:sz="0" w:space="0" w:color="auto"/>
            <w:bottom w:val="none" w:sz="0" w:space="0" w:color="auto"/>
            <w:right w:val="none" w:sz="0" w:space="0" w:color="auto"/>
          </w:divBdr>
        </w:div>
      </w:divsChild>
    </w:div>
    <w:div w:id="1801149551">
      <w:bodyDiv w:val="1"/>
      <w:marLeft w:val="0"/>
      <w:marRight w:val="0"/>
      <w:marTop w:val="0"/>
      <w:marBottom w:val="0"/>
      <w:divBdr>
        <w:top w:val="none" w:sz="0" w:space="0" w:color="auto"/>
        <w:left w:val="none" w:sz="0" w:space="0" w:color="auto"/>
        <w:bottom w:val="none" w:sz="0" w:space="0" w:color="auto"/>
        <w:right w:val="none" w:sz="0" w:space="0" w:color="auto"/>
      </w:divBdr>
    </w:div>
    <w:div w:id="1824660445">
      <w:bodyDiv w:val="1"/>
      <w:marLeft w:val="0"/>
      <w:marRight w:val="0"/>
      <w:marTop w:val="0"/>
      <w:marBottom w:val="0"/>
      <w:divBdr>
        <w:top w:val="none" w:sz="0" w:space="0" w:color="auto"/>
        <w:left w:val="none" w:sz="0" w:space="0" w:color="auto"/>
        <w:bottom w:val="none" w:sz="0" w:space="0" w:color="auto"/>
        <w:right w:val="none" w:sz="0" w:space="0" w:color="auto"/>
      </w:divBdr>
      <w:divsChild>
        <w:div w:id="662661540">
          <w:marLeft w:val="0"/>
          <w:marRight w:val="0"/>
          <w:marTop w:val="0"/>
          <w:marBottom w:val="4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ovanna.azzarito@usz.ch" TargetMode="External"/><Relationship Id="rId13" Type="http://schemas.openxmlformats.org/officeDocument/2006/relationships/hyperlink" Target="mailto:marinella.rosselli@usz.ch"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rigitte.leeners@usz.ch"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j@pitt.edu" TargetMode="External"/><Relationship Id="rId5" Type="http://schemas.openxmlformats.org/officeDocument/2006/relationships/webSettings" Target="webSettings.xml"/><Relationship Id="rId15" Type="http://schemas.openxmlformats.org/officeDocument/2006/relationships/hyperlink" Target="mailto:Raghvendra.dubey@usz.ch" TargetMode="External"/><Relationship Id="rId10" Type="http://schemas.openxmlformats.org/officeDocument/2006/relationships/hyperlink" Target="mailto:annalisa.saltari@usz.ch"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ta.chou@wanadoo.fr" TargetMode="External"/><Relationship Id="rId14" Type="http://schemas.openxmlformats.org/officeDocument/2006/relationships/hyperlink" Target="mailto:Raghvendra.dubey@usz.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9976B-88D1-4B44-8360-355F51E9E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657</Words>
  <Characters>43649</Characters>
  <Application>Microsoft Office Word</Application>
  <DocSecurity>0</DocSecurity>
  <Lines>363</Lines>
  <Paragraphs>102</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12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1-05-26T06:25:00Z</cp:lastPrinted>
  <dcterms:created xsi:type="dcterms:W3CDTF">2021-07-01T07:15:00Z</dcterms:created>
  <dcterms:modified xsi:type="dcterms:W3CDTF">2021-07-0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